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Pr="00072112" w:rsidRDefault="00063D5E" w:rsidP="00063D5E">
      <w:pPr>
        <w:jc w:val="center"/>
        <w:rPr>
          <w:b/>
          <w:bCs/>
          <w:sz w:val="32"/>
          <w:szCs w:val="32"/>
        </w:rPr>
      </w:pPr>
      <w:r w:rsidRPr="00072112">
        <w:rPr>
          <w:b/>
          <w:bCs/>
          <w:sz w:val="32"/>
          <w:szCs w:val="32"/>
        </w:rPr>
        <w:t>Department of Electrical and Computer Engineering</w:t>
      </w:r>
    </w:p>
    <w:p w:rsidR="00063D5E" w:rsidRPr="00072112" w:rsidRDefault="00063D5E" w:rsidP="00063D5E">
      <w:pPr>
        <w:jc w:val="center"/>
        <w:rPr>
          <w:b/>
          <w:bCs/>
          <w:sz w:val="32"/>
          <w:szCs w:val="32"/>
        </w:rPr>
      </w:pPr>
      <w:r w:rsidRPr="00072112">
        <w:rPr>
          <w:b/>
          <w:bCs/>
          <w:noProof/>
          <w:sz w:val="32"/>
          <w:szCs w:val="32"/>
        </w:rPr>
        <mc:AlternateContent>
          <mc:Choice Requires="wps">
            <w:drawing>
              <wp:anchor distT="0" distB="0" distL="114300" distR="114300" simplePos="0" relativeHeight="251657216" behindDoc="0" locked="0" layoutInCell="1" allowOverlap="1">
                <wp:simplePos x="0" y="0"/>
                <wp:positionH relativeFrom="margin">
                  <wp:align>center</wp:align>
                </wp:positionH>
                <wp:positionV relativeFrom="paragraph">
                  <wp:posOffset>426085</wp:posOffset>
                </wp:positionV>
                <wp:extent cx="54864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3F52D7" id="Straight Connector 1" o:spid="_x0000_s1026" style="position:absolute;z-index:2516572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3.55pt" to="6in,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" strokecolor="black [3200]" strokeweight=".5pt">
                <v:stroke joinstyle="miter"/>
                <w10:wrap anchorx="margin"/>
              </v:line>
            </w:pict>
          </mc:Fallback>
        </mc:AlternateContent>
      </w:r>
      <w:r w:rsidRPr="00072112">
        <w:rPr>
          <w:b/>
          <w:bCs/>
          <w:sz w:val="32"/>
          <w:szCs w:val="32"/>
        </w:rPr>
        <w:t>North South University</w:t>
      </w:r>
    </w:p>
    <w:p w:rsidR="00063D5E" w:rsidRDefault="00063D5E" w:rsidP="00063D5E">
      <w:pPr>
        <w:jc w:val="center"/>
        <w:rPr>
          <w:b/>
          <w:bCs/>
          <w:sz w:val="28"/>
          <w:szCs w:val="28"/>
        </w:rPr>
      </w:pPr>
    </w:p>
    <w:p w:rsidR="00063D5E" w:rsidRDefault="00063D5E" w:rsidP="00063D5E">
      <w:pPr>
        <w:jc w:val="center"/>
        <w:rPr>
          <w:b/>
          <w:bCs/>
          <w:sz w:val="28"/>
          <w:szCs w:val="28"/>
        </w:rPr>
      </w:pPr>
      <w:r>
        <w:rPr>
          <w:b/>
          <w:bCs/>
          <w:noProof/>
          <w:sz w:val="28"/>
          <w:szCs w:val="28"/>
        </w:rPr>
        <w:drawing>
          <wp:inline distT="0" distB="0" distL="0" distR="0">
            <wp:extent cx="1390650" cy="168905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th-south-university-logo-0CA3A4611D-seeklogo.com.png"/>
                    <pic:cNvPicPr/>
                  </pic:nvPicPr>
                  <pic:blipFill>
                    <a:blip r:embed="rId8">
                      <a:extLst>
                        <a:ext uri="{28A0092B-C50C-407E-A947-70E740481C1C}">
                          <a14:useLocalDpi xmlns:a14="http://schemas.microsoft.com/office/drawing/2010/main" val="0"/>
                        </a:ext>
                      </a:extLst>
                    </a:blip>
                    <a:stretch>
                      <a:fillRect/>
                    </a:stretch>
                  </pic:blipFill>
                  <pic:spPr>
                    <a:xfrm>
                      <a:off x="0" y="0"/>
                      <a:ext cx="1415767" cy="1719557"/>
                    </a:xfrm>
                    <a:prstGeom prst="rect">
                      <a:avLst/>
                    </a:prstGeom>
                  </pic:spPr>
                </pic:pic>
              </a:graphicData>
            </a:graphic>
          </wp:inline>
        </w:drawing>
      </w:r>
    </w:p>
    <w:p w:rsidR="00072112" w:rsidRDefault="00072112" w:rsidP="005534CA">
      <w:pPr>
        <w:jc w:val="center"/>
        <w:rPr>
          <w:rFonts w:cs="Times New Roman"/>
          <w:b/>
          <w:bCs/>
          <w:sz w:val="40"/>
          <w:szCs w:val="40"/>
        </w:rPr>
      </w:pPr>
      <w:r w:rsidRPr="00072112">
        <w:rPr>
          <w:rFonts w:cs="Times New Roman"/>
          <w:b/>
          <w:bCs/>
          <w:sz w:val="40"/>
          <w:szCs w:val="40"/>
        </w:rPr>
        <w:t>Senior Design Project</w:t>
      </w:r>
    </w:p>
    <w:p w:rsidR="005534CA" w:rsidRPr="00000971" w:rsidRDefault="00000971" w:rsidP="005534CA">
      <w:pPr>
        <w:jc w:val="center"/>
        <w:rPr>
          <w:rFonts w:cs="Times New Roman"/>
          <w:b/>
          <w:bCs/>
          <w:sz w:val="36"/>
          <w:szCs w:val="36"/>
        </w:rPr>
      </w:pPr>
      <w:r w:rsidRPr="00000971">
        <w:rPr>
          <w:rFonts w:cs="Times New Roman"/>
          <w:b/>
          <w:bCs/>
          <w:sz w:val="36"/>
          <w:szCs w:val="36"/>
        </w:rPr>
        <w:t xml:space="preserve">Meaning in Structures: </w:t>
      </w:r>
      <w:r w:rsidRPr="00000971">
        <w:rPr>
          <w:rFonts w:cs="Times New Roman"/>
          <w:b/>
          <w:bCs/>
          <w:sz w:val="36"/>
          <w:szCs w:val="36"/>
        </w:rPr>
        <w:br/>
        <w:t>What lower m</w:t>
      </w:r>
      <w:r w:rsidR="00C04AF1">
        <w:rPr>
          <w:rFonts w:cs="Times New Roman"/>
          <w:b/>
          <w:bCs/>
          <w:sz w:val="36"/>
          <w:szCs w:val="36"/>
        </w:rPr>
        <w:t xml:space="preserve">anifold graph network </w:t>
      </w:r>
      <w:r w:rsidR="007D367A">
        <w:rPr>
          <w:rFonts w:cs="Times New Roman"/>
          <w:b/>
          <w:bCs/>
          <w:sz w:val="36"/>
          <w:szCs w:val="36"/>
        </w:rPr>
        <w:t>embedding</w:t>
      </w:r>
      <w:r w:rsidR="00797DB6">
        <w:rPr>
          <w:rFonts w:cs="Times New Roman"/>
          <w:b/>
          <w:bCs/>
          <w:sz w:val="36"/>
          <w:szCs w:val="36"/>
        </w:rPr>
        <w:t>s</w:t>
      </w:r>
      <w:r w:rsidRPr="00000971">
        <w:rPr>
          <w:rFonts w:cs="Times New Roman"/>
          <w:b/>
          <w:bCs/>
          <w:sz w:val="36"/>
          <w:szCs w:val="36"/>
        </w:rPr>
        <w:t xml:space="preserve"> tell us</w:t>
      </w:r>
    </w:p>
    <w:p w:rsidR="005534CA" w:rsidRDefault="005534CA" w:rsidP="005534CA">
      <w:pPr>
        <w:jc w:val="center"/>
        <w:rPr>
          <w:rFonts w:cs="Times New Roman"/>
          <w:b/>
          <w:bCs/>
          <w:sz w:val="40"/>
          <w:szCs w:val="40"/>
        </w:rPr>
      </w:pPr>
    </w:p>
    <w:p w:rsidR="00072112" w:rsidRPr="005534CA" w:rsidRDefault="00072112" w:rsidP="00B633A1">
      <w:pPr>
        <w:jc w:val="center"/>
        <w:rPr>
          <w:rFonts w:cs="Times New Roman"/>
          <w:b/>
          <w:bCs/>
          <w:sz w:val="28"/>
          <w:szCs w:val="28"/>
        </w:rPr>
      </w:pPr>
      <w:r w:rsidRPr="005534CA">
        <w:rPr>
          <w:rFonts w:cs="Times New Roman"/>
          <w:b/>
          <w:bCs/>
          <w:sz w:val="28"/>
          <w:szCs w:val="28"/>
        </w:rPr>
        <w:t xml:space="preserve">Name: </w:t>
      </w:r>
      <w:r w:rsidR="00797DB6">
        <w:rPr>
          <w:rFonts w:cs="Times New Roman"/>
          <w:b/>
          <w:bCs/>
          <w:sz w:val="28"/>
          <w:szCs w:val="28"/>
        </w:rPr>
        <w:t>Mahmud Elahi Akhter</w:t>
      </w:r>
      <w:r w:rsidR="00797DB6">
        <w:rPr>
          <w:rFonts w:cs="Times New Roman"/>
          <w:b/>
          <w:bCs/>
          <w:sz w:val="28"/>
          <w:szCs w:val="28"/>
        </w:rPr>
        <w:tab/>
        <w:t>ID # 1721498042</w:t>
      </w:r>
    </w:p>
    <w:p w:rsidR="00072112" w:rsidRPr="005534CA" w:rsidRDefault="00072112" w:rsidP="00B633A1">
      <w:pPr>
        <w:jc w:val="center"/>
        <w:rPr>
          <w:rFonts w:cs="Times New Roman"/>
          <w:b/>
          <w:bCs/>
          <w:sz w:val="28"/>
          <w:szCs w:val="28"/>
        </w:rPr>
      </w:pPr>
      <w:r w:rsidRPr="005534CA">
        <w:rPr>
          <w:rFonts w:cs="Times New Roman"/>
          <w:b/>
          <w:bCs/>
          <w:sz w:val="28"/>
          <w:szCs w:val="28"/>
        </w:rPr>
        <w:t xml:space="preserve">Name: </w:t>
      </w:r>
      <w:r w:rsidR="00797DB6">
        <w:rPr>
          <w:rFonts w:cs="Times New Roman"/>
          <w:b/>
          <w:bCs/>
          <w:sz w:val="28"/>
          <w:szCs w:val="28"/>
        </w:rPr>
        <w:t xml:space="preserve">Zahin Ahmed                </w:t>
      </w:r>
      <w:r w:rsidRPr="005534CA">
        <w:rPr>
          <w:rFonts w:cs="Times New Roman"/>
          <w:b/>
          <w:bCs/>
          <w:sz w:val="28"/>
          <w:szCs w:val="28"/>
        </w:rPr>
        <w:tab/>
        <w:t xml:space="preserve">ID # </w:t>
      </w:r>
      <w:r w:rsidR="00797DB6" w:rsidRPr="005534CA">
        <w:rPr>
          <w:rFonts w:cs="Times New Roman"/>
          <w:b/>
          <w:bCs/>
          <w:sz w:val="28"/>
          <w:szCs w:val="28"/>
        </w:rPr>
        <w:t>1711020042</w:t>
      </w:r>
    </w:p>
    <w:p w:rsidR="00072112" w:rsidRDefault="00072112" w:rsidP="00072112">
      <w:pPr>
        <w:jc w:val="center"/>
        <w:rPr>
          <w:rFonts w:cs="Times New Roman"/>
          <w:b/>
          <w:bCs/>
          <w:sz w:val="40"/>
          <w:szCs w:val="40"/>
        </w:rPr>
      </w:pPr>
    </w:p>
    <w:p w:rsidR="00072112" w:rsidRDefault="00072112" w:rsidP="00072112">
      <w:pPr>
        <w:jc w:val="center"/>
        <w:rPr>
          <w:rFonts w:cs="Times New Roman"/>
          <w:b/>
          <w:bCs/>
          <w:sz w:val="32"/>
          <w:szCs w:val="32"/>
        </w:rPr>
      </w:pPr>
      <w:r>
        <w:rPr>
          <w:rFonts w:cs="Times New Roman"/>
          <w:b/>
          <w:bCs/>
          <w:sz w:val="32"/>
          <w:szCs w:val="32"/>
        </w:rPr>
        <w:t>Faculty Advisor:</w:t>
      </w:r>
    </w:p>
    <w:p w:rsidR="00072112" w:rsidRDefault="00072112" w:rsidP="00072112">
      <w:pPr>
        <w:jc w:val="center"/>
        <w:rPr>
          <w:rFonts w:cs="Times New Roman"/>
          <w:b/>
          <w:bCs/>
          <w:sz w:val="32"/>
          <w:szCs w:val="32"/>
        </w:rPr>
      </w:pPr>
      <w:r>
        <w:rPr>
          <w:rFonts w:cs="Times New Roman"/>
          <w:b/>
          <w:bCs/>
          <w:sz w:val="32"/>
          <w:szCs w:val="32"/>
        </w:rPr>
        <w:t xml:space="preserve">Dr. </w:t>
      </w:r>
      <w:r w:rsidRPr="00072112">
        <w:rPr>
          <w:rFonts w:cs="Times New Roman"/>
          <w:b/>
          <w:bCs/>
          <w:sz w:val="32"/>
          <w:szCs w:val="32"/>
        </w:rPr>
        <w:t>Mohammad Ashrafuzzaman Khan</w:t>
      </w:r>
    </w:p>
    <w:p w:rsidR="00072112" w:rsidRDefault="00072112" w:rsidP="00072112">
      <w:pPr>
        <w:jc w:val="center"/>
        <w:rPr>
          <w:rFonts w:cs="Times New Roman"/>
          <w:b/>
          <w:bCs/>
          <w:sz w:val="32"/>
          <w:szCs w:val="32"/>
        </w:rPr>
      </w:pPr>
      <w:r>
        <w:rPr>
          <w:rFonts w:cs="Times New Roman"/>
          <w:b/>
          <w:bCs/>
          <w:sz w:val="32"/>
          <w:szCs w:val="32"/>
        </w:rPr>
        <w:t>Assistant Professor</w:t>
      </w:r>
    </w:p>
    <w:p w:rsidR="00072112" w:rsidRDefault="00072112" w:rsidP="00072112">
      <w:pPr>
        <w:jc w:val="center"/>
        <w:rPr>
          <w:rFonts w:cs="Times New Roman"/>
          <w:b/>
          <w:bCs/>
          <w:sz w:val="32"/>
          <w:szCs w:val="32"/>
        </w:rPr>
      </w:pPr>
      <w:r>
        <w:rPr>
          <w:rFonts w:cs="Times New Roman"/>
          <w:b/>
          <w:bCs/>
          <w:sz w:val="32"/>
          <w:szCs w:val="32"/>
        </w:rPr>
        <w:t>Department of ECE</w:t>
      </w:r>
    </w:p>
    <w:p w:rsidR="00072112" w:rsidRDefault="00770CC6" w:rsidP="00072112">
      <w:pPr>
        <w:jc w:val="center"/>
        <w:rPr>
          <w:rFonts w:cs="Times New Roman"/>
          <w:b/>
          <w:bCs/>
          <w:sz w:val="32"/>
          <w:szCs w:val="32"/>
        </w:rPr>
      </w:pPr>
      <w:r>
        <w:rPr>
          <w:rFonts w:cs="Times New Roman"/>
          <w:b/>
          <w:bCs/>
          <w:sz w:val="32"/>
          <w:szCs w:val="32"/>
        </w:rPr>
        <w:lastRenderedPageBreak/>
        <w:t>Fall</w:t>
      </w:r>
      <w:r w:rsidR="00072112">
        <w:rPr>
          <w:rFonts w:cs="Times New Roman"/>
          <w:b/>
          <w:bCs/>
          <w:sz w:val="32"/>
          <w:szCs w:val="32"/>
        </w:rPr>
        <w:t xml:space="preserve"> 2020</w:t>
      </w:r>
    </w:p>
    <w:p w:rsidR="00072112" w:rsidRPr="00072112" w:rsidRDefault="00072112" w:rsidP="00072112">
      <w:pPr>
        <w:jc w:val="center"/>
        <w:rPr>
          <w:rFonts w:cs="Times New Roman"/>
          <w:b/>
          <w:bCs/>
          <w:sz w:val="40"/>
          <w:szCs w:val="40"/>
        </w:rPr>
      </w:pPr>
      <w:r w:rsidRPr="00072112">
        <w:rPr>
          <w:rFonts w:cs="Times New Roman"/>
          <w:b/>
          <w:bCs/>
          <w:sz w:val="40"/>
          <w:szCs w:val="40"/>
        </w:rPr>
        <w:t>LETTER OF TRANSMITTAL</w:t>
      </w:r>
    </w:p>
    <w:p w:rsidR="009D1F92" w:rsidRDefault="009D1F92">
      <w:pPr>
        <w:rPr>
          <w:rFonts w:cs="Times New Roman"/>
          <w:b/>
          <w:bCs/>
          <w:sz w:val="32"/>
          <w:szCs w:val="32"/>
        </w:rPr>
      </w:pPr>
    </w:p>
    <w:p w:rsidR="00E50F0C" w:rsidRDefault="00E50F0C" w:rsidP="00E50F0C">
      <w:r>
        <w:t>January, 2021</w:t>
      </w:r>
    </w:p>
    <w:p w:rsidR="00E50F0C" w:rsidRDefault="00E50F0C" w:rsidP="00E50F0C">
      <w:r>
        <w:t>To</w:t>
      </w:r>
    </w:p>
    <w:p w:rsidR="00E50F0C" w:rsidRDefault="00E50F0C" w:rsidP="00E50F0C">
      <w:r>
        <w:t xml:space="preserve">Dr. </w:t>
      </w:r>
      <w:r w:rsidRPr="00E50F0C">
        <w:t>Mohammad Rezaul Bari</w:t>
      </w:r>
    </w:p>
    <w:p w:rsidR="00E50F0C" w:rsidRDefault="00E50F0C" w:rsidP="00E50F0C">
      <w:r>
        <w:t>Associate Professor and Chairman,</w:t>
      </w:r>
    </w:p>
    <w:p w:rsidR="00E50F0C" w:rsidRDefault="00E50F0C" w:rsidP="00E50F0C">
      <w:r>
        <w:t>Department of Electrical and Computer Engineering,</w:t>
      </w:r>
    </w:p>
    <w:p w:rsidR="00E50F0C" w:rsidRDefault="00E50F0C" w:rsidP="00E50F0C">
      <w:r>
        <w:t>North South University, Dhaka.</w:t>
      </w:r>
    </w:p>
    <w:p w:rsidR="00E50F0C" w:rsidRDefault="00E50F0C" w:rsidP="00E50F0C"/>
    <w:p w:rsidR="00E50F0C" w:rsidRDefault="00E50F0C" w:rsidP="00C04AF1">
      <w:r>
        <w:t>Subject: Submission of Capstone Project on “</w:t>
      </w:r>
      <w:r w:rsidR="00C04AF1">
        <w:t xml:space="preserve">Meaning in Structures: What lower manifold graph network </w:t>
      </w:r>
      <w:r w:rsidR="007D367A">
        <w:t>embeddings</w:t>
      </w:r>
      <w:r w:rsidR="00C04AF1">
        <w:t xml:space="preserve"> tell us</w:t>
      </w:r>
      <w:r>
        <w:t>”.</w:t>
      </w:r>
    </w:p>
    <w:p w:rsidR="00DA2F81" w:rsidRDefault="00DA2F81" w:rsidP="00E50F0C"/>
    <w:p w:rsidR="00E50F0C" w:rsidRDefault="00E50F0C" w:rsidP="00E50F0C">
      <w:r>
        <w:t>Dear Sir,</w:t>
      </w:r>
    </w:p>
    <w:p w:rsidR="00E50F0C" w:rsidRPr="00C04AF1" w:rsidRDefault="00E50F0C" w:rsidP="00C04AF1">
      <w:r>
        <w:t>With due respect, we would like to submit our Capstone Project Report on “</w:t>
      </w:r>
      <w:r w:rsidR="00C04AF1">
        <w:t>Meaning in Structures:  What lower manifold graph network embedding</w:t>
      </w:r>
      <w:r w:rsidR="00876838">
        <w:t>s</w:t>
      </w:r>
      <w:r w:rsidR="00C04AF1">
        <w:t xml:space="preserve"> tell us</w:t>
      </w:r>
      <w:r>
        <w:t>” as a part</w:t>
      </w:r>
      <w:r w:rsidR="00A36FCF">
        <w:t xml:space="preserve"> </w:t>
      </w:r>
      <w:r>
        <w:t>of our BSc program.</w:t>
      </w:r>
      <w:r w:rsidR="007D367A">
        <w:t xml:space="preserve"> In this project we analyzed internet networks and tried to discover meaningful patterns in them. We learned quite a bit about non-linear dimensionality reduction, high dimensional clustering and came to appreciate NP-complete problems and efficient algorithmic solutions to them. We also learned about manifold le</w:t>
      </w:r>
      <w:r w:rsidR="005E5918">
        <w:t xml:space="preserve">arning and graph embeddings. Our work can be extended to generate better network graph embeddings for the purpose of knowledge discovery.  </w:t>
      </w:r>
    </w:p>
    <w:p w:rsidR="00E50F0C" w:rsidRDefault="00E50F0C" w:rsidP="00E50F0C">
      <w:r>
        <w:t>We will be highly obliged if you are kind enough to receive this report and provide your</w:t>
      </w:r>
      <w:r w:rsidR="005C04D3">
        <w:t xml:space="preserve"> </w:t>
      </w:r>
      <w:r>
        <w:t>valuable judgment. It would be our immense pleasure if you find this report useful and</w:t>
      </w:r>
      <w:r w:rsidR="005C04D3">
        <w:t xml:space="preserve"> </w:t>
      </w:r>
      <w:r>
        <w:t>informative to have an apparent perspective on the issue.</w:t>
      </w:r>
    </w:p>
    <w:p w:rsidR="00E50F0C" w:rsidRDefault="00E50F0C" w:rsidP="00E50F0C">
      <w:r>
        <w:lastRenderedPageBreak/>
        <w:t>Sincerely Yours,</w:t>
      </w:r>
    </w:p>
    <w:p w:rsidR="00030110" w:rsidRDefault="00030110" w:rsidP="00030110">
      <w:r>
        <w:t>........................................................</w:t>
      </w:r>
    </w:p>
    <w:p w:rsidR="00030110" w:rsidRDefault="00030110" w:rsidP="00030110">
      <w:r w:rsidRPr="00174056">
        <w:t xml:space="preserve">Mahmud Elahi Akhter </w:t>
      </w:r>
    </w:p>
    <w:p w:rsidR="00030110" w:rsidRDefault="00030110" w:rsidP="00030110">
      <w:r>
        <w:t>Department of ECE</w:t>
      </w:r>
    </w:p>
    <w:p w:rsidR="00030110" w:rsidRDefault="00030110" w:rsidP="00030110">
      <w:r>
        <w:t>North South University, Bangladesh</w:t>
      </w:r>
    </w:p>
    <w:p w:rsidR="00E50F0C" w:rsidRDefault="00E50F0C" w:rsidP="00E50F0C">
      <w:r>
        <w:t>.........................................................</w:t>
      </w:r>
    </w:p>
    <w:p w:rsidR="00E50F0C" w:rsidRDefault="005C04D3" w:rsidP="00E50F0C">
      <w:r>
        <w:t>Zahin Ahmed</w:t>
      </w:r>
    </w:p>
    <w:p w:rsidR="00E50F0C" w:rsidRDefault="00E50F0C" w:rsidP="00E50F0C">
      <w:r>
        <w:t>Department of ECE</w:t>
      </w:r>
    </w:p>
    <w:p w:rsidR="00E50F0C" w:rsidRDefault="00E50F0C" w:rsidP="00E50F0C">
      <w:r>
        <w:t>North South University, Bangladesh</w:t>
      </w:r>
    </w:p>
    <w:p w:rsidR="00072112" w:rsidRPr="003F3051" w:rsidRDefault="00072112">
      <w:r>
        <w:br w:type="page"/>
      </w:r>
    </w:p>
    <w:p w:rsidR="00072112" w:rsidRDefault="00072112" w:rsidP="00072112">
      <w:pPr>
        <w:jc w:val="center"/>
        <w:rPr>
          <w:rFonts w:cs="Times New Roman"/>
          <w:b/>
          <w:bCs/>
          <w:sz w:val="40"/>
          <w:szCs w:val="40"/>
        </w:rPr>
      </w:pPr>
      <w:r w:rsidRPr="00072112">
        <w:rPr>
          <w:rFonts w:cs="Times New Roman"/>
          <w:b/>
          <w:bCs/>
          <w:sz w:val="40"/>
          <w:szCs w:val="40"/>
        </w:rPr>
        <w:lastRenderedPageBreak/>
        <w:t>APPROVAL</w:t>
      </w:r>
    </w:p>
    <w:p w:rsidR="00CC102A" w:rsidRDefault="00174056" w:rsidP="00174056">
      <w:r>
        <w:t>The capstone project entitled “</w:t>
      </w:r>
      <w:r w:rsidR="009944AB">
        <w:t xml:space="preserve">Meaning in Structures: What lower manifold graph network </w:t>
      </w:r>
      <w:r w:rsidR="007D367A">
        <w:t>embedding</w:t>
      </w:r>
      <w:r w:rsidR="00572875">
        <w:t>s</w:t>
      </w:r>
      <w:r w:rsidR="009944AB">
        <w:t xml:space="preserve"> tell us</w:t>
      </w:r>
      <w:r>
        <w:t xml:space="preserve">” by </w:t>
      </w:r>
      <w:r w:rsidR="00797DB6" w:rsidRPr="00174056">
        <w:t>Mahmud Elahi Akhter</w:t>
      </w:r>
      <w:r w:rsidR="00797DB6">
        <w:t xml:space="preserve"> (ID </w:t>
      </w:r>
      <w:r w:rsidR="00797DB6" w:rsidRPr="00BD38CD">
        <w:t>1721498042</w:t>
      </w:r>
      <w:r w:rsidR="00797DB6">
        <w:t xml:space="preserve">) and, </w:t>
      </w:r>
      <w:r w:rsidR="009B5EDC">
        <w:t>Zahin Ahmed (ID 1711020042</w:t>
      </w:r>
      <w:r>
        <w:t>) is approved in</w:t>
      </w:r>
      <w:r w:rsidR="00BD38CD">
        <w:t xml:space="preserve"> </w:t>
      </w:r>
      <w:r>
        <w:t>partial fulfillment of the requirement of the Degree of Bachelor of Science in Computer</w:t>
      </w:r>
      <w:r w:rsidR="00BD38CD">
        <w:t xml:space="preserve"> </w:t>
      </w:r>
      <w:r>
        <w:t>Scien</w:t>
      </w:r>
      <w:r w:rsidR="00BD38CD">
        <w:t>ce and Engineering on January,2021</w:t>
      </w:r>
      <w:r>
        <w:t xml:space="preserve"> and has been accepted as satisfactory.</w:t>
      </w:r>
    </w:p>
    <w:p w:rsidR="00174056" w:rsidRDefault="00174056" w:rsidP="00174056">
      <w:pPr>
        <w:rPr>
          <w:b/>
          <w:bCs/>
        </w:rPr>
      </w:pPr>
      <w:r w:rsidRPr="00CC102A">
        <w:rPr>
          <w:b/>
          <w:bCs/>
        </w:rPr>
        <w:t>Supervisor:</w:t>
      </w:r>
    </w:p>
    <w:p w:rsidR="00CC102A" w:rsidRDefault="00CC102A" w:rsidP="00174056">
      <w:pPr>
        <w:rPr>
          <w:b/>
          <w:bCs/>
        </w:rPr>
      </w:pPr>
    </w:p>
    <w:p w:rsidR="00CC102A" w:rsidRDefault="00CC102A" w:rsidP="00174056">
      <w:pPr>
        <w:rPr>
          <w:b/>
          <w:bCs/>
        </w:rPr>
      </w:pPr>
    </w:p>
    <w:p w:rsidR="00CC102A" w:rsidRPr="00CC102A" w:rsidRDefault="00CC102A" w:rsidP="00174056">
      <w:pPr>
        <w:rPr>
          <w:b/>
          <w:bCs/>
        </w:rPr>
      </w:pPr>
      <w:r>
        <w:rPr>
          <w:b/>
          <w:bCs/>
          <w:noProof/>
        </w:rPr>
        <mc:AlternateContent>
          <mc:Choice Requires="wps">
            <w:drawing>
              <wp:anchor distT="0" distB="0" distL="114300" distR="114300" simplePos="0" relativeHeight="251671552" behindDoc="0" locked="0" layoutInCell="1" allowOverlap="1">
                <wp:simplePos x="0" y="0"/>
                <wp:positionH relativeFrom="column">
                  <wp:posOffset>-19051</wp:posOffset>
                </wp:positionH>
                <wp:positionV relativeFrom="paragraph">
                  <wp:posOffset>71755</wp:posOffset>
                </wp:positionV>
                <wp:extent cx="2695575" cy="0"/>
                <wp:effectExtent l="0" t="0" r="28575" b="19050"/>
                <wp:wrapNone/>
                <wp:docPr id="160" name="Straight Connector 160"/>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B6A5A5" id="Straight Connector 16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5pt,5.65pt" to="210.7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" strokecolor="black [3200]" strokeweight=".5pt">
                <v:stroke joinstyle="miter"/>
              </v:line>
            </w:pict>
          </mc:Fallback>
        </mc:AlternateContent>
      </w:r>
    </w:p>
    <w:p w:rsidR="00705CA7" w:rsidRPr="00705CA7" w:rsidRDefault="00705CA7" w:rsidP="00705CA7">
      <w:pPr>
        <w:rPr>
          <w:b/>
          <w:bCs/>
        </w:rPr>
      </w:pPr>
      <w:r w:rsidRPr="00705CA7">
        <w:rPr>
          <w:b/>
          <w:bCs/>
        </w:rPr>
        <w:t>Dr. Mohammad Ashrafuzzaman Khan</w:t>
      </w:r>
    </w:p>
    <w:p w:rsidR="00174056" w:rsidRPr="00CC102A" w:rsidRDefault="00705CA7" w:rsidP="00705CA7">
      <w:pPr>
        <w:rPr>
          <w:b/>
          <w:bCs/>
        </w:rPr>
      </w:pPr>
      <w:r w:rsidRPr="00705CA7">
        <w:rPr>
          <w:b/>
          <w:bCs/>
        </w:rPr>
        <w:t>Assistant Professor</w:t>
      </w:r>
    </w:p>
    <w:p w:rsidR="00174056" w:rsidRDefault="00174056" w:rsidP="00174056">
      <w:r>
        <w:t>Department of Electrical and Computer Engineering</w:t>
      </w:r>
    </w:p>
    <w:p w:rsidR="00174056" w:rsidRDefault="00174056" w:rsidP="00174056">
      <w:r>
        <w:t>North South University</w:t>
      </w:r>
    </w:p>
    <w:p w:rsidR="00CC102A" w:rsidRDefault="00174056" w:rsidP="00174056">
      <w:r>
        <w:t>Dhaka, Bangladesh.</w:t>
      </w:r>
    </w:p>
    <w:p w:rsidR="00174056" w:rsidRDefault="00174056" w:rsidP="00174056">
      <w:pPr>
        <w:rPr>
          <w:b/>
          <w:bCs/>
        </w:rPr>
      </w:pPr>
      <w:r w:rsidRPr="00CC102A">
        <w:rPr>
          <w:b/>
          <w:bCs/>
        </w:rPr>
        <w:t>Department Chair:</w:t>
      </w:r>
    </w:p>
    <w:p w:rsidR="00CC102A" w:rsidRDefault="00CC102A" w:rsidP="00174056">
      <w:pPr>
        <w:rPr>
          <w:b/>
          <w:bCs/>
        </w:rPr>
      </w:pPr>
    </w:p>
    <w:p w:rsidR="00CC102A" w:rsidRDefault="00CC102A" w:rsidP="00174056">
      <w:pPr>
        <w:rPr>
          <w:b/>
          <w:bCs/>
        </w:rPr>
      </w:pPr>
      <w:r>
        <w:rPr>
          <w:b/>
          <w:bCs/>
          <w:noProof/>
        </w:rPr>
        <mc:AlternateContent>
          <mc:Choice Requires="wps">
            <w:drawing>
              <wp:anchor distT="0" distB="0" distL="114300" distR="114300" simplePos="0" relativeHeight="251673600" behindDoc="0" locked="0" layoutInCell="1" allowOverlap="1" wp14:anchorId="0FB15036" wp14:editId="205EE00A">
                <wp:simplePos x="0" y="0"/>
                <wp:positionH relativeFrom="column">
                  <wp:posOffset>38100</wp:posOffset>
                </wp:positionH>
                <wp:positionV relativeFrom="paragraph">
                  <wp:posOffset>246380</wp:posOffset>
                </wp:positionV>
                <wp:extent cx="2695575" cy="0"/>
                <wp:effectExtent l="0" t="0" r="28575" b="19050"/>
                <wp:wrapNone/>
                <wp:docPr id="161" name="Straight Connector 161"/>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528867" id="Straight Connector 16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pt,19.4pt" to="215.2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" strokecolor="black [3200]" strokeweight=".5pt">
                <v:stroke joinstyle="miter"/>
              </v:line>
            </w:pict>
          </mc:Fallback>
        </mc:AlternateContent>
      </w:r>
    </w:p>
    <w:p w:rsidR="00CC102A" w:rsidRPr="00CC102A" w:rsidRDefault="00CC102A" w:rsidP="00CC102A">
      <w:pPr>
        <w:rPr>
          <w:b/>
          <w:bCs/>
        </w:rPr>
      </w:pPr>
      <w:r w:rsidRPr="00CC102A">
        <w:rPr>
          <w:b/>
          <w:bCs/>
        </w:rPr>
        <w:t>Dr. Mohammad Rezaul Bari</w:t>
      </w:r>
    </w:p>
    <w:p w:rsidR="00174056" w:rsidRPr="00CC102A" w:rsidRDefault="00CC102A" w:rsidP="00CC102A">
      <w:pPr>
        <w:rPr>
          <w:b/>
          <w:bCs/>
        </w:rPr>
      </w:pPr>
      <w:r w:rsidRPr="00CC102A">
        <w:rPr>
          <w:b/>
          <w:bCs/>
        </w:rPr>
        <w:t>Associate Professor and Chairman</w:t>
      </w:r>
    </w:p>
    <w:p w:rsidR="00174056" w:rsidRDefault="00174056" w:rsidP="00174056">
      <w:r>
        <w:t>Department of Electrical and Computer Engineering</w:t>
      </w:r>
    </w:p>
    <w:p w:rsidR="00174056" w:rsidRDefault="00174056" w:rsidP="00174056">
      <w:r>
        <w:t>North South University</w:t>
      </w:r>
    </w:p>
    <w:p w:rsidR="00072112" w:rsidRDefault="00174056" w:rsidP="00174056">
      <w:r>
        <w:t xml:space="preserve">Dhaka, Bangladesh. </w:t>
      </w:r>
      <w:r w:rsidR="00072112">
        <w:br w:type="page"/>
      </w:r>
    </w:p>
    <w:p w:rsidR="00FC5CA7" w:rsidRDefault="00072112" w:rsidP="00072112">
      <w:pPr>
        <w:jc w:val="center"/>
        <w:rPr>
          <w:rFonts w:cs="Times New Roman"/>
          <w:b/>
          <w:bCs/>
          <w:sz w:val="40"/>
          <w:szCs w:val="40"/>
        </w:rPr>
      </w:pPr>
      <w:r>
        <w:rPr>
          <w:rFonts w:cs="Times New Roman"/>
          <w:b/>
          <w:bCs/>
          <w:sz w:val="40"/>
          <w:szCs w:val="40"/>
        </w:rPr>
        <w:lastRenderedPageBreak/>
        <w:t>DECLARATION</w:t>
      </w:r>
    </w:p>
    <w:p w:rsidR="00CC102A" w:rsidRDefault="00CC102A" w:rsidP="00CC102A">
      <w:r>
        <w:t>This is our truthful declaration that the “Capstone Project Report” we have prepared is not</w:t>
      </w:r>
      <w:r w:rsidR="00DB2C07">
        <w:t xml:space="preserve"> </w:t>
      </w:r>
      <w:r>
        <w:t>a copy of any “Capstone Project Report” previously made by any other team. We also</w:t>
      </w:r>
      <w:r w:rsidR="00DB2C07">
        <w:t xml:space="preserve"> </w:t>
      </w:r>
      <w:r>
        <w:t>express our honest confirmation in support of the fact that the said “Capstone Project</w:t>
      </w:r>
      <w:r w:rsidR="00DB2C07">
        <w:t xml:space="preserve"> </w:t>
      </w:r>
      <w:r>
        <w:t>Report” has neither been used before to fulfill any other course related purpose nor it will be</w:t>
      </w:r>
      <w:r w:rsidR="00DB2C07">
        <w:t xml:space="preserve"> </w:t>
      </w:r>
      <w:r>
        <w:t>submitted to any other team or authority in future.</w:t>
      </w:r>
    </w:p>
    <w:p w:rsidR="00DB2C07" w:rsidRDefault="00DB2C07" w:rsidP="00CC102A"/>
    <w:p w:rsidR="00572875" w:rsidRDefault="00572875" w:rsidP="00572875">
      <w:r>
        <w:t>........................................................</w:t>
      </w:r>
    </w:p>
    <w:p w:rsidR="00572875" w:rsidRDefault="00572875" w:rsidP="00572875">
      <w:r w:rsidRPr="00DB2C07">
        <w:t xml:space="preserve">Mahmud Elahi Akhter </w:t>
      </w:r>
    </w:p>
    <w:p w:rsidR="00572875" w:rsidRDefault="00572875" w:rsidP="00572875">
      <w:r>
        <w:t>Department of ECE</w:t>
      </w:r>
    </w:p>
    <w:p w:rsidR="00DB2C07" w:rsidRDefault="00572875" w:rsidP="00572875">
      <w:r>
        <w:t>North South University, Bangladesh</w:t>
      </w:r>
    </w:p>
    <w:p w:rsidR="00CC102A" w:rsidRDefault="00CC102A" w:rsidP="00CC102A">
      <w:r>
        <w:t>.........................................................</w:t>
      </w:r>
    </w:p>
    <w:p w:rsidR="00CC102A" w:rsidRDefault="00DB2C07" w:rsidP="00CC102A">
      <w:r>
        <w:t>Zahin Ahmed</w:t>
      </w:r>
    </w:p>
    <w:p w:rsidR="00CC102A" w:rsidRDefault="00CC102A" w:rsidP="00CC102A">
      <w:r>
        <w:t>Department of ECE</w:t>
      </w:r>
    </w:p>
    <w:p w:rsidR="00CC102A" w:rsidRDefault="00CC102A" w:rsidP="00CC102A">
      <w:r>
        <w:t>North South University, Bangladesh</w:t>
      </w:r>
    </w:p>
    <w:p w:rsidR="00FC5CA7" w:rsidRDefault="00FC5CA7" w:rsidP="00CC102A">
      <w:r>
        <w:br w:type="page"/>
      </w:r>
    </w:p>
    <w:p w:rsidR="00FC5CA7" w:rsidRDefault="00FC5CA7" w:rsidP="00FC5CA7">
      <w:pPr>
        <w:jc w:val="center"/>
        <w:rPr>
          <w:rFonts w:cs="Times New Roman"/>
          <w:b/>
          <w:bCs/>
          <w:sz w:val="40"/>
          <w:szCs w:val="40"/>
        </w:rPr>
      </w:pPr>
      <w:r>
        <w:rPr>
          <w:rFonts w:cs="Times New Roman"/>
          <w:b/>
          <w:bCs/>
          <w:sz w:val="40"/>
          <w:szCs w:val="40"/>
        </w:rPr>
        <w:lastRenderedPageBreak/>
        <w:t>ACKNOWLEDGEMENT</w:t>
      </w:r>
    </w:p>
    <w:p w:rsidR="00421AEB" w:rsidRDefault="00421AEB" w:rsidP="00FF102E">
      <w:r>
        <w:t xml:space="preserve">Firstly, we would like to thank our supervisor Dr. Mohammad Ashrafuzzaman Khan for </w:t>
      </w:r>
      <w:r w:rsidR="00433CA6">
        <w:t>providing us with this</w:t>
      </w:r>
      <w:r>
        <w:t xml:space="preserve"> research idea and for supporting us with necessary computational resources.</w:t>
      </w:r>
    </w:p>
    <w:p w:rsidR="00421AEB" w:rsidRDefault="00421AEB" w:rsidP="00421AEB">
      <w:r>
        <w:t xml:space="preserve">We would like to thank the wonderful people behind CRAN repository as conducting this research without their resources and vignettes would have been impossible. </w:t>
      </w:r>
    </w:p>
    <w:p w:rsidR="003F3051" w:rsidRDefault="00FF102E" w:rsidP="00FF102E">
      <w:r>
        <w:t xml:space="preserve">We would also like to thank the ECE department of North South University for providing us with the opportunity to </w:t>
      </w:r>
      <w:r w:rsidR="00421AEB">
        <w:t>conduct this research.</w:t>
      </w:r>
    </w:p>
    <w:p w:rsidR="00433CA6" w:rsidRDefault="00433CA6" w:rsidP="00433CA6">
      <w:r>
        <w:t xml:space="preserve">We would also like to thank </w:t>
      </w:r>
      <w:r w:rsidR="001A0BEE" w:rsidRPr="001A0BEE">
        <w:t>Ebna Mannan, Imtiaz</w:t>
      </w:r>
      <w:r>
        <w:t xml:space="preserve"> and </w:t>
      </w:r>
      <w:r w:rsidR="001A0BEE" w:rsidRPr="001A0BEE">
        <w:t xml:space="preserve">Mir Imtiaz Mostafiz </w:t>
      </w:r>
      <w:bookmarkStart w:id="0" w:name="_GoBack"/>
      <w:bookmarkEnd w:id="0"/>
      <w:r>
        <w:t xml:space="preserve">for their support and guidance during methodology development and result analysis. </w:t>
      </w:r>
    </w:p>
    <w:p w:rsidR="00FC5CA7" w:rsidRDefault="00FF102E" w:rsidP="00433CA6">
      <w:r>
        <w:t>Finally, we w</w:t>
      </w:r>
      <w:r w:rsidR="00433CA6">
        <w:t xml:space="preserve">ould like to thank our families </w:t>
      </w:r>
      <w:r>
        <w:t xml:space="preserve">and everybody </w:t>
      </w:r>
      <w:r w:rsidR="00433CA6">
        <w:t xml:space="preserve">else </w:t>
      </w:r>
      <w:r>
        <w:t>who supported us for the completion of this project.</w:t>
      </w:r>
      <w:r w:rsidR="00FC5CA7">
        <w:br w:type="page"/>
      </w:r>
    </w:p>
    <w:p w:rsidR="00FC5CA7" w:rsidRDefault="00FC5CA7" w:rsidP="00FC5CA7">
      <w:pPr>
        <w:jc w:val="center"/>
        <w:rPr>
          <w:rFonts w:cs="Times New Roman"/>
          <w:b/>
          <w:bCs/>
          <w:sz w:val="40"/>
          <w:szCs w:val="40"/>
        </w:rPr>
      </w:pPr>
      <w:r>
        <w:rPr>
          <w:rFonts w:cs="Times New Roman"/>
          <w:b/>
          <w:bCs/>
          <w:sz w:val="40"/>
          <w:szCs w:val="40"/>
        </w:rPr>
        <w:lastRenderedPageBreak/>
        <w:t>ABSTRACT</w:t>
      </w:r>
    </w:p>
    <w:p w:rsidR="00C07E42" w:rsidRDefault="00C07E42" w:rsidP="00C07E42">
      <w:r>
        <w:t>As the internet becomes more accessible all around the world, the different networks around the internet such as p2p, email etc. are also growing in size. Therefore, analyzing large networks for the purpose of knowledge discovery</w:t>
      </w:r>
      <w:r w:rsidR="00993D95">
        <w:t>, in order</w:t>
      </w:r>
      <w:r>
        <w:t xml:space="preserve"> to learn different governing patterns that dictate these large networks </w:t>
      </w:r>
      <w:r w:rsidR="00993D95">
        <w:t>has become</w:t>
      </w:r>
      <w:r>
        <w:t xml:space="preserve"> quite necessary. With that goal in mind, in this study we studied </w:t>
      </w:r>
      <w:r w:rsidR="00993D95">
        <w:t>nine</w:t>
      </w:r>
      <w:r>
        <w:t xml:space="preserve"> </w:t>
      </w:r>
      <w:r w:rsidR="00993D95">
        <w:t>different sized networks. These</w:t>
      </w:r>
      <w:r>
        <w:t xml:space="preserve"> varied from </w:t>
      </w:r>
      <w:r w:rsidR="00993D95">
        <w:t xml:space="preserve">small to large networks such as </w:t>
      </w:r>
      <w:r>
        <w:t>more a</w:t>
      </w:r>
      <w:r w:rsidR="00993D95">
        <w:t>ctive human driven networks like</w:t>
      </w:r>
      <w:r>
        <w:t xml:space="preserve"> email communications, social networks to more passive networks such as p2p. We employed unsupervised learning techniques to visualize the underlying structures of these networks by representing them as 2 dimensional manifolds. </w:t>
      </w:r>
      <w:r w:rsidR="00993D95">
        <w:t xml:space="preserve">We also used high dimensional clustering to find pattern in these representations. We have also tried to explain these pattern through an ablation study. With these results in mind we would like to </w:t>
      </w:r>
      <w:r>
        <w:t xml:space="preserve">hypothesize that network structures are more affected by the behavior of the nodes/users of the networks instead of having a predefined shape. </w:t>
      </w:r>
      <w:r w:rsidR="00993D95">
        <w:t>We found</w:t>
      </w:r>
      <w:r>
        <w:t xml:space="preserve"> that same </w:t>
      </w:r>
      <w:r w:rsidR="00993D95">
        <w:t xml:space="preserve">type networks (p2p network) have </w:t>
      </w:r>
      <w:r>
        <w:t>similar structure</w:t>
      </w:r>
      <w:r w:rsidR="00993D95">
        <w:t>s</w:t>
      </w:r>
      <w:r>
        <w:t xml:space="preserve"> within </w:t>
      </w:r>
      <w:r w:rsidR="00993D95">
        <w:t>certain</w:t>
      </w:r>
      <w:r>
        <w:t xml:space="preserve"> error </w:t>
      </w:r>
      <w:r w:rsidR="00993D95">
        <w:t>margin</w:t>
      </w:r>
      <w:r>
        <w:t xml:space="preserve">, while networks of different types (social network vs p2p network) will be different in terms of network structure. Based on our findings, we also propose a hierarchical categorization of networks in a broader sense, such as communication networks, have hierarchies within their structures, where we can observe the structures changing in a certain pattern or trend. </w:t>
      </w:r>
      <w:r w:rsidR="00993D95">
        <w:t>We have named this as a galaxy model for communication for its self-repeating pattern in large networks. As per galaxy model assumptions, t</w:t>
      </w:r>
      <w:r>
        <w:t xml:space="preserve">his kind of behavior based unsupervised knowledge discovery methods can help us find further meaningful patterns in large random human networks which than can be used to identify and generalize different networks such as migration networks, criminal networks or </w:t>
      </w:r>
      <w:r w:rsidR="00993D95">
        <w:t>corruption</w:t>
      </w:r>
      <w:r>
        <w:t xml:space="preserve"> networks. </w:t>
      </w:r>
    </w:p>
    <w:p w:rsidR="00FC5CA7" w:rsidRDefault="00C07E42" w:rsidP="00C07E42">
      <w:r>
        <w:t xml:space="preserve">Keywords: Unsupervised Learning, </w:t>
      </w:r>
      <w:r w:rsidR="005E5918">
        <w:t>Data</w:t>
      </w:r>
      <w:r>
        <w:t xml:space="preserve"> Visualization, Knowledge Discovery</w:t>
      </w:r>
      <w:r w:rsidR="00FC5CA7">
        <w:br w:type="page"/>
      </w:r>
    </w:p>
    <w:sdt>
      <w:sdtPr>
        <w:rPr>
          <w:rFonts w:eastAsiaTheme="minorEastAsia" w:cs="Times New Roman"/>
          <w:b/>
        </w:rPr>
        <w:id w:val="1099453980"/>
        <w:docPartObj>
          <w:docPartGallery w:val="Table of Contents"/>
          <w:docPartUnique/>
        </w:docPartObj>
      </w:sdtPr>
      <w:sdtEndPr>
        <w:rPr>
          <w:b w:val="0"/>
          <w:bCs/>
          <w:noProof/>
        </w:rPr>
      </w:sdtEndPr>
      <w:sdtContent>
        <w:p w:rsidR="00A2677C" w:rsidRPr="00DB0C4A" w:rsidRDefault="00A2677C" w:rsidP="00DB0C4A">
          <w:pPr>
            <w:jc w:val="center"/>
            <w:rPr>
              <w:b/>
              <w:bCs/>
              <w:sz w:val="32"/>
              <w:szCs w:val="28"/>
            </w:rPr>
          </w:pPr>
          <w:r w:rsidRPr="00DB0C4A">
            <w:rPr>
              <w:b/>
              <w:bCs/>
              <w:sz w:val="32"/>
              <w:szCs w:val="28"/>
            </w:rPr>
            <w:t>Table of Contents</w:t>
          </w:r>
        </w:p>
        <w:p w:rsidR="00BB6BE1" w:rsidRDefault="00A2677C">
          <w:pPr>
            <w:pStyle w:val="TOC1"/>
            <w:rPr>
              <w:rFonts w:asciiTheme="minorHAnsi" w:hAnsiTheme="minorHAnsi" w:cstheme="minorBidi"/>
              <w:noProof/>
              <w:sz w:val="22"/>
            </w:rPr>
          </w:pPr>
          <w:r>
            <w:fldChar w:fldCharType="begin"/>
          </w:r>
          <w:r>
            <w:instrText xml:space="preserve"> TOC \o "1-3" \h \z \u </w:instrText>
          </w:r>
          <w:r>
            <w:fldChar w:fldCharType="separate"/>
          </w:r>
          <w:hyperlink w:anchor="_Toc61995778" w:history="1">
            <w:r w:rsidR="00BB6BE1" w:rsidRPr="0025182E">
              <w:rPr>
                <w:rStyle w:val="Hyperlink"/>
                <w:noProof/>
              </w:rPr>
              <w:t>CHAPTER 1: INTRODUCTION</w:t>
            </w:r>
            <w:r w:rsidR="00BB6BE1">
              <w:rPr>
                <w:noProof/>
                <w:webHidden/>
              </w:rPr>
              <w:tab/>
            </w:r>
            <w:r w:rsidR="00BB6BE1">
              <w:rPr>
                <w:noProof/>
                <w:webHidden/>
              </w:rPr>
              <w:fldChar w:fldCharType="begin"/>
            </w:r>
            <w:r w:rsidR="00BB6BE1">
              <w:rPr>
                <w:noProof/>
                <w:webHidden/>
              </w:rPr>
              <w:instrText xml:space="preserve"> PAGEREF _Toc61995778 \h </w:instrText>
            </w:r>
            <w:r w:rsidR="00BB6BE1">
              <w:rPr>
                <w:noProof/>
                <w:webHidden/>
              </w:rPr>
            </w:r>
            <w:r w:rsidR="00BB6BE1">
              <w:rPr>
                <w:noProof/>
                <w:webHidden/>
              </w:rPr>
              <w:fldChar w:fldCharType="separate"/>
            </w:r>
            <w:r w:rsidR="001B1DA1">
              <w:rPr>
                <w:noProof/>
                <w:webHidden/>
              </w:rPr>
              <w:t>1</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79" w:history="1">
            <w:r w:rsidR="00BB6BE1" w:rsidRPr="0025182E">
              <w:rPr>
                <w:rStyle w:val="Hyperlink"/>
                <w:noProof/>
              </w:rPr>
              <w:t>CHAPTER 2: CENTRALITIES</w:t>
            </w:r>
            <w:r w:rsidR="00BB6BE1">
              <w:rPr>
                <w:noProof/>
                <w:webHidden/>
              </w:rPr>
              <w:tab/>
            </w:r>
            <w:r w:rsidR="00BB6BE1">
              <w:rPr>
                <w:noProof/>
                <w:webHidden/>
              </w:rPr>
              <w:fldChar w:fldCharType="begin"/>
            </w:r>
            <w:r w:rsidR="00BB6BE1">
              <w:rPr>
                <w:noProof/>
                <w:webHidden/>
              </w:rPr>
              <w:instrText xml:space="preserve"> PAGEREF _Toc61995779 \h </w:instrText>
            </w:r>
            <w:r w:rsidR="00BB6BE1">
              <w:rPr>
                <w:noProof/>
                <w:webHidden/>
              </w:rPr>
            </w:r>
            <w:r w:rsidR="00BB6BE1">
              <w:rPr>
                <w:noProof/>
                <w:webHidden/>
              </w:rPr>
              <w:fldChar w:fldCharType="separate"/>
            </w:r>
            <w:r w:rsidR="001B1DA1">
              <w:rPr>
                <w:noProof/>
                <w:webHidden/>
              </w:rPr>
              <w:t>4</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80" w:history="1">
            <w:r w:rsidR="00BB6BE1" w:rsidRPr="0025182E">
              <w:rPr>
                <w:rStyle w:val="Hyperlink"/>
                <w:noProof/>
              </w:rPr>
              <w:t>CHAPTER 3: LITERATURE REVIEW</w:t>
            </w:r>
            <w:r w:rsidR="00BB6BE1">
              <w:rPr>
                <w:noProof/>
                <w:webHidden/>
              </w:rPr>
              <w:tab/>
            </w:r>
            <w:r w:rsidR="00BB6BE1">
              <w:rPr>
                <w:noProof/>
                <w:webHidden/>
              </w:rPr>
              <w:fldChar w:fldCharType="begin"/>
            </w:r>
            <w:r w:rsidR="00BB6BE1">
              <w:rPr>
                <w:noProof/>
                <w:webHidden/>
              </w:rPr>
              <w:instrText xml:space="preserve"> PAGEREF _Toc61995780 \h </w:instrText>
            </w:r>
            <w:r w:rsidR="00BB6BE1">
              <w:rPr>
                <w:noProof/>
                <w:webHidden/>
              </w:rPr>
            </w:r>
            <w:r w:rsidR="00BB6BE1">
              <w:rPr>
                <w:noProof/>
                <w:webHidden/>
              </w:rPr>
              <w:fldChar w:fldCharType="separate"/>
            </w:r>
            <w:r w:rsidR="001B1DA1">
              <w:rPr>
                <w:noProof/>
                <w:webHidden/>
              </w:rPr>
              <w:t>7</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81" w:history="1">
            <w:r w:rsidR="00BB6BE1" w:rsidRPr="0025182E">
              <w:rPr>
                <w:rStyle w:val="Hyperlink"/>
                <w:noProof/>
              </w:rPr>
              <w:t>CHAPTER 4: DATASETS</w:t>
            </w:r>
            <w:r w:rsidR="00BB6BE1">
              <w:rPr>
                <w:noProof/>
                <w:webHidden/>
              </w:rPr>
              <w:tab/>
            </w:r>
            <w:r w:rsidR="00BB6BE1">
              <w:rPr>
                <w:noProof/>
                <w:webHidden/>
              </w:rPr>
              <w:fldChar w:fldCharType="begin"/>
            </w:r>
            <w:r w:rsidR="00BB6BE1">
              <w:rPr>
                <w:noProof/>
                <w:webHidden/>
              </w:rPr>
              <w:instrText xml:space="preserve"> PAGEREF _Toc61995781 \h </w:instrText>
            </w:r>
            <w:r w:rsidR="00BB6BE1">
              <w:rPr>
                <w:noProof/>
                <w:webHidden/>
              </w:rPr>
            </w:r>
            <w:r w:rsidR="00BB6BE1">
              <w:rPr>
                <w:noProof/>
                <w:webHidden/>
              </w:rPr>
              <w:fldChar w:fldCharType="separate"/>
            </w:r>
            <w:r w:rsidR="001B1DA1">
              <w:rPr>
                <w:noProof/>
                <w:webHidden/>
              </w:rPr>
              <w:t>10</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82" w:history="1">
            <w:r w:rsidR="00BB6BE1" w:rsidRPr="0025182E">
              <w:rPr>
                <w:rStyle w:val="Hyperlink"/>
                <w:rFonts w:eastAsiaTheme="minorHAnsi"/>
                <w:noProof/>
              </w:rPr>
              <w:t>4.1</w:t>
            </w:r>
            <w:r w:rsidR="00BB6BE1">
              <w:rPr>
                <w:rFonts w:asciiTheme="minorHAnsi" w:hAnsiTheme="minorHAnsi" w:cstheme="minorBidi"/>
                <w:noProof/>
                <w:sz w:val="22"/>
              </w:rPr>
              <w:tab/>
            </w:r>
            <w:r w:rsidR="00BB6BE1" w:rsidRPr="0025182E">
              <w:rPr>
                <w:rStyle w:val="Hyperlink"/>
                <w:noProof/>
              </w:rPr>
              <w:t>Social Network</w:t>
            </w:r>
            <w:r w:rsidR="00BB6BE1">
              <w:rPr>
                <w:noProof/>
                <w:webHidden/>
              </w:rPr>
              <w:tab/>
            </w:r>
            <w:r w:rsidR="00BB6BE1">
              <w:rPr>
                <w:noProof/>
                <w:webHidden/>
              </w:rPr>
              <w:fldChar w:fldCharType="begin"/>
            </w:r>
            <w:r w:rsidR="00BB6BE1">
              <w:rPr>
                <w:noProof/>
                <w:webHidden/>
              </w:rPr>
              <w:instrText xml:space="preserve"> PAGEREF _Toc61995782 \h </w:instrText>
            </w:r>
            <w:r w:rsidR="00BB6BE1">
              <w:rPr>
                <w:noProof/>
                <w:webHidden/>
              </w:rPr>
            </w:r>
            <w:r w:rsidR="00BB6BE1">
              <w:rPr>
                <w:noProof/>
                <w:webHidden/>
              </w:rPr>
              <w:fldChar w:fldCharType="separate"/>
            </w:r>
            <w:r w:rsidR="001B1DA1">
              <w:rPr>
                <w:noProof/>
                <w:webHidden/>
              </w:rPr>
              <w:t>11</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83" w:history="1">
            <w:r w:rsidR="00BB6BE1" w:rsidRPr="0025182E">
              <w:rPr>
                <w:rStyle w:val="Hyperlink"/>
                <w:noProof/>
              </w:rPr>
              <w:t>4.2</w:t>
            </w:r>
            <w:r w:rsidR="00BB6BE1">
              <w:rPr>
                <w:rFonts w:asciiTheme="minorHAnsi" w:hAnsiTheme="minorHAnsi" w:cstheme="minorBidi"/>
                <w:noProof/>
                <w:sz w:val="22"/>
              </w:rPr>
              <w:tab/>
            </w:r>
            <w:r w:rsidR="00BB6BE1" w:rsidRPr="0025182E">
              <w:rPr>
                <w:rStyle w:val="Hyperlink"/>
                <w:noProof/>
              </w:rPr>
              <w:t>Communication Networks</w:t>
            </w:r>
            <w:r w:rsidR="00BB6BE1">
              <w:rPr>
                <w:noProof/>
                <w:webHidden/>
              </w:rPr>
              <w:tab/>
            </w:r>
            <w:r w:rsidR="00BB6BE1">
              <w:rPr>
                <w:noProof/>
                <w:webHidden/>
              </w:rPr>
              <w:fldChar w:fldCharType="begin"/>
            </w:r>
            <w:r w:rsidR="00BB6BE1">
              <w:rPr>
                <w:noProof/>
                <w:webHidden/>
              </w:rPr>
              <w:instrText xml:space="preserve"> PAGEREF _Toc61995783 \h </w:instrText>
            </w:r>
            <w:r w:rsidR="00BB6BE1">
              <w:rPr>
                <w:noProof/>
                <w:webHidden/>
              </w:rPr>
            </w:r>
            <w:r w:rsidR="00BB6BE1">
              <w:rPr>
                <w:noProof/>
                <w:webHidden/>
              </w:rPr>
              <w:fldChar w:fldCharType="separate"/>
            </w:r>
            <w:r w:rsidR="001B1DA1">
              <w:rPr>
                <w:noProof/>
                <w:webHidden/>
              </w:rPr>
              <w:t>11</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84" w:history="1">
            <w:r w:rsidR="00BB6BE1" w:rsidRPr="0025182E">
              <w:rPr>
                <w:rStyle w:val="Hyperlink"/>
                <w:noProof/>
              </w:rPr>
              <w:t>4.3</w:t>
            </w:r>
            <w:r w:rsidR="00BB6BE1">
              <w:rPr>
                <w:rFonts w:asciiTheme="minorHAnsi" w:hAnsiTheme="minorHAnsi" w:cstheme="minorBidi"/>
                <w:noProof/>
                <w:sz w:val="22"/>
              </w:rPr>
              <w:tab/>
            </w:r>
            <w:r w:rsidR="00BB6BE1" w:rsidRPr="0025182E">
              <w:rPr>
                <w:rStyle w:val="Hyperlink"/>
                <w:noProof/>
              </w:rPr>
              <w:t>Collaboration Networks</w:t>
            </w:r>
            <w:r w:rsidR="00BB6BE1">
              <w:rPr>
                <w:noProof/>
                <w:webHidden/>
              </w:rPr>
              <w:tab/>
            </w:r>
            <w:r w:rsidR="00BB6BE1">
              <w:rPr>
                <w:noProof/>
                <w:webHidden/>
              </w:rPr>
              <w:fldChar w:fldCharType="begin"/>
            </w:r>
            <w:r w:rsidR="00BB6BE1">
              <w:rPr>
                <w:noProof/>
                <w:webHidden/>
              </w:rPr>
              <w:instrText xml:space="preserve"> PAGEREF _Toc61995784 \h </w:instrText>
            </w:r>
            <w:r w:rsidR="00BB6BE1">
              <w:rPr>
                <w:noProof/>
                <w:webHidden/>
              </w:rPr>
            </w:r>
            <w:r w:rsidR="00BB6BE1">
              <w:rPr>
                <w:noProof/>
                <w:webHidden/>
              </w:rPr>
              <w:fldChar w:fldCharType="separate"/>
            </w:r>
            <w:r w:rsidR="001B1DA1">
              <w:rPr>
                <w:noProof/>
                <w:webHidden/>
              </w:rPr>
              <w:t>11</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85" w:history="1">
            <w:r w:rsidR="00BB6BE1" w:rsidRPr="0025182E">
              <w:rPr>
                <w:rStyle w:val="Hyperlink"/>
                <w:noProof/>
              </w:rPr>
              <w:t>4.4</w:t>
            </w:r>
            <w:r w:rsidR="00BB6BE1">
              <w:rPr>
                <w:rFonts w:asciiTheme="minorHAnsi" w:hAnsiTheme="minorHAnsi" w:cstheme="minorBidi"/>
                <w:noProof/>
                <w:sz w:val="22"/>
              </w:rPr>
              <w:tab/>
            </w:r>
            <w:r w:rsidR="00BB6BE1" w:rsidRPr="0025182E">
              <w:rPr>
                <w:rStyle w:val="Hyperlink"/>
                <w:noProof/>
              </w:rPr>
              <w:t>Citation Networks</w:t>
            </w:r>
            <w:r w:rsidR="00BB6BE1">
              <w:rPr>
                <w:noProof/>
                <w:webHidden/>
              </w:rPr>
              <w:tab/>
            </w:r>
            <w:r w:rsidR="00BB6BE1">
              <w:rPr>
                <w:noProof/>
                <w:webHidden/>
              </w:rPr>
              <w:fldChar w:fldCharType="begin"/>
            </w:r>
            <w:r w:rsidR="00BB6BE1">
              <w:rPr>
                <w:noProof/>
                <w:webHidden/>
              </w:rPr>
              <w:instrText xml:space="preserve"> PAGEREF _Toc61995785 \h </w:instrText>
            </w:r>
            <w:r w:rsidR="00BB6BE1">
              <w:rPr>
                <w:noProof/>
                <w:webHidden/>
              </w:rPr>
            </w:r>
            <w:r w:rsidR="00BB6BE1">
              <w:rPr>
                <w:noProof/>
                <w:webHidden/>
              </w:rPr>
              <w:fldChar w:fldCharType="separate"/>
            </w:r>
            <w:r w:rsidR="001B1DA1">
              <w:rPr>
                <w:noProof/>
                <w:webHidden/>
              </w:rPr>
              <w:t>12</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86" w:history="1">
            <w:r w:rsidR="00BB6BE1" w:rsidRPr="0025182E">
              <w:rPr>
                <w:rStyle w:val="Hyperlink"/>
                <w:noProof/>
              </w:rPr>
              <w:t>4.5</w:t>
            </w:r>
            <w:r w:rsidR="00BB6BE1">
              <w:rPr>
                <w:rFonts w:asciiTheme="minorHAnsi" w:hAnsiTheme="minorHAnsi" w:cstheme="minorBidi"/>
                <w:noProof/>
                <w:sz w:val="22"/>
              </w:rPr>
              <w:tab/>
            </w:r>
            <w:r w:rsidR="00BB6BE1" w:rsidRPr="0025182E">
              <w:rPr>
                <w:rStyle w:val="Hyperlink"/>
                <w:noProof/>
              </w:rPr>
              <w:t>Internet P2P Networks</w:t>
            </w:r>
            <w:r w:rsidR="00BB6BE1">
              <w:rPr>
                <w:noProof/>
                <w:webHidden/>
              </w:rPr>
              <w:tab/>
            </w:r>
            <w:r w:rsidR="00BB6BE1">
              <w:rPr>
                <w:noProof/>
                <w:webHidden/>
              </w:rPr>
              <w:fldChar w:fldCharType="begin"/>
            </w:r>
            <w:r w:rsidR="00BB6BE1">
              <w:rPr>
                <w:noProof/>
                <w:webHidden/>
              </w:rPr>
              <w:instrText xml:space="preserve"> PAGEREF _Toc61995786 \h </w:instrText>
            </w:r>
            <w:r w:rsidR="00BB6BE1">
              <w:rPr>
                <w:noProof/>
                <w:webHidden/>
              </w:rPr>
            </w:r>
            <w:r w:rsidR="00BB6BE1">
              <w:rPr>
                <w:noProof/>
                <w:webHidden/>
              </w:rPr>
              <w:fldChar w:fldCharType="separate"/>
            </w:r>
            <w:r w:rsidR="001B1DA1">
              <w:rPr>
                <w:noProof/>
                <w:webHidden/>
              </w:rPr>
              <w:t>12</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87" w:history="1">
            <w:r w:rsidR="00BB6BE1" w:rsidRPr="0025182E">
              <w:rPr>
                <w:rStyle w:val="Hyperlink"/>
                <w:noProof/>
              </w:rPr>
              <w:t>4.6</w:t>
            </w:r>
            <w:r w:rsidR="00BB6BE1">
              <w:rPr>
                <w:rFonts w:asciiTheme="minorHAnsi" w:hAnsiTheme="minorHAnsi" w:cstheme="minorBidi"/>
                <w:noProof/>
                <w:sz w:val="22"/>
              </w:rPr>
              <w:tab/>
            </w:r>
            <w:r w:rsidR="00BB6BE1" w:rsidRPr="0025182E">
              <w:rPr>
                <w:rStyle w:val="Hyperlink"/>
                <w:noProof/>
              </w:rPr>
              <w:t>Dataset Statistics</w:t>
            </w:r>
            <w:r w:rsidR="00BB6BE1">
              <w:rPr>
                <w:noProof/>
                <w:webHidden/>
              </w:rPr>
              <w:tab/>
            </w:r>
            <w:r w:rsidR="00BB6BE1">
              <w:rPr>
                <w:noProof/>
                <w:webHidden/>
              </w:rPr>
              <w:fldChar w:fldCharType="begin"/>
            </w:r>
            <w:r w:rsidR="00BB6BE1">
              <w:rPr>
                <w:noProof/>
                <w:webHidden/>
              </w:rPr>
              <w:instrText xml:space="preserve"> PAGEREF _Toc61995787 \h </w:instrText>
            </w:r>
            <w:r w:rsidR="00BB6BE1">
              <w:rPr>
                <w:noProof/>
                <w:webHidden/>
              </w:rPr>
            </w:r>
            <w:r w:rsidR="00BB6BE1">
              <w:rPr>
                <w:noProof/>
                <w:webHidden/>
              </w:rPr>
              <w:fldChar w:fldCharType="separate"/>
            </w:r>
            <w:r w:rsidR="001B1DA1">
              <w:rPr>
                <w:noProof/>
                <w:webHidden/>
              </w:rPr>
              <w:t>12</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88" w:history="1">
            <w:r w:rsidR="00BB6BE1" w:rsidRPr="0025182E">
              <w:rPr>
                <w:rStyle w:val="Hyperlink"/>
                <w:noProof/>
              </w:rPr>
              <w:t>CHAPTER 5: ABLATION STUDY</w:t>
            </w:r>
            <w:r w:rsidR="00BB6BE1">
              <w:rPr>
                <w:noProof/>
                <w:webHidden/>
              </w:rPr>
              <w:tab/>
            </w:r>
            <w:r w:rsidR="00BB6BE1">
              <w:rPr>
                <w:noProof/>
                <w:webHidden/>
              </w:rPr>
              <w:fldChar w:fldCharType="begin"/>
            </w:r>
            <w:r w:rsidR="00BB6BE1">
              <w:rPr>
                <w:noProof/>
                <w:webHidden/>
              </w:rPr>
              <w:instrText xml:space="preserve"> PAGEREF _Toc61995788 \h </w:instrText>
            </w:r>
            <w:r w:rsidR="00BB6BE1">
              <w:rPr>
                <w:noProof/>
                <w:webHidden/>
              </w:rPr>
            </w:r>
            <w:r w:rsidR="00BB6BE1">
              <w:rPr>
                <w:noProof/>
                <w:webHidden/>
              </w:rPr>
              <w:fldChar w:fldCharType="separate"/>
            </w:r>
            <w:r w:rsidR="001B1DA1">
              <w:rPr>
                <w:noProof/>
                <w:webHidden/>
              </w:rPr>
              <w:t>14</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89" w:history="1">
            <w:r w:rsidR="00BB6BE1" w:rsidRPr="0025182E">
              <w:rPr>
                <w:rStyle w:val="Hyperlink"/>
                <w:noProof/>
              </w:rPr>
              <w:t>CHAPTER 6: RESULTS ANALYSIS &amp; DISCUSSION</w:t>
            </w:r>
            <w:r w:rsidR="00BB6BE1">
              <w:rPr>
                <w:noProof/>
                <w:webHidden/>
              </w:rPr>
              <w:tab/>
            </w:r>
            <w:r w:rsidR="00BB6BE1">
              <w:rPr>
                <w:noProof/>
                <w:webHidden/>
              </w:rPr>
              <w:fldChar w:fldCharType="begin"/>
            </w:r>
            <w:r w:rsidR="00BB6BE1">
              <w:rPr>
                <w:noProof/>
                <w:webHidden/>
              </w:rPr>
              <w:instrText xml:space="preserve"> PAGEREF _Toc61995789 \h </w:instrText>
            </w:r>
            <w:r w:rsidR="00BB6BE1">
              <w:rPr>
                <w:noProof/>
                <w:webHidden/>
              </w:rPr>
            </w:r>
            <w:r w:rsidR="00BB6BE1">
              <w:rPr>
                <w:noProof/>
                <w:webHidden/>
              </w:rPr>
              <w:fldChar w:fldCharType="separate"/>
            </w:r>
            <w:r w:rsidR="001B1DA1">
              <w:rPr>
                <w:noProof/>
                <w:webHidden/>
              </w:rPr>
              <w:t>18</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90" w:history="1">
            <w:r w:rsidR="00BB6BE1" w:rsidRPr="0025182E">
              <w:rPr>
                <w:rStyle w:val="Hyperlink"/>
                <w:noProof/>
              </w:rPr>
              <w:t>6.1</w:t>
            </w:r>
            <w:r w:rsidR="00BB6BE1">
              <w:rPr>
                <w:rFonts w:asciiTheme="minorHAnsi" w:hAnsiTheme="minorHAnsi" w:cstheme="minorBidi"/>
                <w:noProof/>
                <w:sz w:val="22"/>
              </w:rPr>
              <w:tab/>
            </w:r>
            <w:r w:rsidR="00BB6BE1" w:rsidRPr="0025182E">
              <w:rPr>
                <w:rStyle w:val="Hyperlink"/>
                <w:noProof/>
              </w:rPr>
              <w:t>Results Analysis</w:t>
            </w:r>
            <w:r w:rsidR="00BB6BE1">
              <w:rPr>
                <w:noProof/>
                <w:webHidden/>
              </w:rPr>
              <w:tab/>
            </w:r>
            <w:r w:rsidR="00BB6BE1">
              <w:rPr>
                <w:noProof/>
                <w:webHidden/>
              </w:rPr>
              <w:fldChar w:fldCharType="begin"/>
            </w:r>
            <w:r w:rsidR="00BB6BE1">
              <w:rPr>
                <w:noProof/>
                <w:webHidden/>
              </w:rPr>
              <w:instrText xml:space="preserve"> PAGEREF _Toc61995790 \h </w:instrText>
            </w:r>
            <w:r w:rsidR="00BB6BE1">
              <w:rPr>
                <w:noProof/>
                <w:webHidden/>
              </w:rPr>
            </w:r>
            <w:r w:rsidR="00BB6BE1">
              <w:rPr>
                <w:noProof/>
                <w:webHidden/>
              </w:rPr>
              <w:fldChar w:fldCharType="separate"/>
            </w:r>
            <w:r w:rsidR="001B1DA1">
              <w:rPr>
                <w:noProof/>
                <w:webHidden/>
              </w:rPr>
              <w:t>19</w:t>
            </w:r>
            <w:r w:rsidR="00BB6BE1">
              <w:rPr>
                <w:noProof/>
                <w:webHidden/>
              </w:rPr>
              <w:fldChar w:fldCharType="end"/>
            </w:r>
          </w:hyperlink>
        </w:p>
        <w:p w:rsidR="00BB6BE1" w:rsidRDefault="00D30BCF">
          <w:pPr>
            <w:pStyle w:val="TOC3"/>
            <w:tabs>
              <w:tab w:val="right" w:leader="dot" w:pos="9350"/>
            </w:tabs>
            <w:rPr>
              <w:rFonts w:asciiTheme="minorHAnsi" w:hAnsiTheme="minorHAnsi" w:cstheme="minorBidi"/>
              <w:noProof/>
              <w:sz w:val="22"/>
            </w:rPr>
          </w:pPr>
          <w:hyperlink w:anchor="_Toc61995791" w:history="1">
            <w:r w:rsidR="00BB6BE1" w:rsidRPr="0025182E">
              <w:rPr>
                <w:rStyle w:val="Hyperlink"/>
                <w:noProof/>
              </w:rPr>
              <w:t>6.1.1 Within dataset</w:t>
            </w:r>
            <w:r w:rsidR="00BB6BE1">
              <w:rPr>
                <w:noProof/>
                <w:webHidden/>
              </w:rPr>
              <w:tab/>
            </w:r>
            <w:r w:rsidR="00BB6BE1">
              <w:rPr>
                <w:noProof/>
                <w:webHidden/>
              </w:rPr>
              <w:fldChar w:fldCharType="begin"/>
            </w:r>
            <w:r w:rsidR="00BB6BE1">
              <w:rPr>
                <w:noProof/>
                <w:webHidden/>
              </w:rPr>
              <w:instrText xml:space="preserve"> PAGEREF _Toc61995791 \h </w:instrText>
            </w:r>
            <w:r w:rsidR="00BB6BE1">
              <w:rPr>
                <w:noProof/>
                <w:webHidden/>
              </w:rPr>
            </w:r>
            <w:r w:rsidR="00BB6BE1">
              <w:rPr>
                <w:noProof/>
                <w:webHidden/>
              </w:rPr>
              <w:fldChar w:fldCharType="separate"/>
            </w:r>
            <w:r w:rsidR="001B1DA1">
              <w:rPr>
                <w:noProof/>
                <w:webHidden/>
              </w:rPr>
              <w:t>19</w:t>
            </w:r>
            <w:r w:rsidR="00BB6BE1">
              <w:rPr>
                <w:noProof/>
                <w:webHidden/>
              </w:rPr>
              <w:fldChar w:fldCharType="end"/>
            </w:r>
          </w:hyperlink>
        </w:p>
        <w:p w:rsidR="00BB6BE1" w:rsidRDefault="00D30BCF">
          <w:pPr>
            <w:pStyle w:val="TOC3"/>
            <w:tabs>
              <w:tab w:val="right" w:leader="dot" w:pos="9350"/>
            </w:tabs>
            <w:rPr>
              <w:rFonts w:asciiTheme="minorHAnsi" w:hAnsiTheme="minorHAnsi" w:cstheme="minorBidi"/>
              <w:noProof/>
              <w:sz w:val="22"/>
            </w:rPr>
          </w:pPr>
          <w:hyperlink w:anchor="_Toc61995792" w:history="1">
            <w:r w:rsidR="00BB6BE1" w:rsidRPr="0025182E">
              <w:rPr>
                <w:rStyle w:val="Hyperlink"/>
                <w:noProof/>
              </w:rPr>
              <w:t>6.1.2 Between Datasets</w:t>
            </w:r>
            <w:r w:rsidR="00BB6BE1">
              <w:rPr>
                <w:noProof/>
                <w:webHidden/>
              </w:rPr>
              <w:tab/>
            </w:r>
            <w:r w:rsidR="00BB6BE1">
              <w:rPr>
                <w:noProof/>
                <w:webHidden/>
              </w:rPr>
              <w:fldChar w:fldCharType="begin"/>
            </w:r>
            <w:r w:rsidR="00BB6BE1">
              <w:rPr>
                <w:noProof/>
                <w:webHidden/>
              </w:rPr>
              <w:instrText xml:space="preserve"> PAGEREF _Toc61995792 \h </w:instrText>
            </w:r>
            <w:r w:rsidR="00BB6BE1">
              <w:rPr>
                <w:noProof/>
                <w:webHidden/>
              </w:rPr>
            </w:r>
            <w:r w:rsidR="00BB6BE1">
              <w:rPr>
                <w:noProof/>
                <w:webHidden/>
              </w:rPr>
              <w:fldChar w:fldCharType="separate"/>
            </w:r>
            <w:r w:rsidR="001B1DA1">
              <w:rPr>
                <w:noProof/>
                <w:webHidden/>
              </w:rPr>
              <w:t>24</w:t>
            </w:r>
            <w:r w:rsidR="00BB6BE1">
              <w:rPr>
                <w:noProof/>
                <w:webHidden/>
              </w:rPr>
              <w:fldChar w:fldCharType="end"/>
            </w:r>
          </w:hyperlink>
        </w:p>
        <w:p w:rsidR="00BB6BE1" w:rsidRDefault="00D30BCF">
          <w:pPr>
            <w:pStyle w:val="TOC3"/>
            <w:tabs>
              <w:tab w:val="right" w:leader="dot" w:pos="9350"/>
            </w:tabs>
            <w:rPr>
              <w:rFonts w:asciiTheme="minorHAnsi" w:hAnsiTheme="minorHAnsi" w:cstheme="minorBidi"/>
              <w:noProof/>
              <w:sz w:val="22"/>
            </w:rPr>
          </w:pPr>
          <w:hyperlink w:anchor="_Toc61995793" w:history="1">
            <w:r w:rsidR="00BB6BE1" w:rsidRPr="0025182E">
              <w:rPr>
                <w:rStyle w:val="Hyperlink"/>
                <w:noProof/>
              </w:rPr>
              <w:t>6.1.3 Visual analysis</w:t>
            </w:r>
            <w:r w:rsidR="00BB6BE1">
              <w:rPr>
                <w:noProof/>
                <w:webHidden/>
              </w:rPr>
              <w:tab/>
            </w:r>
            <w:r w:rsidR="00BB6BE1">
              <w:rPr>
                <w:noProof/>
                <w:webHidden/>
              </w:rPr>
              <w:fldChar w:fldCharType="begin"/>
            </w:r>
            <w:r w:rsidR="00BB6BE1">
              <w:rPr>
                <w:noProof/>
                <w:webHidden/>
              </w:rPr>
              <w:instrText xml:space="preserve"> PAGEREF _Toc61995793 \h </w:instrText>
            </w:r>
            <w:r w:rsidR="00BB6BE1">
              <w:rPr>
                <w:noProof/>
                <w:webHidden/>
              </w:rPr>
            </w:r>
            <w:r w:rsidR="00BB6BE1">
              <w:rPr>
                <w:noProof/>
                <w:webHidden/>
              </w:rPr>
              <w:fldChar w:fldCharType="separate"/>
            </w:r>
            <w:r w:rsidR="001B1DA1">
              <w:rPr>
                <w:noProof/>
                <w:webHidden/>
              </w:rPr>
              <w:t>25</w:t>
            </w:r>
            <w:r w:rsidR="00BB6BE1">
              <w:rPr>
                <w:noProof/>
                <w:webHidden/>
              </w:rPr>
              <w:fldChar w:fldCharType="end"/>
            </w:r>
          </w:hyperlink>
        </w:p>
        <w:p w:rsidR="00BB6BE1" w:rsidRDefault="00D30BCF">
          <w:pPr>
            <w:pStyle w:val="TOC2"/>
            <w:tabs>
              <w:tab w:val="left" w:pos="880"/>
              <w:tab w:val="right" w:leader="dot" w:pos="9350"/>
            </w:tabs>
            <w:rPr>
              <w:rFonts w:asciiTheme="minorHAnsi" w:hAnsiTheme="minorHAnsi" w:cstheme="minorBidi"/>
              <w:noProof/>
              <w:sz w:val="22"/>
            </w:rPr>
          </w:pPr>
          <w:hyperlink w:anchor="_Toc61995794" w:history="1">
            <w:r w:rsidR="00BB6BE1" w:rsidRPr="0025182E">
              <w:rPr>
                <w:rStyle w:val="Hyperlink"/>
                <w:noProof/>
              </w:rPr>
              <w:t>6.2</w:t>
            </w:r>
            <w:r w:rsidR="00BB6BE1">
              <w:rPr>
                <w:rFonts w:asciiTheme="minorHAnsi" w:hAnsiTheme="minorHAnsi" w:cstheme="minorBidi"/>
                <w:noProof/>
                <w:sz w:val="22"/>
              </w:rPr>
              <w:tab/>
            </w:r>
            <w:r w:rsidR="00BB6BE1" w:rsidRPr="0025182E">
              <w:rPr>
                <w:rStyle w:val="Hyperlink"/>
                <w:noProof/>
              </w:rPr>
              <w:t>Discussion</w:t>
            </w:r>
            <w:r w:rsidR="00BB6BE1">
              <w:rPr>
                <w:noProof/>
                <w:webHidden/>
              </w:rPr>
              <w:tab/>
            </w:r>
            <w:r w:rsidR="00BB6BE1">
              <w:rPr>
                <w:noProof/>
                <w:webHidden/>
              </w:rPr>
              <w:fldChar w:fldCharType="begin"/>
            </w:r>
            <w:r w:rsidR="00BB6BE1">
              <w:rPr>
                <w:noProof/>
                <w:webHidden/>
              </w:rPr>
              <w:instrText xml:space="preserve"> PAGEREF _Toc61995794 \h </w:instrText>
            </w:r>
            <w:r w:rsidR="00BB6BE1">
              <w:rPr>
                <w:noProof/>
                <w:webHidden/>
              </w:rPr>
            </w:r>
            <w:r w:rsidR="00BB6BE1">
              <w:rPr>
                <w:noProof/>
                <w:webHidden/>
              </w:rPr>
              <w:fldChar w:fldCharType="separate"/>
            </w:r>
            <w:r w:rsidR="001B1DA1">
              <w:rPr>
                <w:noProof/>
                <w:webHidden/>
              </w:rPr>
              <w:t>32</w:t>
            </w:r>
            <w:r w:rsidR="00BB6BE1">
              <w:rPr>
                <w:noProof/>
                <w:webHidden/>
              </w:rPr>
              <w:fldChar w:fldCharType="end"/>
            </w:r>
          </w:hyperlink>
        </w:p>
        <w:p w:rsidR="00BB6BE1" w:rsidRDefault="00D30BCF">
          <w:pPr>
            <w:pStyle w:val="TOC3"/>
            <w:tabs>
              <w:tab w:val="right" w:leader="dot" w:pos="9350"/>
            </w:tabs>
            <w:rPr>
              <w:rFonts w:asciiTheme="minorHAnsi" w:hAnsiTheme="minorHAnsi" w:cstheme="minorBidi"/>
              <w:noProof/>
              <w:sz w:val="22"/>
            </w:rPr>
          </w:pPr>
          <w:hyperlink w:anchor="_Toc61995795" w:history="1">
            <w:r w:rsidR="00BB6BE1" w:rsidRPr="0025182E">
              <w:rPr>
                <w:rStyle w:val="Hyperlink"/>
                <w:noProof/>
              </w:rPr>
              <w:t>6.2.1 Different Communications are related</w:t>
            </w:r>
            <w:r w:rsidR="00BB6BE1">
              <w:rPr>
                <w:noProof/>
                <w:webHidden/>
              </w:rPr>
              <w:tab/>
            </w:r>
            <w:r w:rsidR="00BB6BE1">
              <w:rPr>
                <w:noProof/>
                <w:webHidden/>
              </w:rPr>
              <w:fldChar w:fldCharType="begin"/>
            </w:r>
            <w:r w:rsidR="00BB6BE1">
              <w:rPr>
                <w:noProof/>
                <w:webHidden/>
              </w:rPr>
              <w:instrText xml:space="preserve"> PAGEREF _Toc61995795 \h </w:instrText>
            </w:r>
            <w:r w:rsidR="00BB6BE1">
              <w:rPr>
                <w:noProof/>
                <w:webHidden/>
              </w:rPr>
            </w:r>
            <w:r w:rsidR="00BB6BE1">
              <w:rPr>
                <w:noProof/>
                <w:webHidden/>
              </w:rPr>
              <w:fldChar w:fldCharType="separate"/>
            </w:r>
            <w:r w:rsidR="001B1DA1">
              <w:rPr>
                <w:noProof/>
                <w:webHidden/>
              </w:rPr>
              <w:t>32</w:t>
            </w:r>
            <w:r w:rsidR="00BB6BE1">
              <w:rPr>
                <w:noProof/>
                <w:webHidden/>
              </w:rPr>
              <w:fldChar w:fldCharType="end"/>
            </w:r>
          </w:hyperlink>
        </w:p>
        <w:p w:rsidR="00BB6BE1" w:rsidRDefault="00D30BCF">
          <w:pPr>
            <w:pStyle w:val="TOC3"/>
            <w:tabs>
              <w:tab w:val="right" w:leader="dot" w:pos="9350"/>
            </w:tabs>
            <w:rPr>
              <w:rFonts w:asciiTheme="minorHAnsi" w:hAnsiTheme="minorHAnsi" w:cstheme="minorBidi"/>
              <w:noProof/>
              <w:sz w:val="22"/>
            </w:rPr>
          </w:pPr>
          <w:hyperlink w:anchor="_Toc61995796" w:history="1">
            <w:r w:rsidR="00BB6BE1" w:rsidRPr="0025182E">
              <w:rPr>
                <w:rStyle w:val="Hyperlink"/>
                <w:noProof/>
              </w:rPr>
              <w:t>6.2.2 Is Communication a Galaxy?</w:t>
            </w:r>
            <w:r w:rsidR="00BB6BE1">
              <w:rPr>
                <w:noProof/>
                <w:webHidden/>
              </w:rPr>
              <w:tab/>
            </w:r>
            <w:r w:rsidR="00BB6BE1">
              <w:rPr>
                <w:noProof/>
                <w:webHidden/>
              </w:rPr>
              <w:fldChar w:fldCharType="begin"/>
            </w:r>
            <w:r w:rsidR="00BB6BE1">
              <w:rPr>
                <w:noProof/>
                <w:webHidden/>
              </w:rPr>
              <w:instrText xml:space="preserve"> PAGEREF _Toc61995796 \h </w:instrText>
            </w:r>
            <w:r w:rsidR="00BB6BE1">
              <w:rPr>
                <w:noProof/>
                <w:webHidden/>
              </w:rPr>
            </w:r>
            <w:r w:rsidR="00BB6BE1">
              <w:rPr>
                <w:noProof/>
                <w:webHidden/>
              </w:rPr>
              <w:fldChar w:fldCharType="separate"/>
            </w:r>
            <w:r w:rsidR="001B1DA1">
              <w:rPr>
                <w:noProof/>
                <w:webHidden/>
              </w:rPr>
              <w:t>33</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97" w:history="1">
            <w:r w:rsidR="00BB6BE1" w:rsidRPr="0025182E">
              <w:rPr>
                <w:rStyle w:val="Hyperlink"/>
                <w:noProof/>
              </w:rPr>
              <w:t>CHAPTER 7: CONCLUSION AND FUTURE WORK</w:t>
            </w:r>
            <w:r w:rsidR="00BB6BE1">
              <w:rPr>
                <w:noProof/>
                <w:webHidden/>
              </w:rPr>
              <w:tab/>
            </w:r>
            <w:r w:rsidR="00BB6BE1">
              <w:rPr>
                <w:noProof/>
                <w:webHidden/>
              </w:rPr>
              <w:fldChar w:fldCharType="begin"/>
            </w:r>
            <w:r w:rsidR="00BB6BE1">
              <w:rPr>
                <w:noProof/>
                <w:webHidden/>
              </w:rPr>
              <w:instrText xml:space="preserve"> PAGEREF _Toc61995797 \h </w:instrText>
            </w:r>
            <w:r w:rsidR="00BB6BE1">
              <w:rPr>
                <w:noProof/>
                <w:webHidden/>
              </w:rPr>
            </w:r>
            <w:r w:rsidR="00BB6BE1">
              <w:rPr>
                <w:noProof/>
                <w:webHidden/>
              </w:rPr>
              <w:fldChar w:fldCharType="separate"/>
            </w:r>
            <w:r w:rsidR="001B1DA1">
              <w:rPr>
                <w:noProof/>
                <w:webHidden/>
              </w:rPr>
              <w:t>35</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98" w:history="1">
            <w:r w:rsidR="00BB6BE1" w:rsidRPr="0025182E">
              <w:rPr>
                <w:rStyle w:val="Hyperlink"/>
                <w:noProof/>
              </w:rPr>
              <w:t>Appendix</w:t>
            </w:r>
            <w:r w:rsidR="00BB6BE1">
              <w:rPr>
                <w:noProof/>
                <w:webHidden/>
              </w:rPr>
              <w:tab/>
            </w:r>
            <w:r w:rsidR="00BB6BE1">
              <w:rPr>
                <w:noProof/>
                <w:webHidden/>
              </w:rPr>
              <w:fldChar w:fldCharType="begin"/>
            </w:r>
            <w:r w:rsidR="00BB6BE1">
              <w:rPr>
                <w:noProof/>
                <w:webHidden/>
              </w:rPr>
              <w:instrText xml:space="preserve"> PAGEREF _Toc61995798 \h </w:instrText>
            </w:r>
            <w:r w:rsidR="00BB6BE1">
              <w:rPr>
                <w:noProof/>
                <w:webHidden/>
              </w:rPr>
            </w:r>
            <w:r w:rsidR="00BB6BE1">
              <w:rPr>
                <w:noProof/>
                <w:webHidden/>
              </w:rPr>
              <w:fldChar w:fldCharType="separate"/>
            </w:r>
            <w:r w:rsidR="001B1DA1">
              <w:rPr>
                <w:noProof/>
                <w:webHidden/>
              </w:rPr>
              <w:t>37</w:t>
            </w:r>
            <w:r w:rsidR="00BB6BE1">
              <w:rPr>
                <w:noProof/>
                <w:webHidden/>
              </w:rPr>
              <w:fldChar w:fldCharType="end"/>
            </w:r>
          </w:hyperlink>
        </w:p>
        <w:p w:rsidR="00BB6BE1" w:rsidRDefault="00D30BCF">
          <w:pPr>
            <w:pStyle w:val="TOC1"/>
            <w:rPr>
              <w:rFonts w:asciiTheme="minorHAnsi" w:hAnsiTheme="minorHAnsi" w:cstheme="minorBidi"/>
              <w:noProof/>
              <w:sz w:val="22"/>
            </w:rPr>
          </w:pPr>
          <w:hyperlink w:anchor="_Toc61995799" w:history="1">
            <w:r w:rsidR="00BB6BE1" w:rsidRPr="0025182E">
              <w:rPr>
                <w:rStyle w:val="Hyperlink"/>
                <w:noProof/>
              </w:rPr>
              <w:t>REFERENCES</w:t>
            </w:r>
            <w:r w:rsidR="00BB6BE1">
              <w:rPr>
                <w:noProof/>
                <w:webHidden/>
              </w:rPr>
              <w:tab/>
            </w:r>
            <w:r w:rsidR="00BB6BE1">
              <w:rPr>
                <w:noProof/>
                <w:webHidden/>
              </w:rPr>
              <w:fldChar w:fldCharType="begin"/>
            </w:r>
            <w:r w:rsidR="00BB6BE1">
              <w:rPr>
                <w:noProof/>
                <w:webHidden/>
              </w:rPr>
              <w:instrText xml:space="preserve"> PAGEREF _Toc61995799 \h </w:instrText>
            </w:r>
            <w:r w:rsidR="00BB6BE1">
              <w:rPr>
                <w:noProof/>
                <w:webHidden/>
              </w:rPr>
            </w:r>
            <w:r w:rsidR="00BB6BE1">
              <w:rPr>
                <w:noProof/>
                <w:webHidden/>
              </w:rPr>
              <w:fldChar w:fldCharType="separate"/>
            </w:r>
            <w:r w:rsidR="001B1DA1">
              <w:rPr>
                <w:noProof/>
                <w:webHidden/>
              </w:rPr>
              <w:t>38</w:t>
            </w:r>
            <w:r w:rsidR="00BB6BE1">
              <w:rPr>
                <w:noProof/>
                <w:webHidden/>
              </w:rPr>
              <w:fldChar w:fldCharType="end"/>
            </w:r>
          </w:hyperlink>
        </w:p>
        <w:p w:rsidR="00A2677C" w:rsidRDefault="00A2677C" w:rsidP="00EB57F9">
          <w:pPr>
            <w:pStyle w:val="TOC1"/>
          </w:pPr>
          <w:r>
            <w:rPr>
              <w:b/>
              <w:bCs/>
              <w:noProof/>
            </w:rPr>
            <w:fldChar w:fldCharType="end"/>
          </w:r>
        </w:p>
      </w:sdtContent>
    </w:sdt>
    <w:p w:rsidR="00DD5250" w:rsidRPr="00DD5250" w:rsidRDefault="00DD5250" w:rsidP="00944D24">
      <w:pPr>
        <w:spacing w:line="259" w:lineRule="auto"/>
        <w:jc w:val="left"/>
        <w:rPr>
          <w:b/>
          <w:bCs/>
          <w:sz w:val="32"/>
          <w:szCs w:val="28"/>
        </w:rPr>
      </w:pPr>
      <w:r>
        <w:rPr>
          <w:rFonts w:cs="Times New Roman"/>
          <w:b/>
          <w:bCs/>
          <w:sz w:val="40"/>
          <w:szCs w:val="40"/>
        </w:rPr>
        <w:br w:type="page"/>
      </w:r>
      <w:r>
        <w:rPr>
          <w:b/>
          <w:bCs/>
          <w:sz w:val="32"/>
          <w:szCs w:val="28"/>
        </w:rPr>
        <w:lastRenderedPageBreak/>
        <w:t>List of Tables</w:t>
      </w:r>
    </w:p>
    <w:p w:rsidR="00BB6BE1" w:rsidRDefault="00DD5250">
      <w:pPr>
        <w:pStyle w:val="TableofFigures"/>
        <w:tabs>
          <w:tab w:val="right" w:leader="dot" w:pos="9350"/>
        </w:tabs>
        <w:rPr>
          <w:rFonts w:asciiTheme="minorHAnsi" w:eastAsiaTheme="minorEastAsia" w:hAnsiTheme="minorHAnsi"/>
          <w:noProof/>
          <w:sz w:val="22"/>
        </w:rPr>
      </w:pPr>
      <w:r>
        <w:rPr>
          <w:rFonts w:cs="Times New Roman"/>
          <w:b/>
          <w:bCs/>
          <w:sz w:val="40"/>
          <w:szCs w:val="40"/>
        </w:rPr>
        <w:fldChar w:fldCharType="begin"/>
      </w:r>
      <w:r>
        <w:rPr>
          <w:rFonts w:cs="Times New Roman"/>
          <w:b/>
          <w:bCs/>
          <w:sz w:val="40"/>
          <w:szCs w:val="40"/>
        </w:rPr>
        <w:instrText xml:space="preserve"> TOC \h \z \c "Table" </w:instrText>
      </w:r>
      <w:r>
        <w:rPr>
          <w:rFonts w:cs="Times New Roman"/>
          <w:b/>
          <w:bCs/>
          <w:sz w:val="40"/>
          <w:szCs w:val="40"/>
        </w:rPr>
        <w:fldChar w:fldCharType="separate"/>
      </w:r>
      <w:hyperlink w:anchor="_Toc61995800" w:history="1">
        <w:r w:rsidR="00BB6BE1" w:rsidRPr="00EE74BE">
          <w:rPr>
            <w:rStyle w:val="Hyperlink"/>
            <w:noProof/>
          </w:rPr>
          <w:t>Table 4</w:t>
        </w:r>
        <w:r w:rsidR="00BB6BE1" w:rsidRPr="00EE74BE">
          <w:rPr>
            <w:rStyle w:val="Hyperlink"/>
            <w:noProof/>
          </w:rPr>
          <w:noBreakHyphen/>
          <w:t>1: Social Networks</w:t>
        </w:r>
        <w:r w:rsidR="00BB6BE1">
          <w:rPr>
            <w:noProof/>
            <w:webHidden/>
          </w:rPr>
          <w:tab/>
        </w:r>
        <w:r w:rsidR="00BB6BE1">
          <w:rPr>
            <w:noProof/>
            <w:webHidden/>
          </w:rPr>
          <w:fldChar w:fldCharType="begin"/>
        </w:r>
        <w:r w:rsidR="00BB6BE1">
          <w:rPr>
            <w:noProof/>
            <w:webHidden/>
          </w:rPr>
          <w:instrText xml:space="preserve"> PAGEREF _Toc61995800 \h </w:instrText>
        </w:r>
        <w:r w:rsidR="00BB6BE1">
          <w:rPr>
            <w:noProof/>
            <w:webHidden/>
          </w:rPr>
        </w:r>
        <w:r w:rsidR="00BB6BE1">
          <w:rPr>
            <w:noProof/>
            <w:webHidden/>
          </w:rPr>
          <w:fldChar w:fldCharType="separate"/>
        </w:r>
        <w:r w:rsidR="001B1DA1">
          <w:rPr>
            <w:noProof/>
            <w:webHidden/>
          </w:rPr>
          <w:t>12</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1" w:history="1">
        <w:r w:rsidR="00BB6BE1" w:rsidRPr="00EE74BE">
          <w:rPr>
            <w:rStyle w:val="Hyperlink"/>
            <w:noProof/>
          </w:rPr>
          <w:t>Table 4</w:t>
        </w:r>
        <w:r w:rsidR="00BB6BE1" w:rsidRPr="00EE74BE">
          <w:rPr>
            <w:rStyle w:val="Hyperlink"/>
            <w:noProof/>
          </w:rPr>
          <w:noBreakHyphen/>
          <w:t>2: Communication Networks</w:t>
        </w:r>
        <w:r w:rsidR="00BB6BE1">
          <w:rPr>
            <w:noProof/>
            <w:webHidden/>
          </w:rPr>
          <w:tab/>
        </w:r>
        <w:r w:rsidR="00BB6BE1">
          <w:rPr>
            <w:noProof/>
            <w:webHidden/>
          </w:rPr>
          <w:fldChar w:fldCharType="begin"/>
        </w:r>
        <w:r w:rsidR="00BB6BE1">
          <w:rPr>
            <w:noProof/>
            <w:webHidden/>
          </w:rPr>
          <w:instrText xml:space="preserve"> PAGEREF _Toc61995801 \h </w:instrText>
        </w:r>
        <w:r w:rsidR="00BB6BE1">
          <w:rPr>
            <w:noProof/>
            <w:webHidden/>
          </w:rPr>
        </w:r>
        <w:r w:rsidR="00BB6BE1">
          <w:rPr>
            <w:noProof/>
            <w:webHidden/>
          </w:rPr>
          <w:fldChar w:fldCharType="separate"/>
        </w:r>
        <w:r w:rsidR="001B1DA1">
          <w:rPr>
            <w:noProof/>
            <w:webHidden/>
          </w:rPr>
          <w:t>13</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2" w:history="1">
        <w:r w:rsidR="00BB6BE1" w:rsidRPr="00EE74BE">
          <w:rPr>
            <w:rStyle w:val="Hyperlink"/>
            <w:noProof/>
          </w:rPr>
          <w:t>Table 4</w:t>
        </w:r>
        <w:r w:rsidR="00BB6BE1" w:rsidRPr="00EE74BE">
          <w:rPr>
            <w:rStyle w:val="Hyperlink"/>
            <w:noProof/>
          </w:rPr>
          <w:noBreakHyphen/>
          <w:t>3: Collaboration Networks</w:t>
        </w:r>
        <w:r w:rsidR="00BB6BE1">
          <w:rPr>
            <w:noProof/>
            <w:webHidden/>
          </w:rPr>
          <w:tab/>
        </w:r>
        <w:r w:rsidR="00BB6BE1">
          <w:rPr>
            <w:noProof/>
            <w:webHidden/>
          </w:rPr>
          <w:fldChar w:fldCharType="begin"/>
        </w:r>
        <w:r w:rsidR="00BB6BE1">
          <w:rPr>
            <w:noProof/>
            <w:webHidden/>
          </w:rPr>
          <w:instrText xml:space="preserve"> PAGEREF _Toc61995802 \h </w:instrText>
        </w:r>
        <w:r w:rsidR="00BB6BE1">
          <w:rPr>
            <w:noProof/>
            <w:webHidden/>
          </w:rPr>
        </w:r>
        <w:r w:rsidR="00BB6BE1">
          <w:rPr>
            <w:noProof/>
            <w:webHidden/>
          </w:rPr>
          <w:fldChar w:fldCharType="separate"/>
        </w:r>
        <w:r w:rsidR="001B1DA1">
          <w:rPr>
            <w:noProof/>
            <w:webHidden/>
          </w:rPr>
          <w:t>13</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3" w:history="1">
        <w:r w:rsidR="00BB6BE1" w:rsidRPr="00EE74BE">
          <w:rPr>
            <w:rStyle w:val="Hyperlink"/>
            <w:noProof/>
          </w:rPr>
          <w:t>Table 4</w:t>
        </w:r>
        <w:r w:rsidR="00BB6BE1" w:rsidRPr="00EE74BE">
          <w:rPr>
            <w:rStyle w:val="Hyperlink"/>
            <w:noProof/>
          </w:rPr>
          <w:noBreakHyphen/>
          <w:t>4: Citation Networks</w:t>
        </w:r>
        <w:r w:rsidR="00BB6BE1">
          <w:rPr>
            <w:noProof/>
            <w:webHidden/>
          </w:rPr>
          <w:tab/>
        </w:r>
        <w:r w:rsidR="00BB6BE1">
          <w:rPr>
            <w:noProof/>
            <w:webHidden/>
          </w:rPr>
          <w:fldChar w:fldCharType="begin"/>
        </w:r>
        <w:r w:rsidR="00BB6BE1">
          <w:rPr>
            <w:noProof/>
            <w:webHidden/>
          </w:rPr>
          <w:instrText xml:space="preserve"> PAGEREF _Toc61995803 \h </w:instrText>
        </w:r>
        <w:r w:rsidR="00BB6BE1">
          <w:rPr>
            <w:noProof/>
            <w:webHidden/>
          </w:rPr>
        </w:r>
        <w:r w:rsidR="00BB6BE1">
          <w:rPr>
            <w:noProof/>
            <w:webHidden/>
          </w:rPr>
          <w:fldChar w:fldCharType="separate"/>
        </w:r>
        <w:r w:rsidR="001B1DA1">
          <w:rPr>
            <w:noProof/>
            <w:webHidden/>
          </w:rPr>
          <w:t>13</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4" w:history="1">
        <w:r w:rsidR="00BB6BE1" w:rsidRPr="00EE74BE">
          <w:rPr>
            <w:rStyle w:val="Hyperlink"/>
            <w:noProof/>
          </w:rPr>
          <w:t>Table 4</w:t>
        </w:r>
        <w:r w:rsidR="00BB6BE1" w:rsidRPr="00EE74BE">
          <w:rPr>
            <w:rStyle w:val="Hyperlink"/>
            <w:noProof/>
          </w:rPr>
          <w:noBreakHyphen/>
          <w:t>5: P2P Networks</w:t>
        </w:r>
        <w:r w:rsidR="00BB6BE1">
          <w:rPr>
            <w:noProof/>
            <w:webHidden/>
          </w:rPr>
          <w:tab/>
        </w:r>
        <w:r w:rsidR="00BB6BE1">
          <w:rPr>
            <w:noProof/>
            <w:webHidden/>
          </w:rPr>
          <w:fldChar w:fldCharType="begin"/>
        </w:r>
        <w:r w:rsidR="00BB6BE1">
          <w:rPr>
            <w:noProof/>
            <w:webHidden/>
          </w:rPr>
          <w:instrText xml:space="preserve"> PAGEREF _Toc61995804 \h </w:instrText>
        </w:r>
        <w:r w:rsidR="00BB6BE1">
          <w:rPr>
            <w:noProof/>
            <w:webHidden/>
          </w:rPr>
        </w:r>
        <w:r w:rsidR="00BB6BE1">
          <w:rPr>
            <w:noProof/>
            <w:webHidden/>
          </w:rPr>
          <w:fldChar w:fldCharType="separate"/>
        </w:r>
        <w:r w:rsidR="001B1DA1">
          <w:rPr>
            <w:noProof/>
            <w:webHidden/>
          </w:rPr>
          <w:t>13</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5" w:history="1">
        <w:r w:rsidR="00BB6BE1" w:rsidRPr="00EE74BE">
          <w:rPr>
            <w:rStyle w:val="Hyperlink"/>
            <w:noProof/>
          </w:rPr>
          <w:t>Table 5</w:t>
        </w:r>
        <w:r w:rsidR="00BB6BE1" w:rsidRPr="00EE74BE">
          <w:rPr>
            <w:rStyle w:val="Hyperlink"/>
            <w:noProof/>
          </w:rPr>
          <w:noBreakHyphen/>
          <w:t>1: Centrality Categories</w:t>
        </w:r>
        <w:r w:rsidR="00BB6BE1">
          <w:rPr>
            <w:noProof/>
            <w:webHidden/>
          </w:rPr>
          <w:tab/>
        </w:r>
        <w:r w:rsidR="00BB6BE1">
          <w:rPr>
            <w:noProof/>
            <w:webHidden/>
          </w:rPr>
          <w:fldChar w:fldCharType="begin"/>
        </w:r>
        <w:r w:rsidR="00BB6BE1">
          <w:rPr>
            <w:noProof/>
            <w:webHidden/>
          </w:rPr>
          <w:instrText xml:space="preserve"> PAGEREF _Toc61995805 \h </w:instrText>
        </w:r>
        <w:r w:rsidR="00BB6BE1">
          <w:rPr>
            <w:noProof/>
            <w:webHidden/>
          </w:rPr>
        </w:r>
        <w:r w:rsidR="00BB6BE1">
          <w:rPr>
            <w:noProof/>
            <w:webHidden/>
          </w:rPr>
          <w:fldChar w:fldCharType="separate"/>
        </w:r>
        <w:r w:rsidR="001B1DA1">
          <w:rPr>
            <w:noProof/>
            <w:webHidden/>
          </w:rPr>
          <w:t>15</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6" w:history="1">
        <w:r w:rsidR="00BB6BE1" w:rsidRPr="00EE74BE">
          <w:rPr>
            <w:rStyle w:val="Hyperlink"/>
            <w:noProof/>
          </w:rPr>
          <w:t>Table 5</w:t>
        </w:r>
        <w:r w:rsidR="00BB6BE1" w:rsidRPr="00EE74BE">
          <w:rPr>
            <w:rStyle w:val="Hyperlink"/>
            <w:noProof/>
          </w:rPr>
          <w:noBreakHyphen/>
          <w:t>2: Ablation model matrix</w:t>
        </w:r>
        <w:r w:rsidR="00BB6BE1">
          <w:rPr>
            <w:noProof/>
            <w:webHidden/>
          </w:rPr>
          <w:tab/>
        </w:r>
        <w:r w:rsidR="00BB6BE1">
          <w:rPr>
            <w:noProof/>
            <w:webHidden/>
          </w:rPr>
          <w:fldChar w:fldCharType="begin"/>
        </w:r>
        <w:r w:rsidR="00BB6BE1">
          <w:rPr>
            <w:noProof/>
            <w:webHidden/>
          </w:rPr>
          <w:instrText xml:space="preserve"> PAGEREF _Toc61995806 \h </w:instrText>
        </w:r>
        <w:r w:rsidR="00BB6BE1">
          <w:rPr>
            <w:noProof/>
            <w:webHidden/>
          </w:rPr>
        </w:r>
        <w:r w:rsidR="00BB6BE1">
          <w:rPr>
            <w:noProof/>
            <w:webHidden/>
          </w:rPr>
          <w:fldChar w:fldCharType="separate"/>
        </w:r>
        <w:r w:rsidR="001B1DA1">
          <w:rPr>
            <w:noProof/>
            <w:webHidden/>
          </w:rPr>
          <w:t>17</w:t>
        </w:r>
        <w:r w:rsidR="00BB6BE1">
          <w:rPr>
            <w:noProof/>
            <w:webHidden/>
          </w:rPr>
          <w:fldChar w:fldCharType="end"/>
        </w:r>
      </w:hyperlink>
    </w:p>
    <w:p w:rsidR="00944D24" w:rsidRDefault="00DD5250" w:rsidP="00944D24">
      <w:pPr>
        <w:jc w:val="left"/>
        <w:rPr>
          <w:b/>
          <w:bCs/>
          <w:sz w:val="32"/>
          <w:szCs w:val="28"/>
        </w:rPr>
      </w:pPr>
      <w:r>
        <w:rPr>
          <w:rFonts w:cs="Times New Roman"/>
          <w:b/>
          <w:bCs/>
          <w:sz w:val="40"/>
          <w:szCs w:val="40"/>
        </w:rPr>
        <w:fldChar w:fldCharType="end"/>
      </w:r>
    </w:p>
    <w:p w:rsidR="00BB6BE1" w:rsidRDefault="00944D24" w:rsidP="00944D24">
      <w:pPr>
        <w:jc w:val="left"/>
        <w:rPr>
          <w:noProof/>
        </w:rPr>
      </w:pPr>
      <w:r>
        <w:rPr>
          <w:b/>
          <w:bCs/>
          <w:sz w:val="32"/>
          <w:szCs w:val="28"/>
        </w:rPr>
        <w:t>List of Figures</w:t>
      </w:r>
      <w:r>
        <w:rPr>
          <w:rFonts w:cs="Times New Roman"/>
          <w:b/>
          <w:bCs/>
          <w:sz w:val="40"/>
          <w:szCs w:val="40"/>
        </w:rPr>
        <w:t xml:space="preserve"> </w:t>
      </w:r>
      <w:r>
        <w:rPr>
          <w:rFonts w:cs="Times New Roman"/>
          <w:b/>
          <w:bCs/>
          <w:sz w:val="40"/>
          <w:szCs w:val="40"/>
        </w:rPr>
        <w:fldChar w:fldCharType="begin"/>
      </w:r>
      <w:r>
        <w:rPr>
          <w:rFonts w:cs="Times New Roman"/>
          <w:b/>
          <w:bCs/>
          <w:sz w:val="40"/>
          <w:szCs w:val="40"/>
        </w:rPr>
        <w:instrText xml:space="preserve"> TOC \h \z \c "Figure" </w:instrText>
      </w:r>
      <w:r>
        <w:rPr>
          <w:rFonts w:cs="Times New Roman"/>
          <w:b/>
          <w:bCs/>
          <w:sz w:val="40"/>
          <w:szCs w:val="40"/>
        </w:rPr>
        <w:fldChar w:fldCharType="separate"/>
      </w:r>
    </w:p>
    <w:p w:rsidR="00BB6BE1" w:rsidRDefault="00D30BCF">
      <w:pPr>
        <w:pStyle w:val="TableofFigures"/>
        <w:tabs>
          <w:tab w:val="right" w:leader="dot" w:pos="9350"/>
        </w:tabs>
        <w:rPr>
          <w:rFonts w:asciiTheme="minorHAnsi" w:eastAsiaTheme="minorEastAsia" w:hAnsiTheme="minorHAnsi"/>
          <w:noProof/>
          <w:sz w:val="22"/>
        </w:rPr>
      </w:pPr>
      <w:hyperlink w:anchor="_Toc61995807" w:history="1">
        <w:r w:rsidR="00BB6BE1" w:rsidRPr="0050776E">
          <w:rPr>
            <w:rStyle w:val="Hyperlink"/>
            <w:noProof/>
          </w:rPr>
          <w:t>Figure 6</w:t>
        </w:r>
        <w:r w:rsidR="00BB6BE1" w:rsidRPr="0050776E">
          <w:rPr>
            <w:rStyle w:val="Hyperlink"/>
            <w:noProof/>
          </w:rPr>
          <w:noBreakHyphen/>
          <w:t>1 Communication Networks</w:t>
        </w:r>
        <w:r w:rsidR="00BB6BE1">
          <w:rPr>
            <w:noProof/>
            <w:webHidden/>
          </w:rPr>
          <w:tab/>
        </w:r>
        <w:r w:rsidR="00BB6BE1">
          <w:rPr>
            <w:noProof/>
            <w:webHidden/>
          </w:rPr>
          <w:fldChar w:fldCharType="begin"/>
        </w:r>
        <w:r w:rsidR="00BB6BE1">
          <w:rPr>
            <w:noProof/>
            <w:webHidden/>
          </w:rPr>
          <w:instrText xml:space="preserve"> PAGEREF _Toc61995807 \h </w:instrText>
        </w:r>
        <w:r w:rsidR="00BB6BE1">
          <w:rPr>
            <w:noProof/>
            <w:webHidden/>
          </w:rPr>
        </w:r>
        <w:r w:rsidR="00BB6BE1">
          <w:rPr>
            <w:noProof/>
            <w:webHidden/>
          </w:rPr>
          <w:fldChar w:fldCharType="separate"/>
        </w:r>
        <w:r w:rsidR="001B1DA1">
          <w:rPr>
            <w:noProof/>
            <w:webHidden/>
          </w:rPr>
          <w:t>20</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8" w:history="1">
        <w:r w:rsidR="00BB6BE1" w:rsidRPr="0050776E">
          <w:rPr>
            <w:rStyle w:val="Hyperlink"/>
            <w:noProof/>
          </w:rPr>
          <w:t>Figure 6</w:t>
        </w:r>
        <w:r w:rsidR="00BB6BE1" w:rsidRPr="0050776E">
          <w:rPr>
            <w:rStyle w:val="Hyperlink"/>
            <w:noProof/>
          </w:rPr>
          <w:noBreakHyphen/>
          <w:t>2 Collaboration Networks</w:t>
        </w:r>
        <w:r w:rsidR="00BB6BE1">
          <w:rPr>
            <w:noProof/>
            <w:webHidden/>
          </w:rPr>
          <w:tab/>
        </w:r>
        <w:r w:rsidR="00BB6BE1">
          <w:rPr>
            <w:noProof/>
            <w:webHidden/>
          </w:rPr>
          <w:fldChar w:fldCharType="begin"/>
        </w:r>
        <w:r w:rsidR="00BB6BE1">
          <w:rPr>
            <w:noProof/>
            <w:webHidden/>
          </w:rPr>
          <w:instrText xml:space="preserve"> PAGEREF _Toc61995808 \h </w:instrText>
        </w:r>
        <w:r w:rsidR="00BB6BE1">
          <w:rPr>
            <w:noProof/>
            <w:webHidden/>
          </w:rPr>
        </w:r>
        <w:r w:rsidR="00BB6BE1">
          <w:rPr>
            <w:noProof/>
            <w:webHidden/>
          </w:rPr>
          <w:fldChar w:fldCharType="separate"/>
        </w:r>
        <w:r w:rsidR="001B1DA1">
          <w:rPr>
            <w:noProof/>
            <w:webHidden/>
          </w:rPr>
          <w:t>21</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09" w:history="1">
        <w:r w:rsidR="00BB6BE1" w:rsidRPr="0050776E">
          <w:rPr>
            <w:rStyle w:val="Hyperlink"/>
            <w:noProof/>
          </w:rPr>
          <w:t>Figure 6</w:t>
        </w:r>
        <w:r w:rsidR="00BB6BE1" w:rsidRPr="0050776E">
          <w:rPr>
            <w:rStyle w:val="Hyperlink"/>
            <w:noProof/>
          </w:rPr>
          <w:noBreakHyphen/>
          <w:t>3 Citation Networks</w:t>
        </w:r>
        <w:r w:rsidR="00BB6BE1">
          <w:rPr>
            <w:noProof/>
            <w:webHidden/>
          </w:rPr>
          <w:tab/>
        </w:r>
        <w:r w:rsidR="00BB6BE1">
          <w:rPr>
            <w:noProof/>
            <w:webHidden/>
          </w:rPr>
          <w:fldChar w:fldCharType="begin"/>
        </w:r>
        <w:r w:rsidR="00BB6BE1">
          <w:rPr>
            <w:noProof/>
            <w:webHidden/>
          </w:rPr>
          <w:instrText xml:space="preserve"> PAGEREF _Toc61995809 \h </w:instrText>
        </w:r>
        <w:r w:rsidR="00BB6BE1">
          <w:rPr>
            <w:noProof/>
            <w:webHidden/>
          </w:rPr>
        </w:r>
        <w:r w:rsidR="00BB6BE1">
          <w:rPr>
            <w:noProof/>
            <w:webHidden/>
          </w:rPr>
          <w:fldChar w:fldCharType="separate"/>
        </w:r>
        <w:r w:rsidR="001B1DA1">
          <w:rPr>
            <w:noProof/>
            <w:webHidden/>
          </w:rPr>
          <w:t>22</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0" w:history="1">
        <w:r w:rsidR="00BB6BE1" w:rsidRPr="0050776E">
          <w:rPr>
            <w:rStyle w:val="Hyperlink"/>
            <w:noProof/>
          </w:rPr>
          <w:t>Figure 6</w:t>
        </w:r>
        <w:r w:rsidR="00BB6BE1" w:rsidRPr="0050776E">
          <w:rPr>
            <w:rStyle w:val="Hyperlink"/>
            <w:noProof/>
          </w:rPr>
          <w:noBreakHyphen/>
          <w:t>4 Social  network</w:t>
        </w:r>
        <w:r w:rsidR="00BB6BE1">
          <w:rPr>
            <w:noProof/>
            <w:webHidden/>
          </w:rPr>
          <w:tab/>
        </w:r>
        <w:r w:rsidR="00BB6BE1">
          <w:rPr>
            <w:noProof/>
            <w:webHidden/>
          </w:rPr>
          <w:fldChar w:fldCharType="begin"/>
        </w:r>
        <w:r w:rsidR="00BB6BE1">
          <w:rPr>
            <w:noProof/>
            <w:webHidden/>
          </w:rPr>
          <w:instrText xml:space="preserve"> PAGEREF _Toc61995810 \h </w:instrText>
        </w:r>
        <w:r w:rsidR="00BB6BE1">
          <w:rPr>
            <w:noProof/>
            <w:webHidden/>
          </w:rPr>
        </w:r>
        <w:r w:rsidR="00BB6BE1">
          <w:rPr>
            <w:noProof/>
            <w:webHidden/>
          </w:rPr>
          <w:fldChar w:fldCharType="separate"/>
        </w:r>
        <w:r w:rsidR="001B1DA1">
          <w:rPr>
            <w:noProof/>
            <w:webHidden/>
          </w:rPr>
          <w:t>22</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1" w:history="1">
        <w:r w:rsidR="00BB6BE1" w:rsidRPr="0050776E">
          <w:rPr>
            <w:rStyle w:val="Hyperlink"/>
            <w:noProof/>
          </w:rPr>
          <w:t>Figure 6</w:t>
        </w:r>
        <w:r w:rsidR="00BB6BE1" w:rsidRPr="0050776E">
          <w:rPr>
            <w:rStyle w:val="Hyperlink"/>
            <w:noProof/>
          </w:rPr>
          <w:noBreakHyphen/>
          <w:t>5 P2P Networks</w:t>
        </w:r>
        <w:r w:rsidR="00BB6BE1">
          <w:rPr>
            <w:noProof/>
            <w:webHidden/>
          </w:rPr>
          <w:tab/>
        </w:r>
        <w:r w:rsidR="00BB6BE1">
          <w:rPr>
            <w:noProof/>
            <w:webHidden/>
          </w:rPr>
          <w:fldChar w:fldCharType="begin"/>
        </w:r>
        <w:r w:rsidR="00BB6BE1">
          <w:rPr>
            <w:noProof/>
            <w:webHidden/>
          </w:rPr>
          <w:instrText xml:space="preserve"> PAGEREF _Toc61995811 \h </w:instrText>
        </w:r>
        <w:r w:rsidR="00BB6BE1">
          <w:rPr>
            <w:noProof/>
            <w:webHidden/>
          </w:rPr>
        </w:r>
        <w:r w:rsidR="00BB6BE1">
          <w:rPr>
            <w:noProof/>
            <w:webHidden/>
          </w:rPr>
          <w:fldChar w:fldCharType="separate"/>
        </w:r>
        <w:r w:rsidR="001B1DA1">
          <w:rPr>
            <w:noProof/>
            <w:webHidden/>
          </w:rPr>
          <w:t>23</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2" w:history="1">
        <w:r w:rsidR="00BB6BE1" w:rsidRPr="0050776E">
          <w:rPr>
            <w:rStyle w:val="Hyperlink"/>
            <w:noProof/>
          </w:rPr>
          <w:t>Figure 6</w:t>
        </w:r>
        <w:r w:rsidR="00BB6BE1" w:rsidRPr="0050776E">
          <w:rPr>
            <w:rStyle w:val="Hyperlink"/>
            <w:noProof/>
          </w:rPr>
          <w:noBreakHyphen/>
          <w:t>6 Comparison between datasets</w:t>
        </w:r>
        <w:r w:rsidR="00BB6BE1">
          <w:rPr>
            <w:noProof/>
            <w:webHidden/>
          </w:rPr>
          <w:tab/>
        </w:r>
        <w:r w:rsidR="00BB6BE1">
          <w:rPr>
            <w:noProof/>
            <w:webHidden/>
          </w:rPr>
          <w:fldChar w:fldCharType="begin"/>
        </w:r>
        <w:r w:rsidR="00BB6BE1">
          <w:rPr>
            <w:noProof/>
            <w:webHidden/>
          </w:rPr>
          <w:instrText xml:space="preserve"> PAGEREF _Toc61995812 \h </w:instrText>
        </w:r>
        <w:r w:rsidR="00BB6BE1">
          <w:rPr>
            <w:noProof/>
            <w:webHidden/>
          </w:rPr>
        </w:r>
        <w:r w:rsidR="00BB6BE1">
          <w:rPr>
            <w:noProof/>
            <w:webHidden/>
          </w:rPr>
          <w:fldChar w:fldCharType="separate"/>
        </w:r>
        <w:r w:rsidR="001B1DA1">
          <w:rPr>
            <w:noProof/>
            <w:webHidden/>
          </w:rPr>
          <w:t>24</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3" w:history="1">
        <w:r w:rsidR="00BB6BE1" w:rsidRPr="0050776E">
          <w:rPr>
            <w:rStyle w:val="Hyperlink"/>
            <w:noProof/>
          </w:rPr>
          <w:t>Figure 6</w:t>
        </w:r>
        <w:r w:rsidR="00BB6BE1" w:rsidRPr="0050776E">
          <w:rPr>
            <w:rStyle w:val="Hyperlink"/>
            <w:noProof/>
          </w:rPr>
          <w:noBreakHyphen/>
          <w:t>7 Communication TSNE</w:t>
        </w:r>
        <w:r w:rsidR="00BB6BE1">
          <w:rPr>
            <w:noProof/>
            <w:webHidden/>
          </w:rPr>
          <w:tab/>
        </w:r>
        <w:r w:rsidR="00BB6BE1">
          <w:rPr>
            <w:noProof/>
            <w:webHidden/>
          </w:rPr>
          <w:fldChar w:fldCharType="begin"/>
        </w:r>
        <w:r w:rsidR="00BB6BE1">
          <w:rPr>
            <w:noProof/>
            <w:webHidden/>
          </w:rPr>
          <w:instrText xml:space="preserve"> PAGEREF _Toc61995813 \h </w:instrText>
        </w:r>
        <w:r w:rsidR="00BB6BE1">
          <w:rPr>
            <w:noProof/>
            <w:webHidden/>
          </w:rPr>
        </w:r>
        <w:r w:rsidR="00BB6BE1">
          <w:rPr>
            <w:noProof/>
            <w:webHidden/>
          </w:rPr>
          <w:fldChar w:fldCharType="separate"/>
        </w:r>
        <w:r w:rsidR="001B1DA1">
          <w:rPr>
            <w:noProof/>
            <w:webHidden/>
          </w:rPr>
          <w:t>25</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4" w:history="1">
        <w:r w:rsidR="00BB6BE1" w:rsidRPr="0050776E">
          <w:rPr>
            <w:rStyle w:val="Hyperlink"/>
            <w:noProof/>
          </w:rPr>
          <w:t>Figure 6</w:t>
        </w:r>
        <w:r w:rsidR="00BB6BE1" w:rsidRPr="0050776E">
          <w:rPr>
            <w:rStyle w:val="Hyperlink"/>
            <w:noProof/>
          </w:rPr>
          <w:noBreakHyphen/>
          <w:t>8 Citation vs Collaboration TSNE</w:t>
        </w:r>
        <w:r w:rsidR="00BB6BE1">
          <w:rPr>
            <w:noProof/>
            <w:webHidden/>
          </w:rPr>
          <w:tab/>
        </w:r>
        <w:r w:rsidR="00BB6BE1">
          <w:rPr>
            <w:noProof/>
            <w:webHidden/>
          </w:rPr>
          <w:fldChar w:fldCharType="begin"/>
        </w:r>
        <w:r w:rsidR="00BB6BE1">
          <w:rPr>
            <w:noProof/>
            <w:webHidden/>
          </w:rPr>
          <w:instrText xml:space="preserve"> PAGEREF _Toc61995814 \h </w:instrText>
        </w:r>
        <w:r w:rsidR="00BB6BE1">
          <w:rPr>
            <w:noProof/>
            <w:webHidden/>
          </w:rPr>
        </w:r>
        <w:r w:rsidR="00BB6BE1">
          <w:rPr>
            <w:noProof/>
            <w:webHidden/>
          </w:rPr>
          <w:fldChar w:fldCharType="separate"/>
        </w:r>
        <w:r w:rsidR="001B1DA1">
          <w:rPr>
            <w:noProof/>
            <w:webHidden/>
          </w:rPr>
          <w:t>26</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r:id="rId9" w:anchor="_Toc61995815" w:history="1">
        <w:r w:rsidR="00BB6BE1" w:rsidRPr="0050776E">
          <w:rPr>
            <w:rStyle w:val="Hyperlink"/>
            <w:noProof/>
          </w:rPr>
          <w:t>Figure 6</w:t>
        </w:r>
        <w:r w:rsidR="00BB6BE1" w:rsidRPr="0050776E">
          <w:rPr>
            <w:rStyle w:val="Hyperlink"/>
            <w:noProof/>
          </w:rPr>
          <w:noBreakHyphen/>
          <w:t>9 Social network</w:t>
        </w:r>
        <w:r w:rsidR="00BB6BE1">
          <w:rPr>
            <w:noProof/>
            <w:webHidden/>
          </w:rPr>
          <w:tab/>
        </w:r>
        <w:r w:rsidR="00BB6BE1">
          <w:rPr>
            <w:noProof/>
            <w:webHidden/>
          </w:rPr>
          <w:fldChar w:fldCharType="begin"/>
        </w:r>
        <w:r w:rsidR="00BB6BE1">
          <w:rPr>
            <w:noProof/>
            <w:webHidden/>
          </w:rPr>
          <w:instrText xml:space="preserve"> PAGEREF _Toc61995815 \h </w:instrText>
        </w:r>
        <w:r w:rsidR="00BB6BE1">
          <w:rPr>
            <w:noProof/>
            <w:webHidden/>
          </w:rPr>
        </w:r>
        <w:r w:rsidR="00BB6BE1">
          <w:rPr>
            <w:noProof/>
            <w:webHidden/>
          </w:rPr>
          <w:fldChar w:fldCharType="separate"/>
        </w:r>
        <w:r w:rsidR="001B1DA1">
          <w:rPr>
            <w:noProof/>
            <w:webHidden/>
          </w:rPr>
          <w:t>27</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6" w:history="1">
        <w:r w:rsidR="00BB6BE1" w:rsidRPr="0050776E">
          <w:rPr>
            <w:rStyle w:val="Hyperlink"/>
            <w:noProof/>
          </w:rPr>
          <w:t>Figure 6</w:t>
        </w:r>
        <w:r w:rsidR="00BB6BE1" w:rsidRPr="0050776E">
          <w:rPr>
            <w:rStyle w:val="Hyperlink"/>
            <w:noProof/>
          </w:rPr>
          <w:noBreakHyphen/>
          <w:t>10 P2P Growth</w:t>
        </w:r>
        <w:r w:rsidR="00BB6BE1">
          <w:rPr>
            <w:noProof/>
            <w:webHidden/>
          </w:rPr>
          <w:tab/>
        </w:r>
        <w:r w:rsidR="00BB6BE1">
          <w:rPr>
            <w:noProof/>
            <w:webHidden/>
          </w:rPr>
          <w:fldChar w:fldCharType="begin"/>
        </w:r>
        <w:r w:rsidR="00BB6BE1">
          <w:rPr>
            <w:noProof/>
            <w:webHidden/>
          </w:rPr>
          <w:instrText xml:space="preserve"> PAGEREF _Toc61995816 \h </w:instrText>
        </w:r>
        <w:r w:rsidR="00BB6BE1">
          <w:rPr>
            <w:noProof/>
            <w:webHidden/>
          </w:rPr>
        </w:r>
        <w:r w:rsidR="00BB6BE1">
          <w:rPr>
            <w:noProof/>
            <w:webHidden/>
          </w:rPr>
          <w:fldChar w:fldCharType="separate"/>
        </w:r>
        <w:r w:rsidR="001B1DA1">
          <w:rPr>
            <w:noProof/>
            <w:webHidden/>
          </w:rPr>
          <w:t>28</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7" w:history="1">
        <w:r w:rsidR="00BB6BE1" w:rsidRPr="0050776E">
          <w:rPr>
            <w:rStyle w:val="Hyperlink"/>
            <w:noProof/>
          </w:rPr>
          <w:t>Figure 6</w:t>
        </w:r>
        <w:r w:rsidR="00BB6BE1" w:rsidRPr="0050776E">
          <w:rPr>
            <w:rStyle w:val="Hyperlink"/>
            <w:noProof/>
          </w:rPr>
          <w:noBreakHyphen/>
          <w:t>11 Removal of Degree</w:t>
        </w:r>
        <w:r w:rsidR="00BB6BE1">
          <w:rPr>
            <w:noProof/>
            <w:webHidden/>
          </w:rPr>
          <w:tab/>
        </w:r>
        <w:r w:rsidR="00BB6BE1">
          <w:rPr>
            <w:noProof/>
            <w:webHidden/>
          </w:rPr>
          <w:fldChar w:fldCharType="begin"/>
        </w:r>
        <w:r w:rsidR="00BB6BE1">
          <w:rPr>
            <w:noProof/>
            <w:webHidden/>
          </w:rPr>
          <w:instrText xml:space="preserve"> PAGEREF _Toc61995817 \h </w:instrText>
        </w:r>
        <w:r w:rsidR="00BB6BE1">
          <w:rPr>
            <w:noProof/>
            <w:webHidden/>
          </w:rPr>
        </w:r>
        <w:r w:rsidR="00BB6BE1">
          <w:rPr>
            <w:noProof/>
            <w:webHidden/>
          </w:rPr>
          <w:fldChar w:fldCharType="separate"/>
        </w:r>
        <w:r w:rsidR="001B1DA1">
          <w:rPr>
            <w:noProof/>
            <w:webHidden/>
          </w:rPr>
          <w:t>29</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8" w:history="1">
        <w:r w:rsidR="00BB6BE1" w:rsidRPr="0050776E">
          <w:rPr>
            <w:rStyle w:val="Hyperlink"/>
            <w:noProof/>
          </w:rPr>
          <w:t>Figure 6</w:t>
        </w:r>
        <w:r w:rsidR="00BB6BE1" w:rsidRPr="0050776E">
          <w:rPr>
            <w:rStyle w:val="Hyperlink"/>
            <w:noProof/>
          </w:rPr>
          <w:noBreakHyphen/>
          <w:t>12 Eccentricity effect</w:t>
        </w:r>
        <w:r w:rsidR="00BB6BE1">
          <w:rPr>
            <w:noProof/>
            <w:webHidden/>
          </w:rPr>
          <w:tab/>
        </w:r>
        <w:r w:rsidR="00BB6BE1">
          <w:rPr>
            <w:noProof/>
            <w:webHidden/>
          </w:rPr>
          <w:fldChar w:fldCharType="begin"/>
        </w:r>
        <w:r w:rsidR="00BB6BE1">
          <w:rPr>
            <w:noProof/>
            <w:webHidden/>
          </w:rPr>
          <w:instrText xml:space="preserve"> PAGEREF _Toc61995818 \h </w:instrText>
        </w:r>
        <w:r w:rsidR="00BB6BE1">
          <w:rPr>
            <w:noProof/>
            <w:webHidden/>
          </w:rPr>
        </w:r>
        <w:r w:rsidR="00BB6BE1">
          <w:rPr>
            <w:noProof/>
            <w:webHidden/>
          </w:rPr>
          <w:fldChar w:fldCharType="separate"/>
        </w:r>
        <w:r w:rsidR="001B1DA1">
          <w:rPr>
            <w:noProof/>
            <w:webHidden/>
          </w:rPr>
          <w:t>30</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19" w:history="1">
        <w:r w:rsidR="00BB6BE1" w:rsidRPr="0050776E">
          <w:rPr>
            <w:rStyle w:val="Hyperlink"/>
            <w:noProof/>
          </w:rPr>
          <w:t>Figure 6</w:t>
        </w:r>
        <w:r w:rsidR="00BB6BE1" w:rsidRPr="0050776E">
          <w:rPr>
            <w:rStyle w:val="Hyperlink"/>
            <w:noProof/>
          </w:rPr>
          <w:noBreakHyphen/>
          <w:t>13 Node centralities vs Community centralities</w:t>
        </w:r>
        <w:r w:rsidR="00BB6BE1">
          <w:rPr>
            <w:noProof/>
            <w:webHidden/>
          </w:rPr>
          <w:tab/>
        </w:r>
        <w:r w:rsidR="00BB6BE1">
          <w:rPr>
            <w:noProof/>
            <w:webHidden/>
          </w:rPr>
          <w:fldChar w:fldCharType="begin"/>
        </w:r>
        <w:r w:rsidR="00BB6BE1">
          <w:rPr>
            <w:noProof/>
            <w:webHidden/>
          </w:rPr>
          <w:instrText xml:space="preserve"> PAGEREF _Toc61995819 \h </w:instrText>
        </w:r>
        <w:r w:rsidR="00BB6BE1">
          <w:rPr>
            <w:noProof/>
            <w:webHidden/>
          </w:rPr>
        </w:r>
        <w:r w:rsidR="00BB6BE1">
          <w:rPr>
            <w:noProof/>
            <w:webHidden/>
          </w:rPr>
          <w:fldChar w:fldCharType="separate"/>
        </w:r>
        <w:r w:rsidR="001B1DA1">
          <w:rPr>
            <w:noProof/>
            <w:webHidden/>
          </w:rPr>
          <w:t>31</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r:id="rId10" w:anchor="_Toc61995820" w:history="1">
        <w:r w:rsidR="00BB6BE1" w:rsidRPr="0050776E">
          <w:rPr>
            <w:rStyle w:val="Hyperlink"/>
            <w:noProof/>
          </w:rPr>
          <w:t>Figure 6</w:t>
        </w:r>
        <w:r w:rsidR="00BB6BE1" w:rsidRPr="0050776E">
          <w:rPr>
            <w:rStyle w:val="Hyperlink"/>
            <w:noProof/>
          </w:rPr>
          <w:noBreakHyphen/>
          <w:t>14 Communication Hierarchy</w:t>
        </w:r>
        <w:r w:rsidR="00BB6BE1">
          <w:rPr>
            <w:noProof/>
            <w:webHidden/>
          </w:rPr>
          <w:tab/>
        </w:r>
        <w:r w:rsidR="00BB6BE1">
          <w:rPr>
            <w:noProof/>
            <w:webHidden/>
          </w:rPr>
          <w:fldChar w:fldCharType="begin"/>
        </w:r>
        <w:r w:rsidR="00BB6BE1">
          <w:rPr>
            <w:noProof/>
            <w:webHidden/>
          </w:rPr>
          <w:instrText xml:space="preserve"> PAGEREF _Toc61995820 \h </w:instrText>
        </w:r>
        <w:r w:rsidR="00BB6BE1">
          <w:rPr>
            <w:noProof/>
            <w:webHidden/>
          </w:rPr>
        </w:r>
        <w:r w:rsidR="00BB6BE1">
          <w:rPr>
            <w:noProof/>
            <w:webHidden/>
          </w:rPr>
          <w:fldChar w:fldCharType="separate"/>
        </w:r>
        <w:r w:rsidR="001B1DA1">
          <w:rPr>
            <w:noProof/>
            <w:webHidden/>
          </w:rPr>
          <w:t>32</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r:id="rId11" w:anchor="_Toc61995821" w:history="1">
        <w:r w:rsidR="00BB6BE1" w:rsidRPr="0050776E">
          <w:rPr>
            <w:rStyle w:val="Hyperlink"/>
            <w:noProof/>
          </w:rPr>
          <w:t>Figure 6</w:t>
        </w:r>
        <w:r w:rsidR="00BB6BE1" w:rsidRPr="0050776E">
          <w:rPr>
            <w:rStyle w:val="Hyperlink"/>
            <w:noProof/>
          </w:rPr>
          <w:noBreakHyphen/>
          <w:t>15 Datasets Hierarchy</w:t>
        </w:r>
        <w:r w:rsidR="00BB6BE1">
          <w:rPr>
            <w:noProof/>
            <w:webHidden/>
          </w:rPr>
          <w:tab/>
        </w:r>
        <w:r w:rsidR="00BB6BE1">
          <w:rPr>
            <w:noProof/>
            <w:webHidden/>
          </w:rPr>
          <w:fldChar w:fldCharType="begin"/>
        </w:r>
        <w:r w:rsidR="00BB6BE1">
          <w:rPr>
            <w:noProof/>
            <w:webHidden/>
          </w:rPr>
          <w:instrText xml:space="preserve"> PAGEREF _Toc61995821 \h </w:instrText>
        </w:r>
        <w:r w:rsidR="00BB6BE1">
          <w:rPr>
            <w:noProof/>
            <w:webHidden/>
          </w:rPr>
        </w:r>
        <w:r w:rsidR="00BB6BE1">
          <w:rPr>
            <w:noProof/>
            <w:webHidden/>
          </w:rPr>
          <w:fldChar w:fldCharType="separate"/>
        </w:r>
        <w:r w:rsidR="001B1DA1">
          <w:rPr>
            <w:noProof/>
            <w:webHidden/>
          </w:rPr>
          <w:t>33</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22" w:history="1">
        <w:r w:rsidR="00BB6BE1" w:rsidRPr="0050776E">
          <w:rPr>
            <w:rStyle w:val="Hyperlink"/>
            <w:noProof/>
          </w:rPr>
          <w:t>Figure 6</w:t>
        </w:r>
        <w:r w:rsidR="00BB6BE1" w:rsidRPr="0050776E">
          <w:rPr>
            <w:rStyle w:val="Hyperlink"/>
            <w:noProof/>
          </w:rPr>
          <w:noBreakHyphen/>
          <w:t>16 Galaxy Model of Communication</w:t>
        </w:r>
        <w:r w:rsidR="00BB6BE1">
          <w:rPr>
            <w:noProof/>
            <w:webHidden/>
          </w:rPr>
          <w:tab/>
        </w:r>
        <w:r w:rsidR="00BB6BE1">
          <w:rPr>
            <w:noProof/>
            <w:webHidden/>
          </w:rPr>
          <w:fldChar w:fldCharType="begin"/>
        </w:r>
        <w:r w:rsidR="00BB6BE1">
          <w:rPr>
            <w:noProof/>
            <w:webHidden/>
          </w:rPr>
          <w:instrText xml:space="preserve"> PAGEREF _Toc61995822 \h </w:instrText>
        </w:r>
        <w:r w:rsidR="00BB6BE1">
          <w:rPr>
            <w:noProof/>
            <w:webHidden/>
          </w:rPr>
        </w:r>
        <w:r w:rsidR="00BB6BE1">
          <w:rPr>
            <w:noProof/>
            <w:webHidden/>
          </w:rPr>
          <w:fldChar w:fldCharType="separate"/>
        </w:r>
        <w:r w:rsidR="001B1DA1">
          <w:rPr>
            <w:noProof/>
            <w:webHidden/>
          </w:rPr>
          <w:t>34</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23" w:history="1">
        <w:r w:rsidR="00BB6BE1" w:rsidRPr="0050776E">
          <w:rPr>
            <w:rStyle w:val="Hyperlink"/>
            <w:noProof/>
          </w:rPr>
          <w:t>Figure 6</w:t>
        </w:r>
        <w:r w:rsidR="00BB6BE1" w:rsidRPr="0050776E">
          <w:rPr>
            <w:rStyle w:val="Hyperlink"/>
            <w:noProof/>
          </w:rPr>
          <w:noBreakHyphen/>
          <w:t>17 Facebook ego network</w:t>
        </w:r>
        <w:r w:rsidR="00BB6BE1">
          <w:rPr>
            <w:noProof/>
            <w:webHidden/>
          </w:rPr>
          <w:tab/>
        </w:r>
        <w:r w:rsidR="00BB6BE1">
          <w:rPr>
            <w:noProof/>
            <w:webHidden/>
          </w:rPr>
          <w:fldChar w:fldCharType="begin"/>
        </w:r>
        <w:r w:rsidR="00BB6BE1">
          <w:rPr>
            <w:noProof/>
            <w:webHidden/>
          </w:rPr>
          <w:instrText xml:space="preserve"> PAGEREF _Toc61995823 \h </w:instrText>
        </w:r>
        <w:r w:rsidR="00BB6BE1">
          <w:rPr>
            <w:noProof/>
            <w:webHidden/>
          </w:rPr>
        </w:r>
        <w:r w:rsidR="00BB6BE1">
          <w:rPr>
            <w:noProof/>
            <w:webHidden/>
          </w:rPr>
          <w:fldChar w:fldCharType="separate"/>
        </w:r>
        <w:r w:rsidR="001B1DA1">
          <w:rPr>
            <w:noProof/>
            <w:webHidden/>
          </w:rPr>
          <w:t>34</w:t>
        </w:r>
        <w:r w:rsidR="00BB6BE1">
          <w:rPr>
            <w:noProof/>
            <w:webHidden/>
          </w:rPr>
          <w:fldChar w:fldCharType="end"/>
        </w:r>
      </w:hyperlink>
    </w:p>
    <w:p w:rsidR="00BB6BE1" w:rsidRDefault="00D30BCF">
      <w:pPr>
        <w:pStyle w:val="TableofFigures"/>
        <w:tabs>
          <w:tab w:val="right" w:leader="dot" w:pos="9350"/>
        </w:tabs>
        <w:rPr>
          <w:rFonts w:asciiTheme="minorHAnsi" w:eastAsiaTheme="minorEastAsia" w:hAnsiTheme="minorHAnsi"/>
          <w:noProof/>
          <w:sz w:val="22"/>
        </w:rPr>
      </w:pPr>
      <w:hyperlink w:anchor="_Toc61995824" w:history="1">
        <w:r w:rsidR="00BB6BE1" w:rsidRPr="0050776E">
          <w:rPr>
            <w:rStyle w:val="Hyperlink"/>
            <w:noProof/>
          </w:rPr>
          <w:t>Figure 8</w:t>
        </w:r>
        <w:r w:rsidR="00BB6BE1" w:rsidRPr="0050776E">
          <w:rPr>
            <w:rStyle w:val="Hyperlink"/>
            <w:noProof/>
          </w:rPr>
          <w:noBreakHyphen/>
          <w:t>1 Boxplot and Correlation matrix of datasets</w:t>
        </w:r>
        <w:r w:rsidR="00BB6BE1">
          <w:rPr>
            <w:noProof/>
            <w:webHidden/>
          </w:rPr>
          <w:tab/>
        </w:r>
        <w:r w:rsidR="00BB6BE1">
          <w:rPr>
            <w:noProof/>
            <w:webHidden/>
          </w:rPr>
          <w:fldChar w:fldCharType="begin"/>
        </w:r>
        <w:r w:rsidR="00BB6BE1">
          <w:rPr>
            <w:noProof/>
            <w:webHidden/>
          </w:rPr>
          <w:instrText xml:space="preserve"> PAGEREF _Toc61995824 \h </w:instrText>
        </w:r>
        <w:r w:rsidR="00BB6BE1">
          <w:rPr>
            <w:noProof/>
            <w:webHidden/>
          </w:rPr>
        </w:r>
        <w:r w:rsidR="00BB6BE1">
          <w:rPr>
            <w:noProof/>
            <w:webHidden/>
          </w:rPr>
          <w:fldChar w:fldCharType="separate"/>
        </w:r>
        <w:r w:rsidR="001B1DA1">
          <w:rPr>
            <w:noProof/>
            <w:webHidden/>
          </w:rPr>
          <w:t>37</w:t>
        </w:r>
        <w:r w:rsidR="00BB6BE1">
          <w:rPr>
            <w:noProof/>
            <w:webHidden/>
          </w:rPr>
          <w:fldChar w:fldCharType="end"/>
        </w:r>
      </w:hyperlink>
    </w:p>
    <w:p w:rsidR="00FC5CA7" w:rsidRDefault="00944D24" w:rsidP="00FC5CA7">
      <w:pPr>
        <w:jc w:val="center"/>
        <w:rPr>
          <w:rFonts w:cs="Times New Roman"/>
          <w:b/>
          <w:bCs/>
          <w:sz w:val="40"/>
          <w:szCs w:val="40"/>
        </w:rPr>
      </w:pPr>
      <w:r>
        <w:rPr>
          <w:rFonts w:cs="Times New Roman"/>
          <w:b/>
          <w:bCs/>
          <w:sz w:val="40"/>
          <w:szCs w:val="40"/>
        </w:rPr>
        <w:fldChar w:fldCharType="end"/>
      </w:r>
    </w:p>
    <w:p w:rsidR="00EB2F2F" w:rsidRDefault="00FC5CA7">
      <w:pPr>
        <w:rPr>
          <w:rFonts w:cs="Times New Roman"/>
          <w:b/>
          <w:bCs/>
          <w:sz w:val="40"/>
          <w:szCs w:val="40"/>
        </w:rPr>
        <w:sectPr w:rsidR="00EB2F2F" w:rsidSect="007D0072">
          <w:pgSz w:w="12240" w:h="15840"/>
          <w:pgMar w:top="1440" w:right="1440" w:bottom="1440" w:left="1440" w:header="720" w:footer="720" w:gutter="0"/>
          <w:cols w:space="720"/>
          <w:titlePg/>
          <w:docGrid w:linePitch="360"/>
        </w:sectPr>
      </w:pPr>
      <w:r>
        <w:rPr>
          <w:rFonts w:cs="Times New Roman"/>
          <w:b/>
          <w:bCs/>
          <w:sz w:val="40"/>
          <w:szCs w:val="40"/>
        </w:rPr>
        <w:lastRenderedPageBreak/>
        <w:br w:type="page"/>
      </w:r>
    </w:p>
    <w:bookmarkStart w:id="1" w:name="_Toc61995778"/>
    <w:p w:rsidR="00FC5CA7" w:rsidRDefault="00EB2F2F" w:rsidP="00B31FA9">
      <w:pPr>
        <w:pStyle w:val="Heading1"/>
      </w:pPr>
      <w:r w:rsidRPr="00FC5CA7">
        <w:rPr>
          <w:noProof/>
        </w:rPr>
        <w:lastRenderedPageBreak/>
        <mc:AlternateContent>
          <mc:Choice Requires="wps">
            <w:drawing>
              <wp:anchor distT="0" distB="0" distL="114300" distR="114300" simplePos="0" relativeHeight="251658240" behindDoc="0" locked="0" layoutInCell="1" allowOverlap="1" wp14:anchorId="2BC69072" wp14:editId="7BA0270C">
                <wp:simplePos x="0" y="0"/>
                <wp:positionH relativeFrom="margin">
                  <wp:align>center</wp:align>
                </wp:positionH>
                <wp:positionV relativeFrom="paragraph">
                  <wp:posOffset>-9525</wp:posOffset>
                </wp:positionV>
                <wp:extent cx="6400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1583292" id="Straight Connector 4" o:spid="_x0000_s1026" style="position:absolute;z-index:2516582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RBQRq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00FC5CA7" w:rsidRPr="00FC5CA7">
        <w:t>CHAPTER 1: INTRODUCTION</w:t>
      </w:r>
      <w:bookmarkEnd w:id="1"/>
    </w:p>
    <w:p w:rsidR="00127EEB" w:rsidRDefault="00FC5CA7" w:rsidP="00F91094">
      <w:r>
        <w:rPr>
          <w:rFonts w:cs="Times New Roman"/>
          <w:sz w:val="36"/>
          <w:szCs w:val="36"/>
        </w:rPr>
        <w:br w:type="page"/>
      </w:r>
    </w:p>
    <w:p w:rsidR="00127EEB" w:rsidRPr="00E27B73" w:rsidRDefault="00127EEB" w:rsidP="00E27B73">
      <w:r>
        <w:lastRenderedPageBreak/>
        <w:t>As the number of internet user</w:t>
      </w:r>
      <w:r w:rsidR="00E27B73">
        <w:t>s</w:t>
      </w:r>
      <w:r>
        <w:t xml:space="preserve"> grows, so does the amount of data that is being generated. These data are propagated through many different networks. Networks are the central structure for </w:t>
      </w:r>
      <w:r w:rsidR="00E27B73">
        <w:t xml:space="preserve">the </w:t>
      </w:r>
      <w:r>
        <w:t xml:space="preserve">internet. </w:t>
      </w:r>
      <w:r w:rsidR="00E27B73" w:rsidRPr="00E27B73">
        <w:t>Many types of networks range from more formal email networks to more informal instant messaging networks to more anonymous file-sharing networks. However, if we were to look beyond these categories and types, we would see that the internet exists for connectivity and communication</w:t>
      </w:r>
      <w:r w:rsidR="001C25D1">
        <w:t xml:space="preserve">. Communication is the central idea behind most of these networks. </w:t>
      </w:r>
      <w:r w:rsidR="00E27B73" w:rsidRPr="00E27B73">
        <w:t xml:space="preserve">This naturally raises the question of whether networks shape different communication types or do communications shape the networks. We can also move a step </w:t>
      </w:r>
      <w:r w:rsidR="006D4AC5">
        <w:t xml:space="preserve">forward </w:t>
      </w:r>
      <w:r w:rsidR="00E27B73" w:rsidRPr="00E27B73">
        <w:t>and ask how these various networks' structures vary depending on the different communications they carry out. Finding communication patterns or hierarchies from abstract network structures can give us a lot of insight into how different styles/types of communication shape the networks. This can also help see how one communication type grows from another. To better understand these mechanisms, we studied different networks and tried to answer how the human behavior behind communication and the volume of the data can shape the network structure.</w:t>
      </w:r>
    </w:p>
    <w:p w:rsidR="00F91094" w:rsidRDefault="00B57158" w:rsidP="00F91094">
      <w:r>
        <w:t>T</w:t>
      </w:r>
      <w:r w:rsidR="00035A18">
        <w:t>o do so</w:t>
      </w:r>
      <w:r w:rsidR="00E27B73">
        <w:t>,</w:t>
      </w:r>
      <w:r w:rsidR="00035A18">
        <w:t xml:space="preserve"> we used network centralities to work with the networks. In order to understand network, we need to understand it’s nodes and edges better</w:t>
      </w:r>
      <w:r w:rsidR="00E27B73">
        <w:t>,</w:t>
      </w:r>
      <w:r w:rsidR="00035A18">
        <w:t xml:space="preserve"> and centralities have been used over the years to answer the characteristics of different nodes. </w:t>
      </w:r>
      <w:r w:rsidR="00F91094">
        <w:t>Centralities such as Degree, Closeness, Betweenness, Crossclique, Pagerank, etc.</w:t>
      </w:r>
      <w:r w:rsidR="00E27B73">
        <w:t>,</w:t>
      </w:r>
      <w:r w:rsidR="00F91094">
        <w:t xml:space="preserve"> have all been proposed and developed</w:t>
      </w:r>
      <w:r w:rsidR="003A2E0C">
        <w:t xml:space="preserve"> </w:t>
      </w:r>
      <w:r w:rsidR="003A2E0C" w:rsidRPr="00421AEB">
        <w:t>[1]</w:t>
      </w:r>
      <w:r w:rsidR="00F91094">
        <w:t xml:space="preserve"> over the years to answer “Which node is the most influential?” in various different applications</w:t>
      </w:r>
      <w:r w:rsidR="003A2E0C">
        <w:t xml:space="preserve"> </w:t>
      </w:r>
      <w:r w:rsidR="003A2E0C" w:rsidRPr="00421AEB">
        <w:t>[2]</w:t>
      </w:r>
      <w:r w:rsidR="00F91094">
        <w:t>. “Significance”</w:t>
      </w:r>
      <w:r w:rsidR="00E27B73">
        <w:t xml:space="preserve"> or “importance” of nodes varies</w:t>
      </w:r>
      <w:r w:rsidR="00F91094">
        <w:t xml:space="preserve"> from one context to another. For example, in some cases, it is essential to identify which node(s) propagate more information locally or globally in a graph</w:t>
      </w:r>
      <w:r w:rsidR="003A2E0C">
        <w:t xml:space="preserve"> </w:t>
      </w:r>
      <w:r w:rsidR="003A2E0C" w:rsidRPr="003A2E0C">
        <w:rPr>
          <w:vertAlign w:val="superscript"/>
        </w:rPr>
        <w:t>[3]</w:t>
      </w:r>
      <w:r w:rsidR="00F91094">
        <w:t>, whereas in other cases, detecting the central node(s) might be of more value</w:t>
      </w:r>
      <w:r w:rsidR="003A2E0C">
        <w:t xml:space="preserve"> </w:t>
      </w:r>
      <w:r w:rsidR="003A2E0C" w:rsidRPr="00421AEB">
        <w:t>[4]</w:t>
      </w:r>
      <w:r w:rsidR="00F91094">
        <w:t>. Centralities can, therefore, be seen as feat</w:t>
      </w:r>
      <w:r w:rsidR="00035A18">
        <w:t xml:space="preserve">ures/characteristics of a graph. We can also </w:t>
      </w:r>
      <w:r w:rsidR="00F91094">
        <w:t>discriminate between networks</w:t>
      </w:r>
      <w:r w:rsidR="00035A18">
        <w:t xml:space="preserve"> to some extent</w:t>
      </w:r>
      <w:r w:rsidR="00F91094">
        <w:t xml:space="preserve"> centrality values</w:t>
      </w:r>
      <w:r w:rsidR="003A2E0C">
        <w:t xml:space="preserve"> </w:t>
      </w:r>
      <w:r w:rsidR="003A2E0C" w:rsidRPr="00421AEB">
        <w:t>[5]</w:t>
      </w:r>
      <w:r w:rsidR="00F91094">
        <w:t>.</w:t>
      </w:r>
    </w:p>
    <w:p w:rsidR="00FF03B3" w:rsidRDefault="00F91094" w:rsidP="00F91094">
      <w:r>
        <w:t xml:space="preserve">In this </w:t>
      </w:r>
      <w:r w:rsidR="00BC35A9">
        <w:t>study</w:t>
      </w:r>
      <w:r>
        <w:t xml:space="preserve">, </w:t>
      </w:r>
      <w:r w:rsidR="00BC35A9">
        <w:t xml:space="preserve">the </w:t>
      </w:r>
      <w:r>
        <w:t xml:space="preserve">centrality measures </w:t>
      </w:r>
      <w:r w:rsidR="00BC35A9">
        <w:t>helped us visualize and</w:t>
      </w:r>
      <w:r w:rsidR="00E27B73">
        <w:t xml:space="preserve"> analyze the structure of real-</w:t>
      </w:r>
      <w:r>
        <w:t xml:space="preserve">world networks. </w:t>
      </w:r>
      <w:r w:rsidR="00BC35A9">
        <w:t xml:space="preserve">As stated earlier, the central idea behind the internet is communication. </w:t>
      </w:r>
      <w:r>
        <w:t>The</w:t>
      </w:r>
      <w:r w:rsidR="00BC35A9">
        <w:t>refore, we hypothesize</w:t>
      </w:r>
      <w:r>
        <w:t xml:space="preserve"> that the structure of a network is not random but is </w:t>
      </w:r>
      <w:r w:rsidR="00E27B73">
        <w:t xml:space="preserve">instead </w:t>
      </w:r>
      <w:r>
        <w:t xml:space="preserve">dictated </w:t>
      </w:r>
      <w:r w:rsidR="00BC35A9">
        <w:t xml:space="preserve">and </w:t>
      </w:r>
      <w:r>
        <w:t>or largely affected by the behavior of the nodes</w:t>
      </w:r>
      <w:r w:rsidR="00BC35A9">
        <w:t xml:space="preserve"> or</w:t>
      </w:r>
      <w:r w:rsidR="00E27B73">
        <w:t>,</w:t>
      </w:r>
      <w:r w:rsidR="00BC35A9">
        <w:t xml:space="preserve"> in this case</w:t>
      </w:r>
      <w:r w:rsidR="00E27B73">
        <w:t>,</w:t>
      </w:r>
      <w:r w:rsidR="00BC35A9">
        <w:t xml:space="preserve"> users</w:t>
      </w:r>
      <w:r>
        <w:t xml:space="preserve"> </w:t>
      </w:r>
      <w:r w:rsidR="00BC35A9">
        <w:t>of</w:t>
      </w:r>
      <w:r>
        <w:t xml:space="preserve"> the network. </w:t>
      </w:r>
      <w:r w:rsidR="00631F46">
        <w:t>We found that, a</w:t>
      </w:r>
      <w:r>
        <w:t>s different centrality measures express different</w:t>
      </w:r>
      <w:r w:rsidR="00631F46">
        <w:t xml:space="preserve"> characteristics of the nodes of a</w:t>
      </w:r>
      <w:r>
        <w:t xml:space="preserve"> network, the information given by the c</w:t>
      </w:r>
      <w:r w:rsidR="00631F46">
        <w:t>ombination of centrality measures</w:t>
      </w:r>
      <w:r>
        <w:t xml:space="preserve"> </w:t>
      </w:r>
      <w:r w:rsidR="00E27B73">
        <w:t>offer similar</w:t>
      </w:r>
      <w:r>
        <w:t xml:space="preserve"> visual representations </w:t>
      </w:r>
      <w:r>
        <w:lastRenderedPageBreak/>
        <w:t>for similar networks (such as emai</w:t>
      </w:r>
      <w:r w:rsidR="00631F46">
        <w:t>l networks of two institutions)</w:t>
      </w:r>
      <w:r>
        <w:t xml:space="preserve">. </w:t>
      </w:r>
      <w:r w:rsidR="00D01BB9">
        <w:t>Apart from that</w:t>
      </w:r>
      <w:r w:rsidR="00E27B73">
        <w:t>,</w:t>
      </w:r>
      <w:r w:rsidR="00D01BB9">
        <w:t xml:space="preserve"> we also saw that different networks have different correlation between </w:t>
      </w:r>
      <w:r w:rsidR="008320C6">
        <w:t xml:space="preserve">their </w:t>
      </w:r>
      <w:r w:rsidR="00D01BB9">
        <w:t xml:space="preserve">centralities. From this we came to the conclusion that there is a hierarchical nature to communication and this nature is dictated by communication type. We also found that we can compare this hierarchy to a galaxy if we have enough volume of data where different solar systems can represent different network structures. </w:t>
      </w:r>
      <w:r w:rsidR="006C1C09">
        <w:t>The following sections present our study. Chapter</w:t>
      </w:r>
      <w:r w:rsidR="008320C6">
        <w:t>s</w:t>
      </w:r>
      <w:r w:rsidR="006C1C09">
        <w:t xml:space="preserve"> 2 and 3 discuss </w:t>
      </w:r>
      <w:r w:rsidR="008320C6">
        <w:t>the</w:t>
      </w:r>
      <w:r w:rsidR="006C1C09">
        <w:t xml:space="preserve"> use of centralities. Chapter 4 outlines the datasets used in the study</w:t>
      </w:r>
      <w:r w:rsidR="008320C6">
        <w:t>,</w:t>
      </w:r>
      <w:r w:rsidR="006C1C09">
        <w:t xml:space="preserve"> and chapter 5 denotes the ablation studies that was carried out. Chapter 6 goes into </w:t>
      </w:r>
      <w:r w:rsidR="008320C6">
        <w:t xml:space="preserve">the </w:t>
      </w:r>
      <w:r w:rsidR="006C1C09">
        <w:t xml:space="preserve">results and discussion of our findings. </w:t>
      </w:r>
      <w:r w:rsidR="00FF03B3">
        <w:br w:type="page"/>
      </w:r>
    </w:p>
    <w:bookmarkStart w:id="2" w:name="_Toc61995779"/>
    <w:p w:rsidR="00222967" w:rsidRDefault="00222967" w:rsidP="00B31FA9">
      <w:pPr>
        <w:pStyle w:val="Heading1"/>
      </w:pPr>
      <w:r w:rsidRPr="00FC5CA7">
        <w:rPr>
          <w:noProof/>
        </w:rPr>
        <w:lastRenderedPageBreak/>
        <mc:AlternateContent>
          <mc:Choice Requires="wps">
            <w:drawing>
              <wp:anchor distT="0" distB="0" distL="114300" distR="114300" simplePos="0" relativeHeight="251660288" behindDoc="0" locked="0" layoutInCell="1" allowOverlap="1" wp14:anchorId="4A06FC0F" wp14:editId="0900994E">
                <wp:simplePos x="0" y="0"/>
                <wp:positionH relativeFrom="margin">
                  <wp:align>center</wp:align>
                </wp:positionH>
                <wp:positionV relativeFrom="paragraph">
                  <wp:posOffset>-9525</wp:posOffset>
                </wp:positionV>
                <wp:extent cx="640080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6D288C2D" id="Straight Connector 5" o:spid="_x0000_s1026" style="position:absolute;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UMgYY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w:t>
      </w:r>
      <w:r w:rsidR="00A2677C">
        <w:t xml:space="preserve"> 2</w:t>
      </w:r>
      <w:r w:rsidRPr="00FC5CA7">
        <w:t>:</w:t>
      </w:r>
      <w:r w:rsidR="00F91094">
        <w:t xml:space="preserve"> C</w:t>
      </w:r>
      <w:r w:rsidR="00F91094" w:rsidRPr="00F91094">
        <w:rPr>
          <w:szCs w:val="36"/>
        </w:rPr>
        <w:t>ENTRALITIES</w:t>
      </w:r>
      <w:bookmarkEnd w:id="2"/>
    </w:p>
    <w:p w:rsidR="00C16E09" w:rsidRDefault="00C16E09" w:rsidP="00FC5CA7">
      <w:pPr>
        <w:rPr>
          <w:rFonts w:cs="Times New Roman"/>
          <w:sz w:val="36"/>
          <w:szCs w:val="36"/>
        </w:rPr>
      </w:pPr>
    </w:p>
    <w:p w:rsidR="00C16E09" w:rsidRDefault="00C16E09">
      <w:pPr>
        <w:rPr>
          <w:rFonts w:cs="Times New Roman"/>
          <w:sz w:val="36"/>
          <w:szCs w:val="36"/>
        </w:rPr>
      </w:pPr>
      <w:r>
        <w:rPr>
          <w:rFonts w:cs="Times New Roman"/>
          <w:sz w:val="36"/>
          <w:szCs w:val="36"/>
        </w:rPr>
        <w:br w:type="page"/>
      </w:r>
    </w:p>
    <w:p w:rsidR="003046D3" w:rsidRPr="003046D3" w:rsidRDefault="008B553E" w:rsidP="003046D3">
      <w:r>
        <w:lastRenderedPageBreak/>
        <w:t>Our</w:t>
      </w:r>
      <w:r w:rsidR="003046D3" w:rsidRPr="003046D3">
        <w:t xml:space="preserve"> study largely revolves around </w:t>
      </w:r>
      <w:r>
        <w:t xml:space="preserve">using </w:t>
      </w:r>
      <w:r w:rsidR="003046D3" w:rsidRPr="003046D3">
        <w:t xml:space="preserve">centralities </w:t>
      </w:r>
      <w:r>
        <w:t>for their</w:t>
      </w:r>
      <w:r w:rsidR="003046D3" w:rsidRPr="003046D3">
        <w:t xml:space="preserve"> useful</w:t>
      </w:r>
      <w:r w:rsidR="00E65EA2">
        <w:t>ness</w:t>
      </w:r>
      <w:r>
        <w:t xml:space="preserve"> in network </w:t>
      </w:r>
      <w:r w:rsidR="00E65EA2">
        <w:t>characteristics</w:t>
      </w:r>
      <w:r>
        <w:t xml:space="preserve"> representation.</w:t>
      </w:r>
      <w:r w:rsidR="003046D3" w:rsidRPr="003046D3">
        <w:t xml:space="preserve"> They can be used to explain the </w:t>
      </w:r>
      <w:r w:rsidR="00E65EA2">
        <w:t>node’s importance both globally</w:t>
      </w:r>
      <w:r w:rsidR="003046D3" w:rsidRPr="003046D3">
        <w:t xml:space="preserve"> or in their local communities/cliques. Centrality measures essentially describe a node</w:t>
      </w:r>
      <w:r w:rsidR="00E65EA2">
        <w:t>’s connectivity</w:t>
      </w:r>
      <w:r w:rsidR="003046D3" w:rsidRPr="003046D3">
        <w:t xml:space="preserve"> within a network, based on factors such as number of connections, geodesic distances with other nodes, placement in between different cliques etc</w:t>
      </w:r>
      <w:r w:rsidR="00934873">
        <w:t xml:space="preserve">. </w:t>
      </w:r>
      <w:r w:rsidR="00934873" w:rsidRPr="001010CB">
        <w:t>[6,7,8]</w:t>
      </w:r>
      <w:r w:rsidR="003046D3" w:rsidRPr="003046D3">
        <w:t xml:space="preserve">. The centralities used in this </w:t>
      </w:r>
      <w:r>
        <w:t>study</w:t>
      </w:r>
      <w:r w:rsidR="003046D3" w:rsidRPr="003046D3">
        <w:t xml:space="preserve"> were chosen based on whether they expressed the global or local presence of the node, resource intensiveness</w:t>
      </w:r>
      <w:r w:rsidR="00E65EA2">
        <w:t>,</w:t>
      </w:r>
      <w:r w:rsidR="003046D3" w:rsidRPr="003046D3">
        <w:t xml:space="preserve"> and computability. The centralities </w:t>
      </w:r>
      <w:r>
        <w:t>that were selected are: Degree, E</w:t>
      </w:r>
      <w:r w:rsidR="003046D3" w:rsidRPr="003046D3">
        <w:t>igenvector, P</w:t>
      </w:r>
      <w:r>
        <w:t>agerank, A</w:t>
      </w:r>
      <w:r w:rsidR="003046D3" w:rsidRPr="003046D3">
        <w:t>uthority, H</w:t>
      </w:r>
      <w:r>
        <w:t>ubscore, Betweenness, C</w:t>
      </w:r>
      <w:r w:rsidR="003046D3" w:rsidRPr="003046D3">
        <w:t>loseness</w:t>
      </w:r>
      <w:r>
        <w:t>-latora, E</w:t>
      </w:r>
      <w:r w:rsidR="003046D3" w:rsidRPr="003046D3">
        <w:t xml:space="preserve">ccentricity, Density of Maximum </w:t>
      </w:r>
      <w:r>
        <w:t>Neighborhood Component (DMNC), Lobby index, Leverage, Local B</w:t>
      </w:r>
      <w:r w:rsidR="003046D3" w:rsidRPr="003046D3">
        <w:t xml:space="preserve">ridging. </w:t>
      </w:r>
    </w:p>
    <w:p w:rsidR="003046D3" w:rsidRPr="008B553E" w:rsidRDefault="003046D3" w:rsidP="008B553E">
      <w:pPr>
        <w:rPr>
          <w:rFonts w:cstheme="minorHAnsi"/>
          <w:color w:val="111111"/>
          <w:sz w:val="30"/>
          <w:szCs w:val="30"/>
          <w:shd w:val="clear" w:color="auto" w:fill="FFFFF8"/>
        </w:rPr>
      </w:pPr>
      <w:r w:rsidRPr="00652F43">
        <w:rPr>
          <w:b/>
        </w:rPr>
        <w:t>Degree:</w:t>
      </w:r>
      <w:r w:rsidRPr="003046D3">
        <w:t xml:space="preserve"> Total number of edges going into and out of a node. Denoted by</w:t>
      </w:r>
      <w:r w:rsidR="00A51C54">
        <w:t>:</w:t>
      </w:r>
    </w:p>
    <w:p w:rsidR="003046D3" w:rsidRPr="003046D3" w:rsidRDefault="00D30BCF" w:rsidP="003046D3">
      <w:pPr>
        <w:spacing w:line="259" w:lineRule="auto"/>
        <w:jc w:val="left"/>
        <w:rPr>
          <w:rFonts w:asciiTheme="minorHAnsi" w:hAnsiTheme="minorHAnsi" w:cstheme="minorHAnsi"/>
          <w:color w:val="111111"/>
          <w:sz w:val="21"/>
          <w:szCs w:val="21"/>
          <w:shd w:val="clear" w:color="auto" w:fill="FFFFF8"/>
        </w:rPr>
      </w:pPr>
      <m:oMathPara>
        <m:oMath>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C</m:t>
              </m:r>
            </m:e>
            <m:sub>
              <m:r>
                <m:rPr>
                  <m:sty m:val="p"/>
                </m:rPr>
                <w:rPr>
                  <w:rFonts w:ascii="Cambria Math" w:hAnsi="Cambria Math" w:cstheme="minorHAnsi"/>
                  <w:color w:val="111111"/>
                  <w:sz w:val="21"/>
                  <w:szCs w:val="21"/>
                  <w:shd w:val="clear" w:color="auto" w:fill="FFFFF8"/>
                </w:rPr>
                <m:t>D</m:t>
              </m:r>
            </m:sub>
          </m:sSub>
          <m:r>
            <m:rPr>
              <m:sty m:val="p"/>
            </m:rPr>
            <w:rPr>
              <w:rFonts w:ascii="Cambria Math" w:hAnsi="Cambria Math" w:cstheme="minorHAnsi"/>
              <w:color w:val="111111"/>
              <w:sz w:val="21"/>
              <w:szCs w:val="21"/>
              <w:shd w:val="clear" w:color="auto" w:fill="FFFFF8"/>
            </w:rPr>
            <m:t>(j)=</m:t>
          </m:r>
          <m:nary>
            <m:naryPr>
              <m:chr m:val="∑"/>
              <m:limLoc m:val="undOvr"/>
              <m:grow m:val="1"/>
              <m:ctrlPr>
                <w:rPr>
                  <w:rFonts w:ascii="Cambria Math" w:hAnsi="Cambria Math" w:cstheme="minorHAnsi"/>
                  <w:color w:val="111111"/>
                  <w:sz w:val="21"/>
                  <w:szCs w:val="21"/>
                  <w:shd w:val="clear" w:color="auto" w:fill="FFFFF8"/>
                </w:rPr>
              </m:ctrlPr>
            </m:naryPr>
            <m:sub>
              <m:r>
                <m:rPr>
                  <m:sty m:val="p"/>
                </m:rPr>
                <w:rPr>
                  <w:rFonts w:ascii="Cambria Math" w:hAnsi="Cambria Math" w:cstheme="minorHAnsi"/>
                  <w:color w:val="111111"/>
                  <w:sz w:val="21"/>
                  <w:szCs w:val="21"/>
                  <w:shd w:val="clear" w:color="auto" w:fill="FFFFF8"/>
                </w:rPr>
                <m:t>j=1</m:t>
              </m:r>
            </m:sub>
            <m:sup>
              <m:r>
                <m:rPr>
                  <m:sty m:val="p"/>
                </m:rPr>
                <w:rPr>
                  <w:rFonts w:ascii="Cambria Math" w:hAnsi="Cambria Math" w:cstheme="minorHAnsi"/>
                  <w:color w:val="111111"/>
                  <w:sz w:val="21"/>
                  <w:szCs w:val="21"/>
                  <w:shd w:val="clear" w:color="auto" w:fill="FFFFF8"/>
                </w:rPr>
                <m:t>n</m:t>
              </m:r>
            </m:sup>
            <m:e>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A</m:t>
                  </m:r>
                </m:e>
                <m:sub>
                  <m:r>
                    <m:rPr>
                      <m:sty m:val="p"/>
                    </m:rPr>
                    <w:rPr>
                      <w:rFonts w:ascii="Cambria Math" w:hAnsi="Cambria Math" w:cstheme="minorHAnsi"/>
                      <w:color w:val="111111"/>
                      <w:sz w:val="21"/>
                      <w:szCs w:val="21"/>
                      <w:shd w:val="clear" w:color="auto" w:fill="FFFFF8"/>
                    </w:rPr>
                    <m:t>ij</m:t>
                  </m:r>
                </m:sub>
              </m:sSub>
            </m:e>
          </m:nary>
        </m:oMath>
      </m:oMathPara>
    </w:p>
    <w:p w:rsidR="00F05173" w:rsidRDefault="00A419C8" w:rsidP="008B553E">
      <w:pPr>
        <w:spacing w:line="259" w:lineRule="auto"/>
        <w:contextualSpacing/>
        <w:jc w:val="left"/>
      </w:pPr>
      <w:r>
        <w:t>w</w:t>
      </w:r>
      <w:r w:rsidR="00F05173">
        <w:t xml:space="preserve">here </w:t>
      </w:r>
      <m:oMath>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A</m:t>
            </m:r>
          </m:e>
          <m:sub>
            <m:r>
              <m:rPr>
                <m:sty m:val="p"/>
              </m:rPr>
              <w:rPr>
                <w:rFonts w:ascii="Cambria Math" w:hAnsi="Cambria Math" w:cstheme="minorHAnsi"/>
                <w:color w:val="111111"/>
                <w:sz w:val="21"/>
                <w:szCs w:val="21"/>
                <w:shd w:val="clear" w:color="auto" w:fill="FFFFF8"/>
              </w:rPr>
              <m:t>ij</m:t>
            </m:r>
          </m:sub>
        </m:sSub>
      </m:oMath>
      <w:r w:rsidR="00F05173">
        <w:rPr>
          <w:rFonts w:eastAsiaTheme="minorEastAsia"/>
          <w:color w:val="111111"/>
          <w:sz w:val="21"/>
          <w:szCs w:val="21"/>
          <w:shd w:val="clear" w:color="auto" w:fill="FFFFF8"/>
        </w:rPr>
        <w:t xml:space="preserve"> </w:t>
      </w:r>
      <w:r w:rsidR="00F05173">
        <w:t xml:space="preserve"> is a </w:t>
      </w:r>
      <w:r w:rsidR="00BB3DDB">
        <w:t xml:space="preserve">dense adjacency matrix of the graph. </w:t>
      </w:r>
    </w:p>
    <w:p w:rsidR="003046D3" w:rsidRPr="00F05173" w:rsidRDefault="003046D3" w:rsidP="008B553E">
      <w:pPr>
        <w:spacing w:line="259" w:lineRule="auto"/>
        <w:contextualSpacing/>
        <w:jc w:val="left"/>
      </w:pPr>
      <w:r w:rsidRPr="00652F43">
        <w:rPr>
          <w:b/>
        </w:rPr>
        <w:t>Eigenvector:</w:t>
      </w:r>
      <w:r w:rsidRPr="00A51C54">
        <w:t xml:space="preserve"> Ranking of nodes based on how many well-connected nodes they are connected to. Denoted by:</w:t>
      </w:r>
      <w:r w:rsidRPr="003046D3">
        <w:rPr>
          <w:rFonts w:asciiTheme="minorHAnsi" w:hAnsiTheme="minorHAnsi" w:cstheme="minorHAnsi"/>
          <w:color w:val="111111"/>
          <w:sz w:val="21"/>
          <w:szCs w:val="21"/>
          <w:shd w:val="clear" w:color="auto" w:fill="FFFFF8"/>
        </w:rPr>
        <w:t xml:space="preserve"> </w:t>
      </w:r>
    </w:p>
    <w:p w:rsidR="003046D3" w:rsidRPr="003046D3" w:rsidRDefault="00D30BCF" w:rsidP="003046D3">
      <w:pPr>
        <w:spacing w:line="259" w:lineRule="auto"/>
        <w:jc w:val="left"/>
        <w:rPr>
          <w:rFonts w:asciiTheme="minorHAnsi" w:eastAsiaTheme="minorEastAsia" w:hAnsiTheme="minorHAnsi" w:cstheme="minorHAnsi"/>
          <w:color w:val="111111"/>
          <w:sz w:val="21"/>
          <w:szCs w:val="21"/>
          <w:shd w:val="clear" w:color="auto" w:fill="FFFFF8"/>
        </w:rPr>
      </w:pPr>
      <m:oMathPara>
        <m:oMath>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x</m:t>
              </m:r>
            </m:e>
            <m:sub>
              <m:r>
                <w:rPr>
                  <w:rFonts w:ascii="Cambria Math" w:hAnsi="Cambria Math"/>
                  <w:color w:val="111111"/>
                  <w:sz w:val="21"/>
                  <w:szCs w:val="21"/>
                  <w:shd w:val="clear" w:color="auto" w:fill="FFFFF8"/>
                </w:rPr>
                <m:t>v</m:t>
              </m:r>
            </m:sub>
          </m:sSub>
          <m:r>
            <w:rPr>
              <w:rFonts w:ascii="Cambria Math" w:hAnsi="Cambria Math"/>
              <w:color w:val="111111"/>
              <w:sz w:val="21"/>
              <w:szCs w:val="21"/>
              <w:shd w:val="clear" w:color="auto" w:fill="FFFFF8"/>
            </w:rPr>
            <m:t>=</m:t>
          </m:r>
          <m:f>
            <m:fPr>
              <m:ctrlPr>
                <w:rPr>
                  <w:rFonts w:ascii="Cambria Math" w:hAnsi="Cambria Math"/>
                  <w:i/>
                  <w:color w:val="111111"/>
                  <w:sz w:val="21"/>
                  <w:szCs w:val="21"/>
                  <w:shd w:val="clear" w:color="auto" w:fill="FFFFF8"/>
                </w:rPr>
              </m:ctrlPr>
            </m:fPr>
            <m:num>
              <m:r>
                <w:rPr>
                  <w:rFonts w:ascii="Cambria Math" w:hAnsi="Cambria Math"/>
                  <w:color w:val="111111"/>
                  <w:sz w:val="21"/>
                  <w:szCs w:val="21"/>
                  <w:shd w:val="clear" w:color="auto" w:fill="FFFFF8"/>
                </w:rPr>
                <m:t>1</m:t>
              </m:r>
            </m:num>
            <m:den>
              <m:r>
                <w:rPr>
                  <w:rFonts w:ascii="Cambria Math" w:hAnsi="Cambria Math"/>
                  <w:color w:val="111111"/>
                  <w:sz w:val="21"/>
                  <w:szCs w:val="21"/>
                  <w:shd w:val="clear" w:color="auto" w:fill="FFFFF8"/>
                </w:rPr>
                <m:t>λ</m:t>
              </m:r>
            </m:den>
          </m:f>
          <m:nary>
            <m:naryPr>
              <m:chr m:val="∑"/>
              <m:limLoc m:val="undOvr"/>
              <m:grow m:val="1"/>
              <m:supHide m:val="1"/>
              <m:ctrlPr>
                <w:rPr>
                  <w:rFonts w:ascii="Cambria Math" w:hAnsi="Cambria Math"/>
                  <w:i/>
                  <w:color w:val="111111"/>
                  <w:sz w:val="21"/>
                  <w:szCs w:val="21"/>
                  <w:shd w:val="clear" w:color="auto" w:fill="FFFFF8"/>
                </w:rPr>
              </m:ctrlPr>
            </m:naryPr>
            <m:sub>
              <m:r>
                <w:rPr>
                  <w:rFonts w:ascii="Cambria Math" w:hAnsi="Cambria Math"/>
                  <w:color w:val="111111"/>
                  <w:sz w:val="21"/>
                  <w:szCs w:val="21"/>
                  <w:shd w:val="clear" w:color="auto" w:fill="FFFFF8"/>
                </w:rPr>
                <m:t>t∈M(v)</m:t>
              </m:r>
            </m:sub>
            <m:sup/>
            <m:e>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x</m:t>
                  </m:r>
                </m:e>
                <m:sub>
                  <m:r>
                    <w:rPr>
                      <w:rFonts w:ascii="Cambria Math" w:hAnsi="Cambria Math"/>
                      <w:color w:val="111111"/>
                      <w:sz w:val="21"/>
                      <w:szCs w:val="21"/>
                      <w:shd w:val="clear" w:color="auto" w:fill="FFFFF8"/>
                    </w:rPr>
                    <m:t>t</m:t>
                  </m:r>
                </m:sub>
              </m:sSub>
            </m:e>
          </m:nary>
          <m:r>
            <w:rPr>
              <w:rFonts w:ascii="Cambria Math" w:hAnsi="Cambria Math"/>
              <w:color w:val="111111"/>
              <w:sz w:val="21"/>
              <w:szCs w:val="21"/>
              <w:shd w:val="clear" w:color="auto" w:fill="FFFFF8"/>
            </w:rPr>
            <m:t>=</m:t>
          </m:r>
          <m:f>
            <m:fPr>
              <m:ctrlPr>
                <w:rPr>
                  <w:rFonts w:ascii="Cambria Math" w:hAnsi="Cambria Math"/>
                  <w:i/>
                  <w:color w:val="111111"/>
                  <w:sz w:val="21"/>
                  <w:szCs w:val="21"/>
                  <w:shd w:val="clear" w:color="auto" w:fill="FFFFF8"/>
                </w:rPr>
              </m:ctrlPr>
            </m:fPr>
            <m:num>
              <m:r>
                <w:rPr>
                  <w:rFonts w:ascii="Cambria Math" w:hAnsi="Cambria Math"/>
                  <w:color w:val="111111"/>
                  <w:sz w:val="21"/>
                  <w:szCs w:val="21"/>
                  <w:shd w:val="clear" w:color="auto" w:fill="FFFFF8"/>
                </w:rPr>
                <m:t>1</m:t>
              </m:r>
            </m:num>
            <m:den>
              <m:r>
                <w:rPr>
                  <w:rFonts w:ascii="Cambria Math" w:hAnsi="Cambria Math"/>
                  <w:color w:val="111111"/>
                  <w:sz w:val="21"/>
                  <w:szCs w:val="21"/>
                  <w:shd w:val="clear" w:color="auto" w:fill="FFFFF8"/>
                </w:rPr>
                <m:t>λ</m:t>
              </m:r>
            </m:den>
          </m:f>
          <m:nary>
            <m:naryPr>
              <m:chr m:val="∑"/>
              <m:limLoc m:val="undOvr"/>
              <m:grow m:val="1"/>
              <m:supHide m:val="1"/>
              <m:ctrlPr>
                <w:rPr>
                  <w:rFonts w:ascii="Cambria Math" w:hAnsi="Cambria Math"/>
                  <w:i/>
                  <w:color w:val="111111"/>
                  <w:sz w:val="21"/>
                  <w:szCs w:val="21"/>
                  <w:shd w:val="clear" w:color="auto" w:fill="FFFFF8"/>
                </w:rPr>
              </m:ctrlPr>
            </m:naryPr>
            <m:sub>
              <m:r>
                <w:rPr>
                  <w:rFonts w:ascii="Cambria Math" w:hAnsi="Cambria Math"/>
                  <w:color w:val="111111"/>
                  <w:sz w:val="21"/>
                  <w:szCs w:val="21"/>
                  <w:shd w:val="clear" w:color="auto" w:fill="FFFFF8"/>
                </w:rPr>
                <m:t>t∈G</m:t>
              </m:r>
            </m:sub>
            <m:sup/>
            <m:e>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a</m:t>
                  </m:r>
                </m:e>
                <m:sub>
                  <m:r>
                    <w:rPr>
                      <w:rFonts w:ascii="Cambria Math" w:hAnsi="Cambria Math"/>
                      <w:color w:val="111111"/>
                      <w:sz w:val="21"/>
                      <w:szCs w:val="21"/>
                      <w:shd w:val="clear" w:color="auto" w:fill="FFFFF8"/>
                    </w:rPr>
                    <m:t>v,t</m:t>
                  </m:r>
                </m:sub>
              </m:sSub>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x</m:t>
                  </m:r>
                </m:e>
                <m:sub>
                  <m:r>
                    <w:rPr>
                      <w:rFonts w:ascii="Cambria Math" w:hAnsi="Cambria Math"/>
                      <w:color w:val="111111"/>
                      <w:sz w:val="21"/>
                      <w:szCs w:val="21"/>
                      <w:shd w:val="clear" w:color="auto" w:fill="FFFFF8"/>
                    </w:rPr>
                    <m:t>t</m:t>
                  </m:r>
                </m:sub>
              </m:sSub>
            </m:e>
          </m:nary>
        </m:oMath>
      </m:oMathPara>
    </w:p>
    <w:p w:rsidR="00652F43" w:rsidRDefault="00A419C8" w:rsidP="00652F43">
      <w:pPr>
        <w:spacing w:line="259" w:lineRule="auto"/>
        <w:jc w:val="left"/>
      </w:pPr>
      <w:r>
        <w:t>w</w:t>
      </w:r>
      <w:r w:rsidR="003046D3" w:rsidRPr="00A51C54">
        <w:t xml:space="preserve">here </w:t>
      </w:r>
      <m:oMath>
        <m:r>
          <w:rPr>
            <w:rFonts w:ascii="Cambria Math" w:hAnsi="Cambria Math"/>
            <w:color w:val="111111"/>
            <w:sz w:val="21"/>
            <w:szCs w:val="21"/>
            <w:shd w:val="clear" w:color="auto" w:fill="FFFFF8"/>
          </w:rPr>
          <m:t>M(v)</m:t>
        </m:r>
      </m:oMath>
      <w:r w:rsidR="003046D3" w:rsidRPr="00A51C54">
        <w:t xml:space="preserve"> is </w:t>
      </w:r>
      <w:r w:rsidR="00652F43">
        <w:t xml:space="preserve">set of neighbors of </w:t>
      </w:r>
      <m:oMath>
        <m:r>
          <w:rPr>
            <w:rFonts w:ascii="Cambria Math" w:hAnsi="Cambria Math"/>
            <w:color w:val="111111"/>
            <w:sz w:val="21"/>
            <w:szCs w:val="21"/>
            <w:shd w:val="clear" w:color="auto" w:fill="FFFFF8"/>
          </w:rPr>
          <m:t>v</m:t>
        </m:r>
      </m:oMath>
      <w:r w:rsidR="00652F43">
        <w:rPr>
          <w:rFonts w:eastAsiaTheme="minorEastAsia"/>
          <w:color w:val="111111"/>
          <w:sz w:val="21"/>
          <w:szCs w:val="21"/>
          <w:shd w:val="clear" w:color="auto" w:fill="FFFFF8"/>
        </w:rPr>
        <w:t xml:space="preserve"> and </w:t>
      </w:r>
      <m:oMath>
        <m:r>
          <w:rPr>
            <w:rFonts w:ascii="Cambria Math" w:hAnsi="Cambria Math"/>
            <w:color w:val="111111"/>
            <w:sz w:val="21"/>
            <w:szCs w:val="21"/>
            <w:shd w:val="clear" w:color="auto" w:fill="FFFFF8"/>
          </w:rPr>
          <m:t>λ</m:t>
        </m:r>
      </m:oMath>
      <w:r w:rsidR="00652F43" w:rsidRPr="00A51C54">
        <w:t xml:space="preserve"> </w:t>
      </w:r>
      <w:r w:rsidR="00652F43">
        <w:t>is a constant.</w:t>
      </w:r>
    </w:p>
    <w:p w:rsidR="003046D3" w:rsidRPr="003046D3" w:rsidRDefault="003046D3" w:rsidP="00652F43">
      <w:pPr>
        <w:spacing w:line="259" w:lineRule="auto"/>
        <w:jc w:val="left"/>
        <w:rPr>
          <w:rFonts w:asciiTheme="minorHAnsi" w:eastAsiaTheme="minorEastAsia" w:hAnsiTheme="minorHAnsi" w:cstheme="minorHAnsi"/>
          <w:color w:val="111111"/>
          <w:sz w:val="21"/>
          <w:szCs w:val="21"/>
          <w:shd w:val="clear" w:color="auto" w:fill="FFFFF8"/>
        </w:rPr>
      </w:pPr>
      <w:r w:rsidRPr="002E003C">
        <w:rPr>
          <w:b/>
        </w:rPr>
        <w:t>Pagerank</w:t>
      </w:r>
      <w:r w:rsidRPr="00A51C54">
        <w:t>: Ranking of nodes based on the frequency of their appearance in a random traversal of the network. Denoted by:</w:t>
      </w:r>
      <w:r w:rsidRPr="003046D3">
        <w:rPr>
          <w:rFonts w:asciiTheme="minorHAnsi" w:eastAsiaTheme="minorEastAsia" w:hAnsiTheme="minorHAnsi" w:cstheme="minorHAnsi"/>
          <w:color w:val="111111"/>
          <w:sz w:val="21"/>
          <w:szCs w:val="21"/>
          <w:shd w:val="clear" w:color="auto" w:fill="FFFFF8"/>
        </w:rPr>
        <w:t xml:space="preserve"> </w:t>
      </w:r>
    </w:p>
    <w:p w:rsidR="003046D3" w:rsidRPr="003046D3" w:rsidRDefault="00D30BCF" w:rsidP="003046D3">
      <w:pPr>
        <w:spacing w:line="259" w:lineRule="auto"/>
        <w:jc w:val="left"/>
        <w:rPr>
          <w:rFonts w:asciiTheme="minorHAnsi" w:eastAsiaTheme="minorEastAsia" w:hAnsiTheme="minorHAnsi" w:cstheme="minorHAnsi"/>
          <w:color w:val="111111"/>
          <w:sz w:val="21"/>
          <w:szCs w:val="21"/>
          <w:shd w:val="clear" w:color="auto" w:fill="FFFFF8"/>
        </w:rPr>
      </w:pPr>
      <m:oMathPara>
        <m:oMath>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v</m:t>
              </m:r>
            </m:e>
          </m:d>
          <m:r>
            <w:rPr>
              <w:rFonts w:ascii="Cambria Math" w:eastAsiaTheme="minorEastAsia" w:hAnsi="Cambria Math" w:cstheme="minorHAnsi"/>
              <w:color w:val="111111"/>
              <w:sz w:val="21"/>
              <w:szCs w:val="21"/>
              <w:shd w:val="clear" w:color="auto" w:fill="FFFFF8"/>
            </w:rPr>
            <m:t>=</m:t>
          </m:r>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1-d</m:t>
              </m:r>
            </m:e>
          </m:d>
          <m:r>
            <w:rPr>
              <w:rFonts w:ascii="Cambria Math" w:eastAsiaTheme="minorEastAsia" w:hAnsi="Cambria Math" w:cstheme="minorHAnsi"/>
              <w:color w:val="111111"/>
              <w:sz w:val="21"/>
              <w:szCs w:val="21"/>
              <w:shd w:val="clear" w:color="auto" w:fill="FFFFF8"/>
            </w:rPr>
            <m:t>+d(</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den>
          </m:f>
          <m:r>
            <w:rPr>
              <w:rFonts w:ascii="Cambria Math" w:eastAsiaTheme="minorEastAsia" w:hAnsi="Cambria Math" w:cstheme="minorHAnsi"/>
              <w:color w:val="111111"/>
              <w:sz w:val="21"/>
              <w:szCs w:val="21"/>
              <w:shd w:val="clear" w:color="auto" w:fill="FFFFF8"/>
            </w:rPr>
            <m:t>+…+</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den>
          </m:f>
          <m:r>
            <w:rPr>
              <w:rFonts w:ascii="Cambria Math" w:eastAsiaTheme="minorEastAsia" w:hAnsi="Cambria Math" w:cstheme="minorHAnsi"/>
              <w:color w:val="111111"/>
              <w:sz w:val="21"/>
              <w:szCs w:val="21"/>
              <w:shd w:val="clear" w:color="auto" w:fill="FFFFF8"/>
            </w:rPr>
            <m:t>)</m:t>
          </m:r>
        </m:oMath>
      </m:oMathPara>
    </w:p>
    <w:p w:rsidR="003046D3" w:rsidRPr="003046D3" w:rsidRDefault="00A419C8" w:rsidP="003046D3">
      <w:pPr>
        <w:spacing w:line="259" w:lineRule="auto"/>
        <w:jc w:val="left"/>
        <w:rPr>
          <w:rFonts w:asciiTheme="minorHAnsi" w:eastAsiaTheme="minorEastAsia" w:hAnsiTheme="minorHAnsi" w:cstheme="minorHAnsi"/>
          <w:color w:val="111111"/>
          <w:sz w:val="21"/>
          <w:szCs w:val="21"/>
          <w:shd w:val="clear" w:color="auto" w:fill="FFFFF8"/>
        </w:rPr>
      </w:pPr>
      <w:r>
        <w:t>w</w:t>
      </w:r>
      <w:r w:rsidR="00984B62">
        <w:t xml:space="preserve">here </w:t>
      </w:r>
      <w:r w:rsidR="003046D3" w:rsidRPr="00A51C54">
        <w:t xml:space="preserve"> </w:t>
      </w:r>
      <m:oMath>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t</m:t>
            </m:r>
          </m:e>
          <m:sub>
            <m:r>
              <w:rPr>
                <w:rFonts w:ascii="Cambria Math" w:hAnsi="Cambria Math"/>
                <w:color w:val="111111"/>
                <w:sz w:val="21"/>
                <w:szCs w:val="21"/>
                <w:shd w:val="clear" w:color="auto" w:fill="FFFFF8"/>
              </w:rPr>
              <m:t>i,</m:t>
            </m:r>
          </m:sub>
        </m:sSub>
        <m:r>
          <w:rPr>
            <w:rFonts w:ascii="Cambria Math" w:hAnsi="Cambria Math"/>
          </w:rPr>
          <m:t>i=1,….,n</m:t>
        </m:r>
      </m:oMath>
      <w:r w:rsidR="00984B62" w:rsidRPr="00A51C54">
        <w:t xml:space="preserve"> </w:t>
      </w:r>
      <w:r w:rsidR="003046D3" w:rsidRPr="00A51C54">
        <w:t xml:space="preserve">are the nodes that have a directed edge to node </w:t>
      </w:r>
      <m:oMath>
        <m:r>
          <w:rPr>
            <w:rFonts w:ascii="Cambria Math" w:hAnsi="Cambria Math"/>
          </w:rPr>
          <m:t>d</m:t>
        </m:r>
      </m:oMath>
      <w:r w:rsidR="003046D3" w:rsidRPr="00A51C54">
        <w:t xml:space="preserve">, </w:t>
      </w:r>
      <m:oMath>
        <m:r>
          <w:rPr>
            <w:rFonts w:ascii="Cambria Math" w:hAnsi="Cambria Math"/>
          </w:rPr>
          <m:t>C(v)</m:t>
        </m:r>
      </m:oMath>
      <w:r w:rsidR="003046D3" w:rsidRPr="00A51C54">
        <w:t xml:space="preserve"> is the number of edges going out from </w:t>
      </w:r>
      <m:oMath>
        <m:r>
          <w:rPr>
            <w:rFonts w:ascii="Cambria Math" w:hAnsi="Cambria Math"/>
          </w:rPr>
          <m:t>v</m:t>
        </m:r>
      </m:oMath>
      <w:r w:rsidR="003046D3" w:rsidRPr="00A51C54">
        <w:t xml:space="preserve">, and </w:t>
      </w:r>
      <m:oMath>
        <m:r>
          <w:rPr>
            <w:rFonts w:ascii="Cambria Math" w:hAnsi="Cambria Math"/>
          </w:rPr>
          <m:t>d</m:t>
        </m:r>
      </m:oMath>
      <w:r w:rsidR="003046D3" w:rsidRPr="00A51C54">
        <w:t xml:space="preserve"> is the damping factor</w:t>
      </w:r>
      <w:r w:rsidR="00984B62">
        <w:t xml:space="preserve"> </w:t>
      </w:r>
      <m:oMath>
        <m:d>
          <m:dPr>
            <m:ctrlPr>
              <w:rPr>
                <w:rFonts w:ascii="Cambria Math" w:hAnsi="Cambria Math"/>
                <w:i/>
              </w:rPr>
            </m:ctrlPr>
          </m:dPr>
          <m:e>
            <m:r>
              <w:rPr>
                <w:rFonts w:ascii="Cambria Math" w:hAnsi="Cambria Math"/>
              </w:rPr>
              <m:t>d∈</m:t>
            </m:r>
            <m:d>
              <m:dPr>
                <m:begChr m:val="["/>
                <m:endChr m:val="]"/>
                <m:ctrlPr>
                  <w:rPr>
                    <w:rFonts w:ascii="Cambria Math" w:hAnsi="Cambria Math"/>
                    <w:i/>
                  </w:rPr>
                </m:ctrlPr>
              </m:dPr>
              <m:e>
                <m:r>
                  <w:rPr>
                    <w:rFonts w:ascii="Cambria Math" w:hAnsi="Cambria Math"/>
                  </w:rPr>
                  <m:t>0,1</m:t>
                </m:r>
              </m:e>
            </m:d>
          </m:e>
        </m:d>
      </m:oMath>
      <w:r w:rsidR="003046D3" w:rsidRPr="003046D3">
        <w:rPr>
          <w:rFonts w:asciiTheme="minorHAnsi" w:eastAsiaTheme="minorEastAsia" w:hAnsiTheme="minorHAnsi" w:cstheme="minorHAnsi"/>
          <w:color w:val="111111"/>
          <w:sz w:val="21"/>
          <w:szCs w:val="21"/>
          <w:shd w:val="clear" w:color="auto" w:fill="FFFFF8"/>
        </w:rPr>
        <w:t>.</w:t>
      </w:r>
    </w:p>
    <w:p w:rsidR="00A419C8" w:rsidRDefault="003046D3" w:rsidP="00984B62">
      <w:pPr>
        <w:rPr>
          <w:shd w:val="clear" w:color="auto" w:fill="FFFFF8"/>
        </w:rPr>
      </w:pPr>
      <w:r w:rsidRPr="00984B62">
        <w:rPr>
          <w:b/>
          <w:shd w:val="clear" w:color="auto" w:fill="FFFFF8"/>
        </w:rPr>
        <w:t>Authority</w:t>
      </w:r>
      <w:r w:rsidRPr="00984B62">
        <w:rPr>
          <w:shd w:val="clear" w:color="auto" w:fill="FFFFF8"/>
        </w:rPr>
        <w:t xml:space="preserve">: Ranking of nodes based on the principal eigenvector of </w:t>
      </w:r>
    </w:p>
    <w:p w:rsidR="00A419C8" w:rsidRDefault="00984B62" w:rsidP="00A419C8">
      <w:pPr>
        <w:jc w:val="center"/>
        <w:rPr>
          <w:shd w:val="clear" w:color="auto" w:fill="FFFFF8"/>
        </w:rPr>
      </w:pPr>
      <m:oMathPara>
        <m:oMath>
          <m:r>
            <w:rPr>
              <w:rFonts w:ascii="Cambria Math" w:hAnsi="Cambria Math"/>
              <w:shd w:val="clear" w:color="auto" w:fill="FFFFF8"/>
            </w:rPr>
            <m:t>v=</m:t>
          </m:r>
          <m:sSup>
            <m:sSupPr>
              <m:ctrlPr>
                <w:rPr>
                  <w:rFonts w:ascii="Cambria Math" w:hAnsi="Cambria Math"/>
                  <w:i/>
                  <w:shd w:val="clear" w:color="auto" w:fill="FFFFF8"/>
                </w:rPr>
              </m:ctrlPr>
            </m:sSupPr>
            <m:e>
              <m:r>
                <w:rPr>
                  <w:rFonts w:ascii="Cambria Math" w:hAnsi="Cambria Math"/>
                  <w:shd w:val="clear" w:color="auto" w:fill="FFFFF8"/>
                </w:rPr>
                <m:t>A</m:t>
              </m:r>
            </m:e>
            <m:sup>
              <m:r>
                <w:rPr>
                  <w:rFonts w:ascii="Cambria Math" w:hAnsi="Cambria Math"/>
                  <w:shd w:val="clear" w:color="auto" w:fill="FFFFF8"/>
                </w:rPr>
                <m:t>t</m:t>
              </m:r>
            </m:sup>
          </m:sSup>
          <m:r>
            <w:rPr>
              <w:rFonts w:ascii="Cambria Math" w:hAnsi="Cambria Math"/>
              <w:shd w:val="clear" w:color="auto" w:fill="FFFFF8"/>
            </w:rPr>
            <m:t>⋅A</m:t>
          </m:r>
        </m:oMath>
      </m:oMathPara>
    </w:p>
    <w:p w:rsidR="003046D3" w:rsidRPr="00984B62" w:rsidRDefault="003046D3" w:rsidP="00984B62">
      <w:pPr>
        <w:rPr>
          <w:shd w:val="clear" w:color="auto" w:fill="FFFFF8"/>
        </w:rPr>
      </w:pPr>
      <w:r w:rsidRPr="00984B62">
        <w:rPr>
          <w:shd w:val="clear" w:color="auto" w:fill="FFFFF8"/>
        </w:rPr>
        <w:t>where A is the adjacency matrix of the graph</w:t>
      </w:r>
      <w:r w:rsidR="00A51C54" w:rsidRPr="00984B62">
        <w:rPr>
          <w:shd w:val="clear" w:color="auto" w:fill="FFFFF8"/>
        </w:rPr>
        <w:t>.</w:t>
      </w:r>
    </w:p>
    <w:p w:rsidR="00501D38" w:rsidRPr="00501D38" w:rsidRDefault="003046D3" w:rsidP="00984B62">
      <w:pPr>
        <w:rPr>
          <w:rFonts w:eastAsiaTheme="minorEastAsia"/>
          <w:shd w:val="clear" w:color="auto" w:fill="FFFFF8"/>
        </w:rPr>
      </w:pPr>
      <w:r w:rsidRPr="00984B62">
        <w:rPr>
          <w:b/>
          <w:shd w:val="clear" w:color="auto" w:fill="FFFFF8"/>
        </w:rPr>
        <w:t>Hubscore</w:t>
      </w:r>
      <w:r w:rsidRPr="00984B62">
        <w:rPr>
          <w:shd w:val="clear" w:color="auto" w:fill="FFFFF8"/>
        </w:rPr>
        <w:t xml:space="preserve">: Ranking of nodes based on the principal eigenvector of </w:t>
      </w:r>
    </w:p>
    <w:p w:rsidR="00501D38" w:rsidRDefault="00C83DB4" w:rsidP="00501D38">
      <w:pPr>
        <w:jc w:val="center"/>
        <w:rPr>
          <w:shd w:val="clear" w:color="auto" w:fill="FFFFF8"/>
        </w:rPr>
      </w:pPr>
      <m:oMathPara>
        <m:oMath>
          <m:r>
            <w:rPr>
              <w:rFonts w:ascii="Cambria Math" w:hAnsi="Cambria Math"/>
              <w:shd w:val="clear" w:color="auto" w:fill="FFFFF8"/>
            </w:rPr>
            <m:t>u=A</m:t>
          </m:r>
          <m:sSup>
            <m:sSupPr>
              <m:ctrlPr>
                <w:rPr>
                  <w:rFonts w:ascii="Cambria Math" w:hAnsi="Cambria Math"/>
                  <w:i/>
                  <w:shd w:val="clear" w:color="auto" w:fill="FFFFF8"/>
                </w:rPr>
              </m:ctrlPr>
            </m:sSupPr>
            <m:e>
              <m:r>
                <w:rPr>
                  <w:rFonts w:ascii="Cambria Math" w:hAnsi="Cambria Math"/>
                  <w:shd w:val="clear" w:color="auto" w:fill="FFFFF8"/>
                </w:rPr>
                <m:t>⋅A</m:t>
              </m:r>
            </m:e>
            <m:sup>
              <m:r>
                <w:rPr>
                  <w:rFonts w:ascii="Cambria Math" w:hAnsi="Cambria Math"/>
                  <w:shd w:val="clear" w:color="auto" w:fill="FFFFF8"/>
                </w:rPr>
                <m:t>t</m:t>
              </m:r>
            </m:sup>
          </m:sSup>
        </m:oMath>
      </m:oMathPara>
    </w:p>
    <w:p w:rsidR="003046D3" w:rsidRPr="00984B62" w:rsidRDefault="003046D3" w:rsidP="00984B62">
      <w:pPr>
        <w:rPr>
          <w:shd w:val="clear" w:color="auto" w:fill="FFFFF8"/>
        </w:rPr>
      </w:pPr>
      <w:r w:rsidRPr="00984B62">
        <w:rPr>
          <w:shd w:val="clear" w:color="auto" w:fill="FFFFF8"/>
        </w:rPr>
        <w:t xml:space="preserve">where A is the adjacency matrix of the graph. </w:t>
      </w:r>
    </w:p>
    <w:p w:rsidR="003046D3" w:rsidRPr="00C83DB4" w:rsidRDefault="003046D3" w:rsidP="00C83DB4">
      <w:pPr>
        <w:rPr>
          <w:sz w:val="22"/>
        </w:rPr>
      </w:pPr>
      <w:r w:rsidRPr="00C83DB4">
        <w:rPr>
          <w:b/>
          <w:sz w:val="22"/>
        </w:rPr>
        <w:lastRenderedPageBreak/>
        <w:t>Betweenness</w:t>
      </w:r>
      <w:r w:rsidRPr="00C83DB4">
        <w:rPr>
          <w:sz w:val="22"/>
        </w:rPr>
        <w:t xml:space="preserve">: </w:t>
      </w:r>
      <w:r w:rsidRPr="0017008F">
        <w:t xml:space="preserve">Ratio to define how many shortest paths pass through a node amongst total shortest paths between all the node pairs of the network. Denoted by: </w:t>
      </w:r>
      <w:r w:rsidRPr="0017008F">
        <w:rPr>
          <w:i/>
          <w:iCs/>
          <w:color w:val="FF0000"/>
        </w:rPr>
        <w:t xml:space="preserve"> </w:t>
      </w:r>
    </w:p>
    <w:p w:rsidR="003046D3" w:rsidRPr="003046D3" w:rsidRDefault="00D30BCF" w:rsidP="003046D3">
      <w:pPr>
        <w:spacing w:line="259" w:lineRule="auto"/>
        <w:jc w:val="left"/>
        <w:rPr>
          <w:rFonts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B</m:t>
              </m:r>
            </m:sub>
          </m:sSub>
          <m:d>
            <m:dPr>
              <m:ctrlPr>
                <w:rPr>
                  <w:rFonts w:ascii="Cambria Math" w:hAnsi="Cambria Math" w:cs="Times New Roman"/>
                  <w:i/>
                  <w:sz w:val="22"/>
                </w:rPr>
              </m:ctrlPr>
            </m:dPr>
            <m:e>
              <m:r>
                <w:rPr>
                  <w:rFonts w:ascii="Cambria Math" w:hAnsi="Cambria Math" w:cs="Times New Roman"/>
                  <w:sz w:val="22"/>
                </w:rPr>
                <m:t>v</m:t>
              </m:r>
            </m:e>
          </m:d>
          <m:r>
            <w:rPr>
              <w:rFonts w:ascii="Cambria Math" w:hAnsi="Cambria Math" w:cs="Times New Roman"/>
              <w:sz w:val="22"/>
            </w:rPr>
            <m:t>=</m:t>
          </m:r>
          <m:nary>
            <m:naryPr>
              <m:chr m:val="∑"/>
              <m:limLoc m:val="undOvr"/>
              <m:supHide m:val="1"/>
              <m:ctrlPr>
                <w:rPr>
                  <w:rFonts w:ascii="Cambria Math" w:hAnsi="Cambria Math" w:cs="Times New Roman"/>
                  <w:i/>
                  <w:sz w:val="22"/>
                </w:rPr>
              </m:ctrlPr>
            </m:naryPr>
            <m:sub>
              <m:r>
                <w:rPr>
                  <w:rFonts w:ascii="Cambria Math" w:hAnsi="Cambria Math" w:cs="Times New Roman"/>
                  <w:sz w:val="22"/>
                </w:rPr>
                <m:t>s≠t≠v∈V</m:t>
              </m:r>
            </m: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t</m:t>
                      </m:r>
                    </m:sub>
                  </m:sSub>
                  <m:d>
                    <m:dPr>
                      <m:ctrlPr>
                        <w:rPr>
                          <w:rFonts w:ascii="Cambria Math" w:hAnsi="Cambria Math" w:cs="Times New Roman"/>
                          <w:i/>
                          <w:sz w:val="22"/>
                        </w:rPr>
                      </m:ctrlPr>
                    </m:dPr>
                    <m:e>
                      <m:r>
                        <w:rPr>
                          <w:rFonts w:ascii="Cambria Math" w:hAnsi="Cambria Math" w:cs="Times New Roman"/>
                          <w:sz w:val="22"/>
                        </w:rPr>
                        <m:t>v</m:t>
                      </m:r>
                    </m:e>
                  </m:d>
                </m:num>
                <m:den>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t</m:t>
                      </m:r>
                    </m:sub>
                  </m:sSub>
                </m:den>
              </m:f>
            </m:e>
          </m:nary>
        </m:oMath>
      </m:oMathPara>
    </w:p>
    <w:p w:rsidR="003046D3" w:rsidRPr="003046D3" w:rsidRDefault="00D30BCF" w:rsidP="00A51C54">
      <w:pPr>
        <w:rPr>
          <w:rFonts w:eastAsiaTheme="minorEastAsia"/>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3046D3" w:rsidRPr="003046D3">
        <w:t xml:space="preserve"> is the number of shortest paths between node s and t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3046D3" w:rsidRPr="003046D3">
        <w:t xml:space="preserve"> (v) is the number of shortest paths passing on a node v out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p>
    <w:p w:rsidR="003046D3" w:rsidRPr="003046D3" w:rsidRDefault="003046D3" w:rsidP="00501D38">
      <w:pPr>
        <w:spacing w:line="259" w:lineRule="auto"/>
        <w:contextualSpacing/>
        <w:jc w:val="left"/>
        <w:rPr>
          <w:rFonts w:asciiTheme="minorHAnsi" w:hAnsiTheme="minorHAnsi"/>
          <w:sz w:val="22"/>
        </w:rPr>
      </w:pPr>
      <w:r w:rsidRPr="00501D38">
        <w:rPr>
          <w:b/>
        </w:rPr>
        <w:t>Closeness</w:t>
      </w:r>
      <w:r w:rsidR="00501D38">
        <w:rPr>
          <w:b/>
        </w:rPr>
        <w:t>-latora</w:t>
      </w:r>
      <w:r w:rsidR="00023644">
        <w:rPr>
          <w:b/>
        </w:rPr>
        <w:t xml:space="preserve"> </w:t>
      </w:r>
      <w:r w:rsidR="001712C1" w:rsidRPr="009C262C">
        <w:rPr>
          <w:b/>
        </w:rPr>
        <w:t>[9]</w:t>
      </w:r>
      <w:r w:rsidRPr="0064628B">
        <w:t xml:space="preserve">: </w:t>
      </w:r>
      <w:r w:rsidR="00501D38">
        <w:t>Closeness is not well defined for networks with disconnected components. Therefore</w:t>
      </w:r>
      <w:r w:rsidR="00023644">
        <w:t>,</w:t>
      </w:r>
      <w:r w:rsidR="00501D38">
        <w:t xml:space="preserve"> closeness-latora was used which is denoted by: </w:t>
      </w:r>
      <w:r w:rsidRPr="003046D3">
        <w:rPr>
          <w:rFonts w:asciiTheme="minorHAnsi" w:hAnsiTheme="minorHAnsi"/>
          <w:sz w:val="22"/>
        </w:rPr>
        <w:t xml:space="preserve"> </w:t>
      </w:r>
    </w:p>
    <w:p w:rsidR="003046D3" w:rsidRPr="003046D3" w:rsidRDefault="00910EE6" w:rsidP="00910EE6">
      <w:pPr>
        <w:spacing w:line="259" w:lineRule="auto"/>
        <w:jc w:val="left"/>
        <w:rPr>
          <w:rFonts w:asciiTheme="minorHAnsi" w:eastAsiaTheme="minorEastAsia" w:hAnsiTheme="minorHAnsi"/>
          <w:sz w:val="22"/>
        </w:rPr>
      </w:pPr>
      <m:oMathPara>
        <m:oMath>
          <m:r>
            <w:rPr>
              <w:rFonts w:ascii="Cambria Math" w:hAnsi="Cambria Math"/>
              <w:sz w:val="22"/>
            </w:rPr>
            <m:t>E</m:t>
          </m:r>
          <m:d>
            <m:dPr>
              <m:ctrlPr>
                <w:rPr>
                  <w:rFonts w:ascii="Cambria Math" w:hAnsi="Cambria Math"/>
                  <w:i/>
                  <w:sz w:val="22"/>
                </w:rPr>
              </m:ctrlPr>
            </m:dPr>
            <m:e>
              <m:r>
                <m:rPr>
                  <m:sty m:val="bi"/>
                </m:rPr>
                <w:rPr>
                  <w:rFonts w:ascii="Cambria Math" w:hAnsi="Cambria Math"/>
                  <w:sz w:val="22"/>
                </w:rPr>
                <m:t>G</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Σ</m:t>
                  </m:r>
                </m:e>
                <m:sub>
                  <m:r>
                    <w:rPr>
                      <w:rFonts w:ascii="Cambria Math" w:hAnsi="Cambria Math"/>
                      <w:sz w:val="22"/>
                    </w:rPr>
                    <m:t>i≠j∈</m:t>
                  </m:r>
                  <m:r>
                    <m:rPr>
                      <m:sty m:val="bi"/>
                    </m:rPr>
                    <w:rPr>
                      <w:rFonts w:ascii="Cambria Math" w:hAnsi="Cambria Math"/>
                      <w:sz w:val="22"/>
                    </w:rPr>
                    <m:t>G</m:t>
                  </m:r>
                </m:sub>
              </m:sSub>
              <m:sSub>
                <m:sSubPr>
                  <m:ctrlPr>
                    <w:rPr>
                      <w:rFonts w:ascii="Cambria Math" w:hAnsi="Cambria Math"/>
                      <w:i/>
                      <w:sz w:val="22"/>
                    </w:rPr>
                  </m:ctrlPr>
                </m:sSubPr>
                <m:e>
                  <m:r>
                    <w:rPr>
                      <w:rFonts w:ascii="Cambria Math" w:hAnsi="Cambria Math"/>
                      <w:sz w:val="22"/>
                    </w:rPr>
                    <m:t>∈</m:t>
                  </m:r>
                </m:e>
                <m:sub>
                  <m:r>
                    <w:rPr>
                      <w:rFonts w:ascii="Cambria Math" w:hAnsi="Cambria Math"/>
                      <w:sz w:val="22"/>
                    </w:rPr>
                    <m:t>ij</m:t>
                  </m:r>
                </m:sub>
              </m:sSub>
            </m:num>
            <m:den>
              <m:r>
                <w:rPr>
                  <w:rFonts w:ascii="Cambria Math" w:hAnsi="Cambria Math"/>
                  <w:sz w:val="22"/>
                </w:rPr>
                <m:t>N</m:t>
              </m:r>
              <m:d>
                <m:dPr>
                  <m:ctrlPr>
                    <w:rPr>
                      <w:rFonts w:ascii="Cambria Math" w:hAnsi="Cambria Math"/>
                      <w:i/>
                      <w:sz w:val="22"/>
                    </w:rPr>
                  </m:ctrlPr>
                </m:dPr>
                <m:e>
                  <m:r>
                    <w:rPr>
                      <w:rFonts w:ascii="Cambria Math" w:hAnsi="Cambria Math"/>
                      <w:sz w:val="22"/>
                    </w:rPr>
                    <m:t>N-1</m:t>
                  </m:r>
                </m:e>
              </m:d>
            </m:den>
          </m:f>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N(N-1)</m:t>
              </m:r>
            </m:den>
          </m:f>
          <m:nary>
            <m:naryPr>
              <m:chr m:val="∑"/>
              <m:limLoc m:val="undOvr"/>
              <m:grow m:val="1"/>
              <m:supHide m:val="1"/>
              <m:ctrlPr>
                <w:rPr>
                  <w:rFonts w:ascii="Cambria Math" w:hAnsi="Cambria Math"/>
                  <w:i/>
                  <w:sz w:val="22"/>
                </w:rPr>
              </m:ctrlPr>
            </m:naryPr>
            <m:sub>
              <m:r>
                <w:rPr>
                  <w:rFonts w:ascii="Cambria Math" w:hAnsi="Cambria Math"/>
                  <w:sz w:val="22"/>
                </w:rPr>
                <m:t>i≠j∈</m:t>
              </m:r>
              <m:r>
                <m:rPr>
                  <m:sty m:val="bi"/>
                </m:rPr>
                <w:rPr>
                  <w:rFonts w:ascii="Cambria Math" w:hAnsi="Cambria Math"/>
                  <w:sz w:val="22"/>
                </w:rPr>
                <m:t>G</m:t>
              </m:r>
            </m:sub>
            <m:sup/>
            <m:e>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d</m:t>
                      </m:r>
                    </m:e>
                    <m:sub>
                      <m:r>
                        <w:rPr>
                          <w:rFonts w:ascii="Cambria Math" w:hAnsi="Cambria Math"/>
                          <w:sz w:val="22"/>
                        </w:rPr>
                        <m:t>ij</m:t>
                      </m:r>
                    </m:sub>
                  </m:sSub>
                </m:den>
              </m:f>
            </m:e>
          </m:nary>
        </m:oMath>
      </m:oMathPara>
    </w:p>
    <w:p w:rsidR="003046D3" w:rsidRPr="003046D3" w:rsidRDefault="003046D3" w:rsidP="0064628B">
      <w:r w:rsidRPr="00023644">
        <w:rPr>
          <w:b/>
        </w:rPr>
        <w:t>Eccentricity</w:t>
      </w:r>
      <w:r w:rsidR="001712C1">
        <w:rPr>
          <w:b/>
        </w:rPr>
        <w:t xml:space="preserve"> </w:t>
      </w:r>
      <w:r w:rsidR="001712C1" w:rsidRPr="009C262C">
        <w:rPr>
          <w:b/>
        </w:rPr>
        <w:t>[</w:t>
      </w:r>
      <w:r w:rsidR="00674952" w:rsidRPr="009C262C">
        <w:rPr>
          <w:b/>
        </w:rPr>
        <w:t>10</w:t>
      </w:r>
      <w:r w:rsidR="00252C5E" w:rsidRPr="009C262C">
        <w:rPr>
          <w:b/>
        </w:rPr>
        <w:t>]</w:t>
      </w:r>
      <w:r w:rsidRPr="003046D3">
        <w:t>: Maximum distance between a node v and all other nodes. Denoted by:</w:t>
      </w:r>
    </w:p>
    <w:p w:rsidR="003046D3" w:rsidRPr="003046D3" w:rsidRDefault="00D30BCF"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C</m:t>
              </m:r>
            </m:e>
            <m:sub>
              <m:r>
                <w:rPr>
                  <w:rFonts w:ascii="Cambria Math" w:hAnsi="Cambria Math"/>
                  <w:sz w:val="22"/>
                </w:rPr>
                <m:t>E</m:t>
              </m:r>
            </m:sub>
          </m:sSub>
          <m:d>
            <m:dPr>
              <m:ctrlPr>
                <w:rPr>
                  <w:rFonts w:ascii="Cambria Math" w:hAnsi="Cambria Math"/>
                  <w:i/>
                  <w:sz w:val="22"/>
                </w:rPr>
              </m:ctrlPr>
            </m:dPr>
            <m:e>
              <m:r>
                <w:rPr>
                  <w:rFonts w:ascii="Cambria Math" w:hAnsi="Cambria Math"/>
                  <w:sz w:val="22"/>
                </w:rPr>
                <m:t>v</m:t>
              </m:r>
            </m:e>
          </m:d>
          <m:r>
            <w:rPr>
              <w:rFonts w:ascii="Cambria Math" w:hAnsi="Cambria Math"/>
              <w:sz w:val="22"/>
            </w:rPr>
            <m:t>=</m:t>
          </m:r>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r>
                    <m:rPr>
                      <m:sty m:val="p"/>
                    </m:rPr>
                    <w:rPr>
                      <w:rFonts w:ascii="Cambria Math" w:hAnsi="Cambria Math"/>
                      <w:sz w:val="22"/>
                    </w:rPr>
                    <m:t>max</m:t>
                  </m:r>
                </m:fName>
                <m:e>
                  <m:r>
                    <w:rPr>
                      <w:rFonts w:ascii="Cambria Math" w:hAnsi="Cambria Math"/>
                      <w:sz w:val="22"/>
                    </w:rPr>
                    <m:t>{dist</m:t>
                  </m:r>
                  <m:d>
                    <m:dPr>
                      <m:ctrlPr>
                        <w:rPr>
                          <w:rFonts w:ascii="Cambria Math" w:hAnsi="Cambria Math"/>
                          <w:i/>
                          <w:sz w:val="22"/>
                        </w:rPr>
                      </m:ctrlPr>
                    </m:dPr>
                    <m:e>
                      <m:r>
                        <w:rPr>
                          <w:rFonts w:ascii="Cambria Math" w:hAnsi="Cambria Math"/>
                          <w:sz w:val="22"/>
                        </w:rPr>
                        <m:t>u,v</m:t>
                      </m:r>
                    </m:e>
                  </m:d>
                  <m:r>
                    <w:rPr>
                      <w:rFonts w:ascii="Cambria Math" w:hAnsi="Cambria Math"/>
                      <w:sz w:val="22"/>
                    </w:rPr>
                    <m:t>:u∈V}</m:t>
                  </m:r>
                </m:e>
              </m:func>
            </m:den>
          </m:f>
        </m:oMath>
      </m:oMathPara>
    </w:p>
    <w:p w:rsidR="003046D3" w:rsidRPr="003046D3" w:rsidRDefault="003046D3" w:rsidP="006506A7">
      <w:pPr>
        <w:spacing w:line="259" w:lineRule="auto"/>
        <w:contextualSpacing/>
        <w:jc w:val="left"/>
        <w:rPr>
          <w:rFonts w:asciiTheme="minorHAnsi" w:hAnsiTheme="minorHAnsi"/>
          <w:sz w:val="22"/>
        </w:rPr>
      </w:pPr>
      <w:r w:rsidRPr="006506A7">
        <w:rPr>
          <w:b/>
        </w:rPr>
        <w:t>DMNC</w:t>
      </w:r>
      <w:r w:rsidR="00966B04">
        <w:rPr>
          <w:b/>
        </w:rPr>
        <w:t xml:space="preserve"> </w:t>
      </w:r>
      <w:r w:rsidR="00966B04" w:rsidRPr="009C262C">
        <w:rPr>
          <w:b/>
        </w:rPr>
        <w:t>[</w:t>
      </w:r>
      <w:r w:rsidR="00674952" w:rsidRPr="009C262C">
        <w:rPr>
          <w:b/>
        </w:rPr>
        <w:t>11</w:t>
      </w:r>
      <w:r w:rsidR="00252C5E" w:rsidRPr="009C262C">
        <w:rPr>
          <w:b/>
        </w:rPr>
        <w:t>]</w:t>
      </w:r>
      <w:r w:rsidRPr="0064628B">
        <w:t>: Density of the Maximum Neighborhood Component of a node. Denoted by:</w:t>
      </w:r>
      <w:r w:rsidRPr="003046D3">
        <w:rPr>
          <w:rFonts w:asciiTheme="minorHAnsi" w:hAnsiTheme="minorHAnsi"/>
          <w:sz w:val="22"/>
        </w:rPr>
        <w:t xml:space="preserve"> </w:t>
      </w:r>
    </w:p>
    <w:p w:rsidR="003046D3" w:rsidRPr="003046D3" w:rsidRDefault="00D30BCF" w:rsidP="003046D3">
      <w:pPr>
        <w:spacing w:line="259" w:lineRule="auto"/>
        <w:jc w:val="left"/>
        <w:rPr>
          <w:rFonts w:asciiTheme="minorHAnsi" w:eastAsiaTheme="minorEastAsia" w:hAnsiTheme="minorHAnsi"/>
          <w:sz w:val="22"/>
        </w:rPr>
      </w:pPr>
      <m:oMathPara>
        <m:oMath>
          <m:f>
            <m:fPr>
              <m:ctrlPr>
                <w:rPr>
                  <w:rFonts w:ascii="Cambria Math" w:hAnsi="Cambria Math"/>
                  <w:i/>
                  <w:sz w:val="22"/>
                </w:rPr>
              </m:ctrlPr>
            </m:fPr>
            <m:num>
              <m:r>
                <w:rPr>
                  <w:rFonts w:ascii="Cambria Math" w:hAnsi="Cambria Math"/>
                  <w:sz w:val="22"/>
                </w:rPr>
                <m:t>|E</m:t>
              </m:r>
              <m:d>
                <m:dPr>
                  <m:ctrlPr>
                    <w:rPr>
                      <w:rFonts w:ascii="Cambria Math" w:hAnsi="Cambria Math"/>
                      <w:i/>
                      <w:sz w:val="22"/>
                    </w:rPr>
                  </m:ctrlPr>
                </m:dPr>
                <m:e>
                  <m:r>
                    <w:rPr>
                      <w:rFonts w:ascii="Cambria Math" w:hAnsi="Cambria Math"/>
                      <w:sz w:val="22"/>
                    </w:rPr>
                    <m:t>MNC</m:t>
                  </m:r>
                  <m:d>
                    <m:dPr>
                      <m:ctrlPr>
                        <w:rPr>
                          <w:rFonts w:ascii="Cambria Math" w:hAnsi="Cambria Math"/>
                          <w:i/>
                          <w:sz w:val="22"/>
                        </w:rPr>
                      </m:ctrlPr>
                    </m:dPr>
                    <m:e>
                      <m:r>
                        <w:rPr>
                          <w:rFonts w:ascii="Cambria Math" w:hAnsi="Cambria Math"/>
                          <w:sz w:val="22"/>
                        </w:rPr>
                        <m:t>v</m:t>
                      </m:r>
                    </m:e>
                  </m:d>
                </m:e>
              </m:d>
              <m:r>
                <w:rPr>
                  <w:rFonts w:ascii="Cambria Math" w:hAnsi="Cambria Math"/>
                  <w:sz w:val="22"/>
                </w:rPr>
                <m:t>|</m:t>
              </m:r>
            </m:num>
            <m:den>
              <m:sSup>
                <m:sSupPr>
                  <m:ctrlPr>
                    <w:rPr>
                      <w:rFonts w:ascii="Cambria Math" w:hAnsi="Cambria Math"/>
                      <w:i/>
                      <w:sz w:val="22"/>
                    </w:rPr>
                  </m:ctrlPr>
                </m:sSupPr>
                <m:e>
                  <m:r>
                    <w:rPr>
                      <w:rFonts w:ascii="Cambria Math" w:hAnsi="Cambria Math"/>
                      <w:sz w:val="22"/>
                    </w:rPr>
                    <m:t>|V</m:t>
                  </m:r>
                  <m:d>
                    <m:dPr>
                      <m:ctrlPr>
                        <w:rPr>
                          <w:rFonts w:ascii="Cambria Math" w:hAnsi="Cambria Math"/>
                          <w:i/>
                          <w:sz w:val="22"/>
                        </w:rPr>
                      </m:ctrlPr>
                    </m:dPr>
                    <m:e>
                      <m:r>
                        <w:rPr>
                          <w:rFonts w:ascii="Cambria Math" w:hAnsi="Cambria Math"/>
                          <w:sz w:val="22"/>
                        </w:rPr>
                        <m:t>MNC</m:t>
                      </m:r>
                      <m:d>
                        <m:dPr>
                          <m:ctrlPr>
                            <w:rPr>
                              <w:rFonts w:ascii="Cambria Math" w:hAnsi="Cambria Math"/>
                              <w:i/>
                              <w:sz w:val="22"/>
                            </w:rPr>
                          </m:ctrlPr>
                        </m:dPr>
                        <m:e>
                          <m:r>
                            <w:rPr>
                              <w:rFonts w:ascii="Cambria Math" w:hAnsi="Cambria Math"/>
                              <w:sz w:val="22"/>
                            </w:rPr>
                            <m:t>v</m:t>
                          </m:r>
                        </m:e>
                      </m:d>
                    </m:e>
                  </m:d>
                  <m:r>
                    <w:rPr>
                      <w:rFonts w:ascii="Cambria Math" w:hAnsi="Cambria Math"/>
                      <w:sz w:val="22"/>
                    </w:rPr>
                    <m:t>|</m:t>
                  </m:r>
                </m:e>
                <m:sup>
                  <m:r>
                    <w:rPr>
                      <w:rFonts w:ascii="Cambria Math" w:hAnsi="Cambria Math"/>
                      <w:sz w:val="22"/>
                    </w:rPr>
                    <m:t>ε</m:t>
                  </m:r>
                </m:sup>
              </m:sSup>
            </m:den>
          </m:f>
        </m:oMath>
      </m:oMathPara>
    </w:p>
    <w:p w:rsidR="003046D3" w:rsidRPr="003046D3" w:rsidRDefault="003046D3" w:rsidP="0064628B">
      <w:r w:rsidRPr="003046D3">
        <w:t xml:space="preserve">Where </w:t>
      </w:r>
      <m:oMath>
        <m:r>
          <w:rPr>
            <w:rFonts w:ascii="Cambria Math" w:hAnsi="Cambria Math"/>
          </w:rPr>
          <m:t>1≤ε≤2</m:t>
        </m:r>
      </m:oMath>
    </w:p>
    <w:p w:rsidR="003046D3" w:rsidRPr="003046D3" w:rsidRDefault="003046D3" w:rsidP="00D42793">
      <w:pPr>
        <w:contextualSpacing/>
        <w:jc w:val="left"/>
        <w:rPr>
          <w:rFonts w:asciiTheme="minorHAnsi" w:eastAsiaTheme="minorEastAsia" w:hAnsiTheme="minorHAnsi"/>
          <w:sz w:val="22"/>
        </w:rPr>
      </w:pPr>
      <w:r w:rsidRPr="009F4289">
        <w:rPr>
          <w:b/>
        </w:rPr>
        <w:t>Lobby index</w:t>
      </w:r>
      <w:r w:rsidR="00AE3256">
        <w:rPr>
          <w:b/>
        </w:rPr>
        <w:t xml:space="preserve"> </w:t>
      </w:r>
      <w:r w:rsidR="00AE3256" w:rsidRPr="009C262C">
        <w:rPr>
          <w:b/>
        </w:rPr>
        <w:t>[</w:t>
      </w:r>
      <w:r w:rsidR="00674952" w:rsidRPr="009C262C">
        <w:rPr>
          <w:b/>
        </w:rPr>
        <w:t>12</w:t>
      </w:r>
      <w:r w:rsidR="00252C5E" w:rsidRPr="009C262C">
        <w:rPr>
          <w:b/>
        </w:rPr>
        <w:t>]</w:t>
      </w:r>
      <w:r w:rsidRPr="0064628B">
        <w:t xml:space="preserve">: Defines the </w:t>
      </w:r>
      <w:r w:rsidR="00766194">
        <w:t>largest i</w:t>
      </w:r>
      <w:r w:rsidRPr="0064628B">
        <w:t xml:space="preserve">nteger </w:t>
      </w:r>
      <m:oMath>
        <m:r>
          <w:rPr>
            <w:rFonts w:ascii="Cambria Math" w:hAnsi="Cambria Math"/>
          </w:rPr>
          <m:t>k</m:t>
        </m:r>
      </m:oMath>
      <w:r w:rsidRPr="0064628B">
        <w:t xml:space="preserve"> such that the node has at least </w:t>
      </w:r>
      <m:oMath>
        <m:r>
          <w:rPr>
            <w:rFonts w:ascii="Cambria Math" w:hAnsi="Cambria Math"/>
          </w:rPr>
          <m:t>k</m:t>
        </m:r>
      </m:oMath>
      <w:r w:rsidRPr="0064628B">
        <w:t xml:space="preserve"> neighbors which have degree of at least </w:t>
      </w:r>
      <m:oMath>
        <m:r>
          <w:rPr>
            <w:rFonts w:ascii="Cambria Math" w:hAnsi="Cambria Math"/>
          </w:rPr>
          <m:t>k</m:t>
        </m:r>
      </m:oMath>
      <w:r w:rsidRPr="0064628B">
        <w:t>.</w:t>
      </w:r>
      <w:r w:rsidRPr="003046D3">
        <w:rPr>
          <w:rFonts w:asciiTheme="minorHAnsi" w:eastAsiaTheme="minorEastAsia" w:hAnsiTheme="minorHAnsi"/>
          <w:sz w:val="22"/>
        </w:rPr>
        <w:t xml:space="preserve"> </w:t>
      </w:r>
    </w:p>
    <w:p w:rsidR="003046D3" w:rsidRPr="003046D3" w:rsidRDefault="003046D3" w:rsidP="00D42793">
      <w:pPr>
        <w:contextualSpacing/>
        <w:jc w:val="left"/>
        <w:rPr>
          <w:rFonts w:asciiTheme="minorHAnsi" w:hAnsiTheme="minorHAnsi"/>
          <w:sz w:val="22"/>
        </w:rPr>
      </w:pPr>
      <w:r w:rsidRPr="00252C5E">
        <w:rPr>
          <w:b/>
        </w:rPr>
        <w:t>Leverage</w:t>
      </w:r>
      <w:r w:rsidR="00AE3256">
        <w:rPr>
          <w:b/>
        </w:rPr>
        <w:t xml:space="preserve"> </w:t>
      </w:r>
      <w:r w:rsidR="00AE3256" w:rsidRPr="009C262C">
        <w:rPr>
          <w:b/>
        </w:rPr>
        <w:t>[</w:t>
      </w:r>
      <w:r w:rsidR="00674952" w:rsidRPr="009C262C">
        <w:rPr>
          <w:b/>
        </w:rPr>
        <w:t>13</w:t>
      </w:r>
      <w:r w:rsidR="00252C5E" w:rsidRPr="009C262C">
        <w:rPr>
          <w:b/>
        </w:rPr>
        <w:t>]</w:t>
      </w:r>
      <w:r w:rsidRPr="0064628B">
        <w:t>: Relationship between the degree of a node and the degree of all of its neighbors, averaged over the total number of neighbors. Denoted by:</w:t>
      </w:r>
      <w:r w:rsidRPr="003046D3">
        <w:rPr>
          <w:rFonts w:asciiTheme="minorHAnsi" w:hAnsiTheme="minorHAnsi"/>
          <w:sz w:val="22"/>
        </w:rPr>
        <w:t xml:space="preserve"> </w:t>
      </w:r>
    </w:p>
    <w:p w:rsidR="003046D3" w:rsidRPr="00234211" w:rsidRDefault="00D30BCF"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l</m:t>
              </m:r>
            </m:e>
            <m:sub>
              <m:r>
                <w:rPr>
                  <w:rFonts w:ascii="Cambria Math" w:hAnsi="Cambria Math"/>
                  <w:sz w:val="22"/>
                </w:rPr>
                <m:t>i</m:t>
              </m:r>
            </m:sub>
          </m:sSub>
          <m:r>
            <w:rPr>
              <w:rFonts w:ascii="Cambria Math" w:hAnsi="Cambria Math"/>
              <w:sz w:val="22"/>
            </w:rPr>
            <m:t>=</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den>
          </m:f>
          <m:nary>
            <m:naryPr>
              <m:chr m:val="∑"/>
              <m:limLoc m:val="undOvr"/>
              <m:supHide m:val="1"/>
              <m:ctrlPr>
                <w:rPr>
                  <w:rFonts w:ascii="Cambria Math" w:hAnsi="Cambria Math"/>
                  <w:i/>
                  <w:sz w:val="22"/>
                </w:rPr>
              </m:ctrlPr>
            </m:naryPr>
            <m:sub>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j</m:t>
                      </m:r>
                    </m:sub>
                  </m:sSub>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j</m:t>
                      </m:r>
                    </m:sub>
                  </m:sSub>
                </m:den>
              </m:f>
            </m:e>
          </m:nary>
        </m:oMath>
      </m:oMathPara>
    </w:p>
    <w:p w:rsidR="003046D3" w:rsidRDefault="00234211" w:rsidP="003046D3">
      <w:pPr>
        <w:spacing w:line="259" w:lineRule="auto"/>
        <w:jc w:val="left"/>
      </w:pPr>
      <w:r w:rsidRPr="00252C5E">
        <w:rPr>
          <w:b/>
        </w:rPr>
        <w:t>L</w:t>
      </w:r>
      <w:r>
        <w:rPr>
          <w:b/>
        </w:rPr>
        <w:t xml:space="preserve">ocal Bridging </w:t>
      </w:r>
      <w:r w:rsidR="00AE3256" w:rsidRPr="009C262C">
        <w:rPr>
          <w:b/>
        </w:rPr>
        <w:t>[</w:t>
      </w:r>
      <w:r w:rsidR="00674952" w:rsidRPr="009C262C">
        <w:rPr>
          <w:b/>
        </w:rPr>
        <w:t>14</w:t>
      </w:r>
      <w:r w:rsidRPr="009C262C">
        <w:rPr>
          <w:b/>
        </w:rPr>
        <w:t>]</w:t>
      </w:r>
      <w:r>
        <w:t xml:space="preserve">: A variant of global bridging centrality which can be calculated locally requiring only limited local neighborhood graph information. Denoted as </w:t>
      </w:r>
    </w:p>
    <w:p w:rsidR="00234211" w:rsidRPr="00234211" w:rsidRDefault="00234211" w:rsidP="00234211">
      <w:pPr>
        <w:spacing w:line="259" w:lineRule="auto"/>
        <w:jc w:val="center"/>
        <w:rPr>
          <w:rFonts w:asciiTheme="minorHAnsi" w:eastAsiaTheme="minorEastAsia" w:hAnsiTheme="minorHAnsi"/>
          <w:sz w:val="22"/>
        </w:rPr>
      </w:pPr>
      <m:oMathPara>
        <m:oMath>
          <m:r>
            <w:rPr>
              <w:rFonts w:ascii="Cambria Math" w:eastAsiaTheme="minorEastAsia" w:hAnsi="Cambria Math"/>
              <w:sz w:val="22"/>
            </w:rPr>
            <m:t>LBC=</m:t>
          </m:r>
          <m:sSub>
            <m:sSubPr>
              <m:ctrlPr>
                <w:rPr>
                  <w:rFonts w:ascii="Cambria Math" w:eastAsiaTheme="minorEastAsia" w:hAnsi="Cambria Math"/>
                  <w:i/>
                  <w:sz w:val="22"/>
                </w:rPr>
              </m:ctrlPr>
            </m:sSubPr>
            <m:e>
              <m:r>
                <w:rPr>
                  <w:rFonts w:ascii="Cambria Math" w:eastAsiaTheme="minorEastAsia" w:hAnsi="Cambria Math"/>
                  <w:sz w:val="22"/>
                </w:rPr>
                <m:t>C</m:t>
              </m:r>
            </m:e>
            <m:sub>
              <m:r>
                <w:rPr>
                  <w:rFonts w:ascii="Cambria Math" w:eastAsiaTheme="minorEastAsia" w:hAnsi="Cambria Math"/>
                  <w:sz w:val="22"/>
                </w:rPr>
                <m:t>ibet</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C</m:t>
              </m:r>
            </m:sub>
          </m:sSub>
          <m:r>
            <w:rPr>
              <w:rFonts w:ascii="Cambria Math" w:eastAsiaTheme="minorEastAsia" w:hAnsi="Cambria Math"/>
              <w:sz w:val="22"/>
            </w:rPr>
            <m:t xml:space="preserve"> and </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C</m:t>
              </m:r>
            </m:sub>
          </m:sSub>
          <m:r>
            <w:rPr>
              <w:rFonts w:ascii="Cambria Math" w:eastAsiaTheme="minorEastAsia" w:hAnsi="Cambria Math"/>
              <w:sz w:val="22"/>
            </w:rPr>
            <m:t>=</m:t>
          </m:r>
          <m:f>
            <m:fPr>
              <m:ctrlPr>
                <w:rPr>
                  <w:rFonts w:ascii="Cambria Math" w:eastAsiaTheme="minorEastAsia" w:hAnsi="Cambria Math"/>
                  <w:i/>
                  <w:sz w:val="22"/>
                </w:rPr>
              </m:ctrlPr>
            </m:fPr>
            <m:num>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d(v)</m:t>
                  </m:r>
                </m:den>
              </m:f>
            </m:num>
            <m:den>
              <m:sSub>
                <m:sSubPr>
                  <m:ctrlPr>
                    <w:rPr>
                      <w:rFonts w:ascii="Cambria Math" w:eastAsiaTheme="minorEastAsia" w:hAnsi="Cambria Math"/>
                      <w:i/>
                      <w:sz w:val="22"/>
                    </w:rPr>
                  </m:ctrlPr>
                </m:sSubPr>
                <m:e>
                  <m:r>
                    <w:rPr>
                      <w:rFonts w:ascii="Cambria Math" w:eastAsiaTheme="minorEastAsia" w:hAnsi="Cambria Math"/>
                      <w:sz w:val="22"/>
                    </w:rPr>
                    <m:t>Σ</m:t>
                  </m:r>
                </m:e>
                <m:sub>
                  <m:r>
                    <w:rPr>
                      <w:rFonts w:ascii="Cambria Math" w:eastAsiaTheme="minorEastAsia" w:hAnsi="Cambria Math"/>
                      <w:sz w:val="22"/>
                    </w:rPr>
                    <m:t>i∈N(v)</m:t>
                  </m:r>
                </m:sub>
              </m:sSub>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d(i)</m:t>
                  </m:r>
                </m:den>
              </m:f>
            </m:den>
          </m:f>
        </m:oMath>
      </m:oMathPara>
    </w:p>
    <w:p w:rsidR="00C16E09" w:rsidRDefault="00702E0F" w:rsidP="00832B88">
      <w:r>
        <w:t xml:space="preserve"> </w:t>
      </w:r>
      <w:r w:rsidR="00C16E09">
        <w:br w:type="page"/>
      </w:r>
    </w:p>
    <w:bookmarkStart w:id="3" w:name="_Toc61995780"/>
    <w:p w:rsidR="003F3051" w:rsidRDefault="00B31FA9" w:rsidP="003F3051">
      <w:pPr>
        <w:pStyle w:val="Heading1"/>
        <w:rPr>
          <w:sz w:val="36"/>
          <w:szCs w:val="36"/>
        </w:rPr>
      </w:pPr>
      <w:r w:rsidRPr="00B31FA9">
        <w:rPr>
          <w:noProof/>
        </w:rPr>
        <w:lastRenderedPageBreak/>
        <mc:AlternateContent>
          <mc:Choice Requires="wps">
            <w:drawing>
              <wp:anchor distT="0" distB="0" distL="114300" distR="114300" simplePos="0" relativeHeight="251675648" behindDoc="0" locked="0" layoutInCell="1" allowOverlap="1" wp14:anchorId="7705EE3E" wp14:editId="3991C778">
                <wp:simplePos x="0" y="0"/>
                <wp:positionH relativeFrom="margin">
                  <wp:posOffset>-229870</wp:posOffset>
                </wp:positionH>
                <wp:positionV relativeFrom="paragraph">
                  <wp:posOffset>-124593</wp:posOffset>
                </wp:positionV>
                <wp:extent cx="6400800" cy="0"/>
                <wp:effectExtent l="0" t="19050" r="19050" b="19050"/>
                <wp:wrapNone/>
                <wp:docPr id="164" name="Straight Connector 16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9B7FB80" id="Straight Connector 164" o:spid="_x0000_s1026" style="position:absolute;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18.1pt,-9.8pt" to="485.9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" strokecolor="black [3200]" strokeweight="2.25pt">
                <v:stroke joinstyle="miter"/>
                <w10:wrap anchorx="margin"/>
              </v:line>
            </w:pict>
          </mc:Fallback>
        </mc:AlternateContent>
      </w:r>
      <w:r w:rsidRPr="00B31FA9">
        <w:t>CHAPTER 3: L</w:t>
      </w:r>
      <w:r w:rsidRPr="00B31FA9">
        <w:rPr>
          <w:sz w:val="36"/>
          <w:szCs w:val="36"/>
        </w:rPr>
        <w:t>ITERATURE</w:t>
      </w:r>
      <w:r w:rsidRPr="00B31FA9">
        <w:t xml:space="preserve"> R</w:t>
      </w:r>
      <w:r w:rsidRPr="00B31FA9">
        <w:rPr>
          <w:sz w:val="36"/>
          <w:szCs w:val="36"/>
        </w:rPr>
        <w:t>EVIEW</w:t>
      </w:r>
      <w:bookmarkEnd w:id="3"/>
    </w:p>
    <w:p w:rsidR="003F3051" w:rsidRDefault="003F3051">
      <w:pPr>
        <w:spacing w:line="259" w:lineRule="auto"/>
        <w:jc w:val="left"/>
        <w:rPr>
          <w:rFonts w:eastAsiaTheme="majorEastAsia" w:cstheme="majorBidi"/>
          <w:b/>
          <w:color w:val="000000" w:themeColor="text1"/>
          <w:sz w:val="36"/>
          <w:szCs w:val="36"/>
        </w:rPr>
      </w:pPr>
      <w:r>
        <w:rPr>
          <w:sz w:val="36"/>
          <w:szCs w:val="36"/>
        </w:rPr>
        <w:br w:type="page"/>
      </w:r>
    </w:p>
    <w:p w:rsidR="00127EEB" w:rsidRDefault="00127EEB" w:rsidP="00127EEB">
      <w:r>
        <w:lastRenderedPageBreak/>
        <w:t>In recent years, network analysis techniques have evolved</w:t>
      </w:r>
      <w:r w:rsidR="001861DC">
        <w:t xml:space="preserve"> </w:t>
      </w:r>
      <w:r w:rsidR="001861DC" w:rsidRPr="009C262C">
        <w:t>[15]</w:t>
      </w:r>
      <w:r>
        <w:t xml:space="preserve"> in proportion to the rapid growth of real world networks. Much research has been done on networks such as social networks</w:t>
      </w:r>
      <w:r w:rsidR="00F54440">
        <w:t xml:space="preserve"> </w:t>
      </w:r>
      <w:r w:rsidR="00F54440" w:rsidRPr="009C262C">
        <w:t>[16,17]</w:t>
      </w:r>
      <w:r w:rsidR="00F54440">
        <w:t xml:space="preserve">, communication networks </w:t>
      </w:r>
      <w:r w:rsidR="00F54440" w:rsidRPr="008B68B8">
        <w:t>[18]</w:t>
      </w:r>
      <w:r>
        <w:t xml:space="preserve">,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w:t>
      </w:r>
      <w:r w:rsidRPr="00704D8A">
        <w:t>networks</w:t>
      </w:r>
      <w:r w:rsidR="00F54440">
        <w:t xml:space="preserve"> </w:t>
      </w:r>
      <w:r w:rsidR="00F54440" w:rsidRPr="008B68B8">
        <w:t>[19]</w:t>
      </w:r>
      <w:r w:rsidR="00F54440">
        <w:rPr>
          <w:b/>
        </w:rPr>
        <w:t xml:space="preserve"> </w:t>
      </w:r>
      <w:r>
        <w:t>subgraph isomorphism</w:t>
      </w:r>
      <w:r w:rsidR="00F54440">
        <w:t xml:space="preserve"> </w:t>
      </w:r>
      <w:r w:rsidR="00F54440" w:rsidRPr="008B68B8">
        <w:t>[20]</w:t>
      </w:r>
      <w:r w:rsidR="00F54440">
        <w:rPr>
          <w:b/>
        </w:rPr>
        <w:t>,</w:t>
      </w:r>
      <w:r w:rsidR="00F54440">
        <w:t xml:space="preserve"> graph</w:t>
      </w:r>
      <w:r>
        <w:t xml:space="preserve"> simulation etc. A significant portion of the research conducted on networks has been on centralities </w:t>
      </w:r>
      <w:r w:rsidR="00FC3FF0" w:rsidRPr="008B68B8">
        <w:t>[3]</w:t>
      </w:r>
      <w:r w:rsidR="00FC3FF0">
        <w:rPr>
          <w:b/>
        </w:rPr>
        <w:t xml:space="preserve"> </w:t>
      </w:r>
      <w:r>
        <w:t xml:space="preserve">to deduce, “which” are the more important nodes in the graph </w:t>
      </w:r>
      <w:r w:rsidR="00704D8A">
        <w:t>i.e.</w:t>
      </w:r>
      <w:r>
        <w:t xml:space="preserve"> central nodes or nodes that propagate most information, and how traffic flows through them. </w:t>
      </w:r>
      <w:r w:rsidR="00704D8A" w:rsidRPr="003F3051">
        <w:t>Over the years, network centralities have been used for many different purposes that range from traffic network to brain networks</w:t>
      </w:r>
      <w:r w:rsidR="00704D8A">
        <w:t xml:space="preserve"> i.e.</w:t>
      </w:r>
      <w:r>
        <w:t>, analyzing social networks, such as tweet classification</w:t>
      </w:r>
      <w:r w:rsidR="00A27760">
        <w:t xml:space="preserve"> </w:t>
      </w:r>
      <w:r w:rsidR="00A27760" w:rsidRPr="008B68B8">
        <w:t>[21]</w:t>
      </w:r>
      <w:r>
        <w:t>, detecting political discussion practices</w:t>
      </w:r>
      <w:r w:rsidR="00C71469">
        <w:t xml:space="preserve"> </w:t>
      </w:r>
      <w:r w:rsidR="00C71469" w:rsidRPr="008B68B8">
        <w:t>[22]</w:t>
      </w:r>
      <w:r>
        <w:t xml:space="preserve"> and many other such applications</w:t>
      </w:r>
      <w:r w:rsidR="00C71469">
        <w:t xml:space="preserve"> </w:t>
      </w:r>
      <w:r w:rsidR="00C71469" w:rsidRPr="008B68B8">
        <w:t>[23-25]</w:t>
      </w:r>
      <w:r>
        <w:t>; has involved the generation of multiple centralities.  Centralities have also been used in analyzing road traffic networks, such as finding road network patterns</w:t>
      </w:r>
      <w:r w:rsidR="00BB349C">
        <w:t xml:space="preserve"> </w:t>
      </w:r>
      <w:r w:rsidR="00BB349C" w:rsidRPr="008B68B8">
        <w:t>[26]</w:t>
      </w:r>
      <w:r>
        <w:t>, tourism management</w:t>
      </w:r>
      <w:r w:rsidR="00E46209">
        <w:t xml:space="preserve"> </w:t>
      </w:r>
      <w:r w:rsidR="00E46209" w:rsidRPr="008B68B8">
        <w:t>[27]</w:t>
      </w:r>
      <w:r w:rsidR="00E46209">
        <w:rPr>
          <w:vertAlign w:val="superscript"/>
        </w:rPr>
        <w:t xml:space="preserve"> </w:t>
      </w:r>
      <w:r w:rsidR="00E46209">
        <w:t>etc.</w:t>
      </w:r>
      <w:r>
        <w:t xml:space="preserve"> Another important application of centrality measurements is in analyzing biological networks, as can be seen in</w:t>
      </w:r>
      <w:r w:rsidR="00E46209">
        <w:t xml:space="preserve"> </w:t>
      </w:r>
      <w:r w:rsidR="00E46209" w:rsidRPr="008B68B8">
        <w:t>[13,28-30]</w:t>
      </w:r>
      <w:r>
        <w:t>.</w:t>
      </w:r>
    </w:p>
    <w:p w:rsidR="00C21FFC" w:rsidRDefault="00F6291D" w:rsidP="003F3051">
      <w:r>
        <w:t>As stated earlier, i</w:t>
      </w:r>
      <w:r w:rsidR="00C21FFC" w:rsidRPr="003F3051">
        <w:t xml:space="preserve">n their work, </w:t>
      </w:r>
      <w:r w:rsidR="00C21FFC" w:rsidRPr="00F6291D">
        <w:t>Wang and Krim</w:t>
      </w:r>
      <w:r w:rsidR="00BD78D5" w:rsidRPr="00F6291D">
        <w:t xml:space="preserve"> </w:t>
      </w:r>
      <w:r w:rsidR="00C21FFC" w:rsidRPr="003F3051">
        <w:t xml:space="preserve">showed that discrimination of graph networks </w:t>
      </w:r>
      <w:r w:rsidR="00BD78D5" w:rsidRPr="003F3051">
        <w:t>is</w:t>
      </w:r>
      <w:r w:rsidR="00C21FFC" w:rsidRPr="003F3051">
        <w:t xml:space="preserve"> possible through centrality measures</w:t>
      </w:r>
      <w:r>
        <w:t xml:space="preserve"> </w:t>
      </w:r>
      <w:r w:rsidRPr="008B68B8">
        <w:t>[5]</w:t>
      </w:r>
      <w:r w:rsidR="00C21FFC" w:rsidRPr="003F3051">
        <w:t>. They showed that degree centrality and clustering coefficients were enough to discriminate networks and adding Betweenness Centralities, Eigenvector Centralities or Closeness Centralities degraded the results. However, they only used two small sample datasets for their study. In his study Dwyer</w:t>
      </w:r>
      <w:r w:rsidR="00BD78D5">
        <w:t xml:space="preserve"> </w:t>
      </w:r>
      <w:r w:rsidR="00C21FFC" w:rsidRPr="003F3051">
        <w:t>showed that visual analysis to explore and compare the centralities within a given network was possible</w:t>
      </w:r>
      <w:r w:rsidR="00856426">
        <w:t xml:space="preserve"> </w:t>
      </w:r>
      <w:r w:rsidR="00856426" w:rsidRPr="008B68B8">
        <w:t>[8]</w:t>
      </w:r>
      <w:r w:rsidR="00C21FFC" w:rsidRPr="003F3051">
        <w:t>. In the study the centralities were drawn on a 2D plane that was mapped to 3D plane. Three different methods were employed to this purpose and these were 3D parallel Coordinates based Comparison, Orbit based comparison and hierarchy based comparison.</w:t>
      </w:r>
    </w:p>
    <w:p w:rsidR="00C21FFC" w:rsidRDefault="00C21FFC" w:rsidP="00C21FFC">
      <w:r>
        <w:t>Sarrac´en and Rosso used Betweenness centrality to automatically summarize text</w:t>
      </w:r>
      <w:r w:rsidR="008C56A0">
        <w:t xml:space="preserve"> </w:t>
      </w:r>
      <w:r w:rsidR="00BF7811">
        <w:t>[31</w:t>
      </w:r>
      <w:r w:rsidR="008C56A0" w:rsidRPr="008B68B8">
        <w:t>]</w:t>
      </w:r>
      <w:r>
        <w:t>. In order to do so, they represented the text as an indirected weighted graph where each sentence was represented as a bag of words. They also used similarity/dissimilarity criterion to represent the semantic relation between nodes. Afterwards, a ranking algorithm was used which was based on Betweenness centrality. Wu</w:t>
      </w:r>
      <w:r w:rsidR="00BD78D5">
        <w:t xml:space="preserve"> </w:t>
      </w:r>
      <w:r>
        <w:t xml:space="preserve">proposed a novel graph clustering algorithm which used Betweenness </w:t>
      </w:r>
      <w:r>
        <w:lastRenderedPageBreak/>
        <w:t>centrality recursively to create groups of clusters called LEADER which guided the algorithm to cluster the whole network</w:t>
      </w:r>
      <w:r w:rsidR="001A19C2">
        <w:t xml:space="preserve"> </w:t>
      </w:r>
      <w:r w:rsidR="00BF7811">
        <w:t>[32</w:t>
      </w:r>
      <w:r w:rsidR="001A19C2" w:rsidRPr="008B68B8">
        <w:t>]</w:t>
      </w:r>
      <w:r>
        <w:t>.</w:t>
      </w:r>
    </w:p>
    <w:p w:rsidR="00B3223C" w:rsidRPr="00C21FFC" w:rsidRDefault="00C21FFC" w:rsidP="00C21FFC">
      <w:r>
        <w:t>Huang et al proposed a visual analytics method to explore urban traffic mobility patterns</w:t>
      </w:r>
      <w:r w:rsidR="00596182">
        <w:t xml:space="preserve"> </w:t>
      </w:r>
      <w:r w:rsidR="00BF7811">
        <w:t>[33</w:t>
      </w:r>
      <w:r w:rsidR="00596182" w:rsidRPr="008B68B8">
        <w:t>]</w:t>
      </w:r>
      <w:r>
        <w:t>. They used Pagerank and Betweenness centralities to calculate the more central/ important streets. Pagerank detected hub streets and Betweenness detected street/region that acted as back-bone in urban networks.</w:t>
      </w:r>
      <w:r w:rsidR="00BD78D5">
        <w:t xml:space="preserve"> </w:t>
      </w:r>
      <w:r>
        <w:t>Crucitti used Closeness, Betweenness, Straightness and information centralities to capture street patterns of different cities of the world</w:t>
      </w:r>
      <w:r w:rsidR="002415DE" w:rsidRPr="008B68B8">
        <w:t xml:space="preserve"> [1]</w:t>
      </w:r>
      <w:r>
        <w:t xml:space="preserve">. They proposed that a </w:t>
      </w:r>
      <w:r w:rsidR="00BD78D5">
        <w:t>hierarchical</w:t>
      </w:r>
      <w:r>
        <w:t xml:space="preserve"> clustering based on distribution of centrality measures are capable of distinguishing </w:t>
      </w:r>
      <w:r w:rsidR="002415DE">
        <w:t>different cities to some extent</w:t>
      </w:r>
      <w:r>
        <w:t xml:space="preserve"> used degree, betweennesss and closeness centrality to calculate different road patterns</w:t>
      </w:r>
      <w:r w:rsidR="002415DE">
        <w:t xml:space="preserve"> </w:t>
      </w:r>
      <w:r w:rsidR="002415DE" w:rsidRPr="008B68B8">
        <w:t>[26]</w:t>
      </w:r>
      <w:r>
        <w:t>. The aim of their study was to discriminate different road patterns using centralities. The centralities were calculated using a topological network representation of the road networks.</w:t>
      </w:r>
      <w:r w:rsidR="00B31FA9">
        <w:br w:type="page"/>
      </w:r>
    </w:p>
    <w:bookmarkStart w:id="4" w:name="_Toc61995781"/>
    <w:p w:rsidR="00C16E09" w:rsidRDefault="00C16E09" w:rsidP="00B31FA9">
      <w:pPr>
        <w:pStyle w:val="Heading1"/>
        <w:rPr>
          <w:rFonts w:cs="Times New Roman"/>
        </w:rPr>
      </w:pPr>
      <w:r w:rsidRPr="00FC5CA7">
        <w:rPr>
          <w:noProof/>
        </w:rPr>
        <w:lastRenderedPageBreak/>
        <mc:AlternateContent>
          <mc:Choice Requires="wps">
            <w:drawing>
              <wp:anchor distT="0" distB="0" distL="114300" distR="114300" simplePos="0" relativeHeight="251662336" behindDoc="0" locked="0" layoutInCell="1" allowOverlap="1" wp14:anchorId="289E25AE" wp14:editId="56184AF1">
                <wp:simplePos x="0" y="0"/>
                <wp:positionH relativeFrom="margin">
                  <wp:align>center</wp:align>
                </wp:positionH>
                <wp:positionV relativeFrom="paragraph">
                  <wp:posOffset>-9525</wp:posOffset>
                </wp:positionV>
                <wp:extent cx="6400800" cy="0"/>
                <wp:effectExtent l="0" t="19050" r="19050" b="19050"/>
                <wp:wrapNone/>
                <wp:docPr id="6" name="Straight Connector 6"/>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F3C466A" id="Straight Connector 6"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W2sAjs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t>CHAPTER</w:t>
      </w:r>
      <w:r w:rsidR="00B31FA9">
        <w:t xml:space="preserve"> 4</w:t>
      </w:r>
      <w:r>
        <w:t>: D</w:t>
      </w:r>
      <w:r w:rsidRPr="00C16E09">
        <w:t>ATASETS</w:t>
      </w:r>
      <w:bookmarkEnd w:id="4"/>
    </w:p>
    <w:p w:rsidR="00C16E09" w:rsidRDefault="00C16E09" w:rsidP="00C16E09"/>
    <w:p w:rsidR="00786F4E" w:rsidRDefault="00C16E09" w:rsidP="00786F4E">
      <w:r>
        <w:br w:type="page"/>
      </w:r>
      <w:r w:rsidR="00735A1B">
        <w:lastRenderedPageBreak/>
        <w:t>All t</w:t>
      </w:r>
      <w:r w:rsidR="002638FA" w:rsidRPr="002638FA">
        <w:t xml:space="preserve">he datasets </w:t>
      </w:r>
      <w:r w:rsidR="00735A1B">
        <w:t xml:space="preserve">that were </w:t>
      </w:r>
      <w:r w:rsidR="002638FA" w:rsidRPr="002638FA">
        <w:t xml:space="preserve">used in this study </w:t>
      </w:r>
      <w:r w:rsidR="00735A1B">
        <w:t xml:space="preserve">were taken from SNAP </w:t>
      </w:r>
      <w:r w:rsidR="00735A1B" w:rsidRPr="00EA77F6">
        <w:t>[</w:t>
      </w:r>
      <w:r w:rsidR="00EA77F6">
        <w:t>34</w:t>
      </w:r>
      <w:r w:rsidR="00735A1B" w:rsidRPr="00EA77F6">
        <w:t>]</w:t>
      </w:r>
      <w:r w:rsidR="00735A1B">
        <w:t xml:space="preserve">. </w:t>
      </w:r>
      <w:r w:rsidR="006651F5">
        <w:t>The datasets are categorized as</w:t>
      </w:r>
      <w:r w:rsidR="002638FA" w:rsidRPr="002638FA">
        <w:t xml:space="preserve"> Social Networks, Citation Networks, Collaboration Networks, Communication </w:t>
      </w:r>
      <w:r w:rsidR="006651F5">
        <w:t>networks and Internet P2P networks</w:t>
      </w:r>
      <w:r w:rsidR="002638FA" w:rsidRPr="002638FA">
        <w:t>. The</w:t>
      </w:r>
      <w:r w:rsidR="00FF50FD">
        <w:t xml:space="preserve"> description of each network is</w:t>
      </w:r>
      <w:r w:rsidR="002638FA" w:rsidRPr="002638FA">
        <w:t xml:space="preserve"> given below.</w:t>
      </w:r>
    </w:p>
    <w:p w:rsidR="002638FA" w:rsidRPr="00786F4E" w:rsidRDefault="002638FA" w:rsidP="00786F4E">
      <w:pPr>
        <w:pStyle w:val="Heading2"/>
        <w:rPr>
          <w:rFonts w:eastAsiaTheme="minorHAnsi" w:cstheme="minorBidi"/>
          <w:color w:val="auto"/>
          <w:sz w:val="24"/>
          <w:szCs w:val="22"/>
        </w:rPr>
      </w:pPr>
      <w:bookmarkStart w:id="5" w:name="_Toc61995782"/>
      <w:r w:rsidRPr="00786F4E">
        <w:t>Social Network</w:t>
      </w:r>
      <w:bookmarkEnd w:id="5"/>
    </w:p>
    <w:p w:rsidR="00A12872" w:rsidRPr="00BE346B" w:rsidRDefault="00D22CD4" w:rsidP="00BE346B">
      <w:r>
        <w:t xml:space="preserve">Only one social network was used for this study. It was an ego network. </w:t>
      </w:r>
      <w:r w:rsidR="002638FA" w:rsidRPr="002638FA">
        <w:t>The Ego networks are essentially networks centered around one particular node. Such network</w:t>
      </w:r>
      <w:r w:rsidR="00ED6463">
        <w:t>s are formed by taking one node</w:t>
      </w:r>
      <w:r w:rsidR="002638FA" w:rsidRPr="002638FA">
        <w:t xml:space="preserve"> and finding all the vertices that are directly connected to it while also finding the connecti</w:t>
      </w:r>
      <w:r w:rsidR="00BE346B">
        <w:t xml:space="preserve">ons between those vertices. The ego network used in this </w:t>
      </w:r>
      <w:r w:rsidR="006651F5">
        <w:t>study</w:t>
      </w:r>
      <w:r w:rsidR="00BE346B">
        <w:t xml:space="preserve"> is</w:t>
      </w:r>
      <w:r w:rsidR="002638FA" w:rsidRPr="002638FA">
        <w:t xml:space="preserve"> the “Ego-Facebook” dataset</w:t>
      </w:r>
      <w:r w:rsidR="006651F5">
        <w:t>,</w:t>
      </w:r>
      <w:r w:rsidR="002638FA" w:rsidRPr="002638FA">
        <w:t xml:space="preserve"> which contains 4039 nodes and 88233 edges</w:t>
      </w:r>
      <w:r w:rsidR="006651F5">
        <w:t>.</w:t>
      </w:r>
      <w:r w:rsidR="002638FA" w:rsidRPr="002638FA">
        <w:t xml:space="preserve"> </w:t>
      </w:r>
      <w:r w:rsidR="006651F5">
        <w:t>I</w:t>
      </w:r>
      <w:r w:rsidR="00ED6463">
        <w:t>t combines ten</w:t>
      </w:r>
      <w:r w:rsidR="002638FA" w:rsidRPr="002638FA">
        <w:t xml:space="preserve"> </w:t>
      </w:r>
      <w:r w:rsidR="006651F5">
        <w:t xml:space="preserve">different </w:t>
      </w:r>
      <w:r w:rsidR="002638FA" w:rsidRPr="002638FA">
        <w:t>ego net</w:t>
      </w:r>
      <w:r w:rsidR="00FD7F7B">
        <w:t>works. The Facebook ego network</w:t>
      </w:r>
      <w:r w:rsidR="002638FA" w:rsidRPr="002638FA">
        <w:t xml:space="preserve"> </w:t>
      </w:r>
      <w:r w:rsidR="00FD7F7B">
        <w:t>dataset was published</w:t>
      </w:r>
      <w:r w:rsidR="006651F5">
        <w:t xml:space="preserve"> </w:t>
      </w:r>
      <w:r w:rsidR="00ED6463">
        <w:t>in</w:t>
      </w:r>
      <w:r w:rsidR="006651F5">
        <w:t xml:space="preserve"> 2012</w:t>
      </w:r>
      <w:r w:rsidR="00FD7F7B">
        <w:t xml:space="preserve"> </w:t>
      </w:r>
      <w:r w:rsidR="00FD7F7B" w:rsidRPr="00EA77F6">
        <w:t>[</w:t>
      </w:r>
      <w:r w:rsidR="00EA77F6" w:rsidRPr="00EA77F6">
        <w:t>35</w:t>
      </w:r>
      <w:r w:rsidR="004C282F" w:rsidRPr="00EA77F6">
        <w:t>]</w:t>
      </w:r>
      <w:r w:rsidR="004C282F">
        <w:t>, and</w:t>
      </w:r>
      <w:r w:rsidR="006651F5">
        <w:t xml:space="preserve"> it was collected through a survey using the</w:t>
      </w:r>
      <w:r w:rsidR="002638FA" w:rsidRPr="002638FA">
        <w:t xml:space="preserve"> Facebo</w:t>
      </w:r>
      <w:r w:rsidR="00BE346B">
        <w:t xml:space="preserve">ok </w:t>
      </w:r>
      <w:r w:rsidR="006651F5">
        <w:t>a</w:t>
      </w:r>
      <w:r w:rsidR="00BE346B">
        <w:t>pp.</w:t>
      </w:r>
    </w:p>
    <w:p w:rsidR="002638FA" w:rsidRPr="002638FA" w:rsidRDefault="002638FA" w:rsidP="00266D90">
      <w:pPr>
        <w:pStyle w:val="Heading2"/>
      </w:pPr>
      <w:bookmarkStart w:id="6" w:name="_Toc61995783"/>
      <w:r w:rsidRPr="002638FA">
        <w:t>Communication Networks</w:t>
      </w:r>
      <w:bookmarkEnd w:id="6"/>
    </w:p>
    <w:p w:rsidR="002638FA" w:rsidRPr="002638FA" w:rsidRDefault="00FD7F7B" w:rsidP="007F2C9D">
      <w:r>
        <w:t>The communication networks used in this study were</w:t>
      </w:r>
      <w:r w:rsidR="002638FA" w:rsidRPr="002638FA">
        <w:t xml:space="preserve"> “Email-EuAll” and “Email-enron” networks. “Email-EuAll” ha</w:t>
      </w:r>
      <w:r w:rsidR="00C67695">
        <w:t>s 265214 nodes and 420045 edges</w:t>
      </w:r>
      <w:r w:rsidR="002638FA" w:rsidRPr="002638FA">
        <w:t xml:space="preserve"> and was collected from a European institute from October 2003 to May 2005. The nodes represent email </w:t>
      </w:r>
      <w:r w:rsidR="00C67695" w:rsidRPr="002638FA">
        <w:t>address</w:t>
      </w:r>
      <w:r w:rsidR="00C67695">
        <w:t>es,</w:t>
      </w:r>
      <w:r w:rsidR="002638FA" w:rsidRPr="002638FA">
        <w:t xml:space="preserve"> and a directed edge signifies that </w:t>
      </w:r>
      <w:r w:rsidR="00C67695">
        <w:t xml:space="preserve">the </w:t>
      </w:r>
      <w:r w:rsidR="002638FA" w:rsidRPr="002638FA">
        <w:t xml:space="preserve">source node sent at least one email to </w:t>
      </w:r>
      <w:r w:rsidR="00C67695">
        <w:t xml:space="preserve">the </w:t>
      </w:r>
      <w:r w:rsidR="002638FA" w:rsidRPr="002638FA">
        <w:t>target node. “Email-enron” has 36692 nodes and 367662 edges and was collected</w:t>
      </w:r>
      <w:r w:rsidR="00C67695">
        <w:t xml:space="preserve"> and made public</w:t>
      </w:r>
      <w:r w:rsidR="002638FA" w:rsidRPr="002638FA">
        <w:t xml:space="preserve"> from the Enron Corporation when it was being investigated. This network is undirected and contains an edge between nodes if any email was exchanged between them.</w:t>
      </w:r>
    </w:p>
    <w:p w:rsidR="002638FA" w:rsidRPr="002638FA" w:rsidRDefault="002638FA" w:rsidP="003163E1">
      <w:pPr>
        <w:pStyle w:val="Heading2"/>
      </w:pPr>
      <w:bookmarkStart w:id="7" w:name="_Toc61995784"/>
      <w:r w:rsidRPr="002638FA">
        <w:t>Collaboration Networks</w:t>
      </w:r>
      <w:bookmarkEnd w:id="7"/>
      <w:r w:rsidRPr="002638FA">
        <w:t xml:space="preserve"> </w:t>
      </w:r>
    </w:p>
    <w:p w:rsidR="002638FA" w:rsidRPr="002638FA" w:rsidRDefault="002638FA" w:rsidP="007F2C9D">
      <w:r w:rsidRPr="002638FA">
        <w:t>The Arxiv collaboration networks were collected</w:t>
      </w:r>
      <w:r w:rsidR="00154DBB">
        <w:t xml:space="preserve"> from the e-print arXiv website</w:t>
      </w:r>
      <w:r w:rsidRPr="002638FA">
        <w:t>. The edges represent collaborations between authors, so if one author collaborated with another</w:t>
      </w:r>
      <w:r w:rsidR="00154DBB">
        <w:t>,</w:t>
      </w:r>
      <w:r w:rsidRPr="002638FA">
        <w:t xml:space="preserve"> an undirected edge exists between them. The data consists of papers published between January 1993 to April 2003. The “Ca-</w:t>
      </w:r>
      <w:r w:rsidR="00154DBB">
        <w:t>HepTH</w:t>
      </w:r>
      <w:r w:rsidRPr="002638FA">
        <w:t xml:space="preserve">” dataset has </w:t>
      </w:r>
      <w:r w:rsidR="00154DBB">
        <w:t>9877</w:t>
      </w:r>
      <w:r w:rsidRPr="002638FA">
        <w:t xml:space="preserve"> nodes and </w:t>
      </w:r>
      <w:r w:rsidR="00154DBB">
        <w:t>25998</w:t>
      </w:r>
      <w:r w:rsidRPr="002638FA">
        <w:t xml:space="preserve"> edges, and represents collaborations in papers of the </w:t>
      </w:r>
      <w:r w:rsidR="00154DBB" w:rsidRPr="002638FA">
        <w:t>High Energy Physics.</w:t>
      </w:r>
      <w:r w:rsidR="00154DBB">
        <w:t xml:space="preserve"> - Theory network.</w:t>
      </w:r>
      <w:r w:rsidRPr="002638FA">
        <w:t xml:space="preserve"> The “Ca-HepPH” dataset has 12008 nodes and </w:t>
      </w:r>
      <w:r w:rsidR="00154DBB">
        <w:t>118521</w:t>
      </w:r>
      <w:r w:rsidRPr="002638FA">
        <w:t xml:space="preserve"> edges and represents collaborations in papers of the High Energy Physics - Phenomenology </w:t>
      </w:r>
      <w:r w:rsidR="00154DBB">
        <w:t>network</w:t>
      </w:r>
      <w:r w:rsidRPr="002638FA">
        <w:t>.</w:t>
      </w:r>
    </w:p>
    <w:p w:rsidR="002638FA" w:rsidRPr="002638FA" w:rsidRDefault="002638FA" w:rsidP="00A53AB3">
      <w:pPr>
        <w:pStyle w:val="Heading2"/>
      </w:pPr>
      <w:bookmarkStart w:id="8" w:name="_Toc61995785"/>
      <w:r w:rsidRPr="002638FA">
        <w:lastRenderedPageBreak/>
        <w:t>Citation Networks</w:t>
      </w:r>
      <w:bookmarkEnd w:id="8"/>
    </w:p>
    <w:p w:rsidR="002638FA" w:rsidRPr="002638FA" w:rsidRDefault="002638FA" w:rsidP="007F2C9D">
      <w:r w:rsidRPr="002638FA">
        <w:t xml:space="preserve">The Arxiv citation networks were also collected from the </w:t>
      </w:r>
      <w:r w:rsidR="002462A6">
        <w:t xml:space="preserve">e-print arXiv </w:t>
      </w:r>
      <w:r w:rsidRPr="002638FA">
        <w:t>database. These datasets represent which papers cite each other within this database, and if one paper cites another, a directed edge is drawn from the former to the latter. Information regarding cited papers that do no</w:t>
      </w:r>
      <w:r w:rsidR="002462A6">
        <w:t>t</w:t>
      </w:r>
      <w:r w:rsidRPr="002638FA">
        <w:t xml:space="preserve"> exist within the database is not pres</w:t>
      </w:r>
      <w:r w:rsidR="002462A6">
        <w:t>ent in the networks. The data was</w:t>
      </w:r>
      <w:r w:rsidRPr="002638FA">
        <w:t xml:space="preserve"> collected from papers published between January 1993 and April 2003. The “cit-HepPH” dataset</w:t>
      </w:r>
      <w:r w:rsidR="002462A6">
        <w:t xml:space="preserve"> contains 34546 nodes and 421578</w:t>
      </w:r>
      <w:r w:rsidRPr="002638FA">
        <w:t xml:space="preserve"> edges and consists of papers </w:t>
      </w:r>
      <w:r w:rsidR="002462A6">
        <w:t>from</w:t>
      </w:r>
      <w:r w:rsidRPr="002638FA">
        <w:t xml:space="preserve"> the High Energy Physics- Phenomenology </w:t>
      </w:r>
      <w:r w:rsidR="002462A6">
        <w:t>network</w:t>
      </w:r>
      <w:r w:rsidRPr="002638FA">
        <w:t xml:space="preserve">. The “cit-HepTH” dataset contains 27770 nodes and 352807 edges and consists of papers </w:t>
      </w:r>
      <w:r w:rsidR="002462A6">
        <w:t>from</w:t>
      </w:r>
      <w:r w:rsidRPr="002638FA">
        <w:t xml:space="preserve"> the High Energy Physics- Theory </w:t>
      </w:r>
      <w:r w:rsidR="002462A6">
        <w:t>network</w:t>
      </w:r>
      <w:r w:rsidRPr="002638FA">
        <w:t>.</w:t>
      </w:r>
    </w:p>
    <w:p w:rsidR="002638FA" w:rsidRPr="002638FA" w:rsidRDefault="002638FA" w:rsidP="003163E1">
      <w:pPr>
        <w:pStyle w:val="Heading2"/>
      </w:pPr>
      <w:bookmarkStart w:id="9" w:name="_Toc61995786"/>
      <w:r w:rsidRPr="002638FA">
        <w:t>Internet P2P Networks</w:t>
      </w:r>
      <w:bookmarkEnd w:id="9"/>
      <w:r w:rsidRPr="002638FA">
        <w:t xml:space="preserve"> </w:t>
      </w:r>
    </w:p>
    <w:p w:rsidR="002638FA" w:rsidRDefault="00380CE4" w:rsidP="007F2C9D">
      <w:r>
        <w:t>The peer-to-peer network used in this study was</w:t>
      </w:r>
      <w:r w:rsidR="002638FA" w:rsidRPr="002638FA">
        <w:t xml:space="preserve"> con</w:t>
      </w:r>
      <w:r w:rsidR="004C3BE7">
        <w:t>structed from the Gnutella file-</w:t>
      </w:r>
      <w:r w:rsidR="00E87E4D">
        <w:t>sharing network by taking nine</w:t>
      </w:r>
      <w:r w:rsidR="002638FA" w:rsidRPr="002638FA">
        <w:t xml:space="preserve"> snapshots across a few days in August 2002. The ones used in this </w:t>
      </w:r>
      <w:r>
        <w:t>study</w:t>
      </w:r>
      <w:r w:rsidR="002638FA" w:rsidRPr="002638FA">
        <w:t xml:space="preserve"> are: “P2p-Gnutella04” (10876 nodes and 39994 edges)</w:t>
      </w:r>
      <w:r w:rsidR="00E87E4D">
        <w:t>,</w:t>
      </w:r>
      <w:r w:rsidR="002638FA" w:rsidRPr="002638FA">
        <w:t xml:space="preserve"> </w:t>
      </w:r>
      <w:r w:rsidR="00392A85">
        <w:t xml:space="preserve">which </w:t>
      </w:r>
      <w:r w:rsidR="002638FA" w:rsidRPr="002638FA">
        <w:t>was collected on 4th August,</w:t>
      </w:r>
      <w:r>
        <w:t xml:space="preserve"> “P2p-Gnutella08</w:t>
      </w:r>
      <w:r w:rsidRPr="002638FA">
        <w:t>” (</w:t>
      </w:r>
      <w:r>
        <w:t>6301</w:t>
      </w:r>
      <w:r w:rsidRPr="002638FA">
        <w:t xml:space="preserve"> nodes and </w:t>
      </w:r>
      <w:r>
        <w:t xml:space="preserve">20777 </w:t>
      </w:r>
      <w:r w:rsidRPr="002638FA">
        <w:t xml:space="preserve">edges) </w:t>
      </w:r>
      <w:r w:rsidR="00392A85">
        <w:t>was collected on 8</w:t>
      </w:r>
      <w:r w:rsidRPr="002638FA">
        <w:t>th August,</w:t>
      </w:r>
      <w:r w:rsidR="002638FA" w:rsidRPr="002638FA">
        <w:t xml:space="preserve"> </w:t>
      </w:r>
      <w:r w:rsidR="00392A85">
        <w:t>“P2p-Gnutella24</w:t>
      </w:r>
      <w:r w:rsidR="00392A85" w:rsidRPr="002638FA">
        <w:t>” (</w:t>
      </w:r>
      <w:r w:rsidR="00392A85">
        <w:t>26518</w:t>
      </w:r>
      <w:r w:rsidR="00392A85" w:rsidRPr="002638FA">
        <w:t xml:space="preserve"> nodes and </w:t>
      </w:r>
      <w:r w:rsidR="00392A85">
        <w:t xml:space="preserve">65369 </w:t>
      </w:r>
      <w:r w:rsidR="00392A85" w:rsidRPr="002638FA">
        <w:t xml:space="preserve">edges) </w:t>
      </w:r>
      <w:r w:rsidR="00392A85">
        <w:t>was collected on 2</w:t>
      </w:r>
      <w:r w:rsidR="00392A85" w:rsidRPr="002638FA">
        <w:t xml:space="preserve">4th August, </w:t>
      </w:r>
      <w:r w:rsidR="00392A85">
        <w:t>“P2p-Gnutella25</w:t>
      </w:r>
      <w:r w:rsidR="00392A85" w:rsidRPr="002638FA">
        <w:t>” (</w:t>
      </w:r>
      <w:r w:rsidR="00392A85">
        <w:t>22687</w:t>
      </w:r>
      <w:r w:rsidR="00392A85" w:rsidRPr="002638FA">
        <w:t xml:space="preserve"> nodes and </w:t>
      </w:r>
      <w:r w:rsidR="00392A85">
        <w:t xml:space="preserve">54705 </w:t>
      </w:r>
      <w:r w:rsidR="00392A85" w:rsidRPr="002638FA">
        <w:t xml:space="preserve">edges) </w:t>
      </w:r>
      <w:r w:rsidR="00392A85">
        <w:t>was collected on 25</w:t>
      </w:r>
      <w:r w:rsidR="00392A85" w:rsidRPr="002638FA">
        <w:t xml:space="preserve">th August, </w:t>
      </w:r>
      <w:r w:rsidR="002638FA" w:rsidRPr="002638FA">
        <w:t xml:space="preserve">“p2p-Gnutella30” (36682 nodes and 88328 edges) </w:t>
      </w:r>
      <w:r w:rsidR="00392A85">
        <w:t>was collected on 30th August and finally</w:t>
      </w:r>
      <w:r w:rsidR="002638FA" w:rsidRPr="002638FA">
        <w:t xml:space="preserve"> “p2p-Gnutella31” (625</w:t>
      </w:r>
      <w:r w:rsidR="00392A85">
        <w:t>86 nodes and 147892 edges)</w:t>
      </w:r>
      <w:r w:rsidR="002638FA" w:rsidRPr="002638FA">
        <w:t xml:space="preserve"> was taken on 31st August.</w:t>
      </w:r>
    </w:p>
    <w:p w:rsidR="0019202E" w:rsidRPr="002638FA" w:rsidRDefault="0019202E" w:rsidP="0019202E">
      <w:pPr>
        <w:pStyle w:val="Heading2"/>
      </w:pPr>
      <w:bookmarkStart w:id="10" w:name="_Toc61995787"/>
      <w:r>
        <w:t>Dataset Statistics</w:t>
      </w:r>
      <w:bookmarkEnd w:id="10"/>
      <w:r>
        <w:t xml:space="preserve"> </w:t>
      </w:r>
      <w:r w:rsidRPr="002638FA">
        <w:t xml:space="preserve"> </w:t>
      </w:r>
    </w:p>
    <w:p w:rsidR="002638FA" w:rsidRDefault="00392A85" w:rsidP="007F2C9D">
      <w:r>
        <w:t>Below we present</w:t>
      </w:r>
      <w:r w:rsidR="00F27FDB">
        <w:t xml:space="preserve"> the </w:t>
      </w:r>
      <w:r w:rsidR="004E16A6">
        <w:t>different statistics</w:t>
      </w:r>
      <w:r w:rsidR="00F27FDB">
        <w:t xml:space="preserve"> of each dataset of each category</w:t>
      </w:r>
      <w:r w:rsidR="00565FBA">
        <w:t xml:space="preserve"> that were used in this study.</w:t>
      </w:r>
    </w:p>
    <w:tbl>
      <w:tblPr>
        <w:tblStyle w:val="GridTable4-Accent6"/>
        <w:tblW w:w="0" w:type="auto"/>
        <w:tblLook w:val="04A0" w:firstRow="1" w:lastRow="0" w:firstColumn="1" w:lastColumn="0" w:noHBand="0" w:noVBand="1"/>
      </w:tblPr>
      <w:tblGrid>
        <w:gridCol w:w="2242"/>
        <w:gridCol w:w="1212"/>
        <w:gridCol w:w="1042"/>
        <w:gridCol w:w="1605"/>
        <w:gridCol w:w="1476"/>
        <w:gridCol w:w="1773"/>
      </w:tblGrid>
      <w:tr w:rsidR="00D87018" w:rsidRPr="00F27FDB" w:rsidTr="006F70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2" w:type="dxa"/>
            <w:noWrap/>
            <w:hideMark/>
          </w:tcPr>
          <w:p w:rsidR="00F27FDB" w:rsidRPr="00851E7B" w:rsidRDefault="00D87018" w:rsidP="00851E7B">
            <w:r w:rsidRPr="00851E7B">
              <w:t xml:space="preserve">Dataset </w:t>
            </w:r>
            <w:r w:rsidR="00F27FDB" w:rsidRPr="00851E7B">
              <w:t>name</w:t>
            </w:r>
          </w:p>
        </w:tc>
        <w:tc>
          <w:tcPr>
            <w:tcW w:w="1212"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No.</w:t>
            </w:r>
            <w:r w:rsidR="00851E7B">
              <w:t xml:space="preserve"> N</w:t>
            </w:r>
            <w:r w:rsidR="00F27FDB" w:rsidRPr="00851E7B">
              <w:t>odes</w:t>
            </w:r>
          </w:p>
        </w:tc>
        <w:tc>
          <w:tcPr>
            <w:tcW w:w="1042"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No. </w:t>
            </w:r>
            <w:r w:rsidR="00F27FDB" w:rsidRPr="00851E7B">
              <w:t>Edges</w:t>
            </w:r>
          </w:p>
        </w:tc>
        <w:tc>
          <w:tcPr>
            <w:tcW w:w="1605"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Average </w:t>
            </w:r>
            <w:r w:rsidR="00F27FDB" w:rsidRPr="00851E7B">
              <w:t>Degree</w:t>
            </w:r>
          </w:p>
        </w:tc>
        <w:tc>
          <w:tcPr>
            <w:tcW w:w="1476"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Graph </w:t>
            </w:r>
            <w:r w:rsidR="00F27FDB" w:rsidRPr="00851E7B">
              <w:t>Density</w:t>
            </w:r>
          </w:p>
        </w:tc>
        <w:tc>
          <w:tcPr>
            <w:tcW w:w="1773"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Graph </w:t>
            </w:r>
            <w:r w:rsidR="00F27FDB" w:rsidRPr="00851E7B">
              <w:t>Transitivity</w:t>
            </w:r>
          </w:p>
        </w:tc>
      </w:tr>
      <w:tr w:rsidR="00851E7B" w:rsidRPr="00F27FDB" w:rsidTr="006F70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2" w:type="dxa"/>
            <w:noWrap/>
            <w:hideMark/>
          </w:tcPr>
          <w:p w:rsidR="00F27FDB" w:rsidRPr="00851E7B" w:rsidRDefault="00F27FDB" w:rsidP="00851E7B">
            <w:r w:rsidRPr="00851E7B">
              <w:t>Ego-Facebook</w:t>
            </w:r>
          </w:p>
        </w:tc>
        <w:tc>
          <w:tcPr>
            <w:tcW w:w="1212"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039</w:t>
            </w:r>
          </w:p>
        </w:tc>
        <w:tc>
          <w:tcPr>
            <w:tcW w:w="1042"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8233</w:t>
            </w:r>
          </w:p>
        </w:tc>
        <w:tc>
          <w:tcPr>
            <w:tcW w:w="160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3.69051745</w:t>
            </w:r>
          </w:p>
        </w:tc>
        <w:tc>
          <w:tcPr>
            <w:tcW w:w="147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5408581</w:t>
            </w:r>
          </w:p>
        </w:tc>
        <w:tc>
          <w:tcPr>
            <w:tcW w:w="1773" w:type="dxa"/>
            <w:noWrap/>
            <w:hideMark/>
          </w:tcPr>
          <w:p w:rsidR="00F27FDB" w:rsidRPr="00851E7B" w:rsidRDefault="00F27FDB" w:rsidP="006F709F">
            <w:pPr>
              <w:keepNext/>
              <w:cnfStyle w:val="000000100000" w:firstRow="0" w:lastRow="0" w:firstColumn="0" w:lastColumn="0" w:oddVBand="0" w:evenVBand="0" w:oddHBand="1" w:evenHBand="0" w:firstRowFirstColumn="0" w:firstRowLastColumn="0" w:lastRowFirstColumn="0" w:lastRowLastColumn="0"/>
            </w:pPr>
            <w:r w:rsidRPr="00851E7B">
              <w:t>0.519189302</w:t>
            </w:r>
          </w:p>
        </w:tc>
      </w:tr>
    </w:tbl>
    <w:p w:rsidR="00565FBA" w:rsidRDefault="006F709F" w:rsidP="006F709F">
      <w:pPr>
        <w:pStyle w:val="Caption"/>
        <w:jc w:val="center"/>
        <w:rPr>
          <w:sz w:val="22"/>
          <w:szCs w:val="22"/>
        </w:rPr>
      </w:pPr>
      <w:bookmarkStart w:id="11" w:name="_Toc61995800"/>
      <w:r w:rsidRPr="006F709F">
        <w:rPr>
          <w:sz w:val="22"/>
          <w:szCs w:val="22"/>
        </w:rPr>
        <w:t xml:space="preserve">Table </w:t>
      </w:r>
      <w:r w:rsidR="003D2E82">
        <w:rPr>
          <w:sz w:val="22"/>
          <w:szCs w:val="22"/>
        </w:rPr>
        <w:fldChar w:fldCharType="begin"/>
      </w:r>
      <w:r w:rsidR="003D2E82">
        <w:rPr>
          <w:sz w:val="22"/>
          <w:szCs w:val="22"/>
        </w:rPr>
        <w:instrText xml:space="preserve"> STYLEREF 1 \s </w:instrText>
      </w:r>
      <w:r w:rsidR="003D2E82">
        <w:rPr>
          <w:sz w:val="22"/>
          <w:szCs w:val="22"/>
        </w:rPr>
        <w:fldChar w:fldCharType="separate"/>
      </w:r>
      <w:r w:rsidR="001B1DA1">
        <w:rPr>
          <w:noProof/>
          <w:sz w:val="22"/>
          <w:szCs w:val="22"/>
        </w:rPr>
        <w:t>4</w:t>
      </w:r>
      <w:r w:rsidR="003D2E82">
        <w:rPr>
          <w:sz w:val="22"/>
          <w:szCs w:val="22"/>
        </w:rPr>
        <w:fldChar w:fldCharType="end"/>
      </w:r>
      <w:r w:rsidR="003D2E82">
        <w:rPr>
          <w:sz w:val="22"/>
          <w:szCs w:val="22"/>
        </w:rPr>
        <w:noBreakHyphen/>
      </w:r>
      <w:r w:rsidR="003D2E82">
        <w:rPr>
          <w:sz w:val="22"/>
          <w:szCs w:val="22"/>
        </w:rPr>
        <w:fldChar w:fldCharType="begin"/>
      </w:r>
      <w:r w:rsidR="003D2E82">
        <w:rPr>
          <w:sz w:val="22"/>
          <w:szCs w:val="22"/>
        </w:rPr>
        <w:instrText xml:space="preserve"> SEQ Table \* ARABIC \s 1 </w:instrText>
      </w:r>
      <w:r w:rsidR="003D2E82">
        <w:rPr>
          <w:sz w:val="22"/>
          <w:szCs w:val="22"/>
        </w:rPr>
        <w:fldChar w:fldCharType="separate"/>
      </w:r>
      <w:r w:rsidR="001B1DA1">
        <w:rPr>
          <w:noProof/>
          <w:sz w:val="22"/>
          <w:szCs w:val="22"/>
        </w:rPr>
        <w:t>1</w:t>
      </w:r>
      <w:r w:rsidR="003D2E82">
        <w:rPr>
          <w:sz w:val="22"/>
          <w:szCs w:val="22"/>
        </w:rPr>
        <w:fldChar w:fldCharType="end"/>
      </w:r>
      <w:r w:rsidRPr="006F709F">
        <w:rPr>
          <w:sz w:val="22"/>
          <w:szCs w:val="22"/>
        </w:rPr>
        <w:t>: Social Networks</w:t>
      </w:r>
      <w:bookmarkEnd w:id="11"/>
    </w:p>
    <w:p w:rsidR="006F709F" w:rsidRDefault="006F709F" w:rsidP="006F709F"/>
    <w:p w:rsidR="006F709F" w:rsidRPr="006F709F" w:rsidRDefault="006F709F" w:rsidP="006F709F"/>
    <w:tbl>
      <w:tblPr>
        <w:tblStyle w:val="GridTable4-Accent6"/>
        <w:tblW w:w="0" w:type="auto"/>
        <w:tblLook w:val="04A0" w:firstRow="1" w:lastRow="0" w:firstColumn="1" w:lastColumn="0" w:noHBand="0" w:noVBand="1"/>
      </w:tblPr>
      <w:tblGrid>
        <w:gridCol w:w="2245"/>
        <w:gridCol w:w="1080"/>
        <w:gridCol w:w="1247"/>
        <w:gridCol w:w="1540"/>
        <w:gridCol w:w="1447"/>
        <w:gridCol w:w="1791"/>
      </w:tblGrid>
      <w:tr w:rsidR="00851E7B" w:rsidRPr="00B26314"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D87018" w:rsidP="00851E7B">
            <w:r>
              <w:lastRenderedPageBreak/>
              <w:t xml:space="preserve">Dataset </w:t>
            </w:r>
            <w:r w:rsidR="00B26314" w:rsidRPr="00B26314">
              <w:t>name</w:t>
            </w:r>
          </w:p>
        </w:tc>
        <w:tc>
          <w:tcPr>
            <w:tcW w:w="1080" w:type="dxa"/>
            <w:noWrap/>
            <w:hideMark/>
          </w:tcPr>
          <w:p w:rsidR="00B26314" w:rsidRPr="00B26314" w:rsidRDefault="00D87018" w:rsidP="00851E7B">
            <w:pPr>
              <w:cnfStyle w:val="100000000000" w:firstRow="1" w:lastRow="0" w:firstColumn="0" w:lastColumn="0" w:oddVBand="0" w:evenVBand="0" w:oddHBand="0" w:evenHBand="0" w:firstRowFirstColumn="0" w:firstRowLastColumn="0" w:lastRowFirstColumn="0" w:lastRowLastColumn="0"/>
            </w:pPr>
            <w:r>
              <w:t xml:space="preserve">No. </w:t>
            </w:r>
            <w:r w:rsidR="00B26314" w:rsidRPr="00B26314">
              <w:t>Nodes</w:t>
            </w:r>
          </w:p>
        </w:tc>
        <w:tc>
          <w:tcPr>
            <w:tcW w:w="1247"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No. </w:t>
            </w:r>
            <w:r w:rsidR="00B26314" w:rsidRPr="00B26314">
              <w:t>Edges</w:t>
            </w:r>
          </w:p>
        </w:tc>
        <w:tc>
          <w:tcPr>
            <w:tcW w:w="1540"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Average </w:t>
            </w:r>
            <w:r w:rsidR="00B26314" w:rsidRPr="00B26314">
              <w:t>Degree</w:t>
            </w:r>
          </w:p>
        </w:tc>
        <w:tc>
          <w:tcPr>
            <w:tcW w:w="1447"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Graph </w:t>
            </w:r>
            <w:r w:rsidR="00B26314" w:rsidRPr="00B26314">
              <w:t>Density</w:t>
            </w:r>
          </w:p>
        </w:tc>
        <w:tc>
          <w:tcPr>
            <w:tcW w:w="1791"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Graph </w:t>
            </w:r>
            <w:r w:rsidR="00B26314" w:rsidRPr="00B26314">
              <w:t>Transitivity</w:t>
            </w:r>
          </w:p>
        </w:tc>
      </w:tr>
      <w:tr w:rsidR="00851E7B" w:rsidRPr="00B26314"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B26314" w:rsidP="00851E7B">
            <w:r w:rsidRPr="00B26314">
              <w:t>Email-Enron</w:t>
            </w:r>
          </w:p>
        </w:tc>
        <w:tc>
          <w:tcPr>
            <w:tcW w:w="1080"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36</w:t>
            </w:r>
            <w:r w:rsidR="00A7777D">
              <w:t>,</w:t>
            </w:r>
            <w:r w:rsidRPr="00B26314">
              <w:t>692</w:t>
            </w:r>
          </w:p>
        </w:tc>
        <w:tc>
          <w:tcPr>
            <w:tcW w:w="1247" w:type="dxa"/>
            <w:noWrap/>
            <w:hideMark/>
          </w:tcPr>
          <w:p w:rsidR="00B26314" w:rsidRPr="00B26314" w:rsidRDefault="00A7777D" w:rsidP="00851E7B">
            <w:pPr>
              <w:cnfStyle w:val="000000100000" w:firstRow="0" w:lastRow="0" w:firstColumn="0" w:lastColumn="0" w:oddVBand="0" w:evenVBand="0" w:oddHBand="1" w:evenHBand="0" w:firstRowFirstColumn="0" w:firstRowLastColumn="0" w:lastRowFirstColumn="0" w:lastRowLastColumn="0"/>
            </w:pPr>
            <w:r>
              <w:t>183,831</w:t>
            </w:r>
          </w:p>
        </w:tc>
        <w:tc>
          <w:tcPr>
            <w:tcW w:w="1540"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20.04044478</w:t>
            </w:r>
          </w:p>
        </w:tc>
        <w:tc>
          <w:tcPr>
            <w:tcW w:w="1447"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0.00027309</w:t>
            </w:r>
          </w:p>
        </w:tc>
        <w:tc>
          <w:tcPr>
            <w:tcW w:w="1791"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0.085310796</w:t>
            </w:r>
          </w:p>
        </w:tc>
      </w:tr>
      <w:tr w:rsidR="00851E7B" w:rsidRPr="00B26314" w:rsidTr="003D14A0">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B26314" w:rsidP="00851E7B">
            <w:r w:rsidRPr="00B26314">
              <w:t>Email-EUAll</w:t>
            </w:r>
          </w:p>
        </w:tc>
        <w:tc>
          <w:tcPr>
            <w:tcW w:w="1080"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265</w:t>
            </w:r>
            <w:r w:rsidR="00A7777D">
              <w:t>,</w:t>
            </w:r>
            <w:r w:rsidRPr="00B26314">
              <w:t>214</w:t>
            </w:r>
          </w:p>
        </w:tc>
        <w:tc>
          <w:tcPr>
            <w:tcW w:w="1247"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420</w:t>
            </w:r>
            <w:r w:rsidR="00A7777D">
              <w:t>,</w:t>
            </w:r>
            <w:r w:rsidRPr="00B26314">
              <w:t>045</w:t>
            </w:r>
          </w:p>
        </w:tc>
        <w:tc>
          <w:tcPr>
            <w:tcW w:w="1540"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3.167592963</w:t>
            </w:r>
          </w:p>
        </w:tc>
        <w:tc>
          <w:tcPr>
            <w:tcW w:w="1447"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5.97E-06</w:t>
            </w:r>
          </w:p>
        </w:tc>
        <w:tc>
          <w:tcPr>
            <w:tcW w:w="1791" w:type="dxa"/>
            <w:noWrap/>
            <w:hideMark/>
          </w:tcPr>
          <w:p w:rsidR="00B26314" w:rsidRPr="00B26314" w:rsidRDefault="00B26314" w:rsidP="006F709F">
            <w:pPr>
              <w:keepNext/>
              <w:cnfStyle w:val="000000000000" w:firstRow="0" w:lastRow="0" w:firstColumn="0" w:lastColumn="0" w:oddVBand="0" w:evenVBand="0" w:oddHBand="0" w:evenHBand="0" w:firstRowFirstColumn="0" w:firstRowLastColumn="0" w:lastRowFirstColumn="0" w:lastRowLastColumn="0"/>
            </w:pPr>
            <w:r w:rsidRPr="00B26314">
              <w:t>0.004106431</w:t>
            </w:r>
          </w:p>
        </w:tc>
      </w:tr>
    </w:tbl>
    <w:p w:rsidR="00CE589C" w:rsidRPr="006F709F" w:rsidRDefault="006F709F" w:rsidP="006F709F">
      <w:pPr>
        <w:pStyle w:val="Caption"/>
        <w:jc w:val="center"/>
        <w:rPr>
          <w:sz w:val="22"/>
        </w:rPr>
      </w:pPr>
      <w:bookmarkStart w:id="12" w:name="_Toc61995801"/>
      <w:r w:rsidRPr="006F709F">
        <w:rPr>
          <w:sz w:val="22"/>
        </w:rPr>
        <w:t xml:space="preserve">Table </w:t>
      </w:r>
      <w:r w:rsidR="003D2E82">
        <w:rPr>
          <w:sz w:val="22"/>
        </w:rPr>
        <w:fldChar w:fldCharType="begin"/>
      </w:r>
      <w:r w:rsidR="003D2E82">
        <w:rPr>
          <w:sz w:val="22"/>
        </w:rPr>
        <w:instrText xml:space="preserve"> STYLEREF 1 \s </w:instrText>
      </w:r>
      <w:r w:rsidR="003D2E82">
        <w:rPr>
          <w:sz w:val="22"/>
        </w:rPr>
        <w:fldChar w:fldCharType="separate"/>
      </w:r>
      <w:r w:rsidR="001B1DA1">
        <w:rPr>
          <w:noProof/>
          <w:sz w:val="22"/>
        </w:rPr>
        <w:t>4</w:t>
      </w:r>
      <w:r w:rsidR="003D2E82">
        <w:rPr>
          <w:sz w:val="22"/>
        </w:rPr>
        <w:fldChar w:fldCharType="end"/>
      </w:r>
      <w:r w:rsidR="003D2E82">
        <w:rPr>
          <w:sz w:val="22"/>
        </w:rPr>
        <w:noBreakHyphen/>
      </w:r>
      <w:r w:rsidR="003D2E82">
        <w:rPr>
          <w:sz w:val="22"/>
        </w:rPr>
        <w:fldChar w:fldCharType="begin"/>
      </w:r>
      <w:r w:rsidR="003D2E82">
        <w:rPr>
          <w:sz w:val="22"/>
        </w:rPr>
        <w:instrText xml:space="preserve"> SEQ Table \* ARABIC \s 1 </w:instrText>
      </w:r>
      <w:r w:rsidR="003D2E82">
        <w:rPr>
          <w:sz w:val="22"/>
        </w:rPr>
        <w:fldChar w:fldCharType="separate"/>
      </w:r>
      <w:r w:rsidR="001B1DA1">
        <w:rPr>
          <w:noProof/>
          <w:sz w:val="22"/>
        </w:rPr>
        <w:t>2</w:t>
      </w:r>
      <w:r w:rsidR="003D2E82">
        <w:rPr>
          <w:sz w:val="22"/>
        </w:rPr>
        <w:fldChar w:fldCharType="end"/>
      </w:r>
      <w:r w:rsidRPr="006F709F">
        <w:rPr>
          <w:sz w:val="22"/>
        </w:rPr>
        <w:t>: Communication Networks</w:t>
      </w:r>
      <w:bookmarkEnd w:id="12"/>
    </w:p>
    <w:p w:rsidR="00025057" w:rsidRDefault="00025057" w:rsidP="00CE589C"/>
    <w:tbl>
      <w:tblPr>
        <w:tblStyle w:val="GridTable4-Accent6"/>
        <w:tblW w:w="0" w:type="auto"/>
        <w:tblLook w:val="04A0" w:firstRow="1" w:lastRow="0" w:firstColumn="1" w:lastColumn="0" w:noHBand="0" w:noVBand="1"/>
      </w:tblPr>
      <w:tblGrid>
        <w:gridCol w:w="2245"/>
        <w:gridCol w:w="1073"/>
        <w:gridCol w:w="1087"/>
        <w:gridCol w:w="1632"/>
        <w:gridCol w:w="1494"/>
        <w:gridCol w:w="1819"/>
      </w:tblGrid>
      <w:tr w:rsidR="0064500C" w:rsidRPr="0064500C" w:rsidTr="0064500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Dataset</w:t>
            </w:r>
            <w:r>
              <w:t xml:space="preserve"> </w:t>
            </w:r>
            <w:r w:rsidRPr="0064500C">
              <w:t>name</w:t>
            </w:r>
          </w:p>
        </w:tc>
        <w:tc>
          <w:tcPr>
            <w:tcW w:w="1073"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No </w:t>
            </w:r>
            <w:r w:rsidRPr="0064500C">
              <w:t>Nodes</w:t>
            </w:r>
          </w:p>
        </w:tc>
        <w:tc>
          <w:tcPr>
            <w:tcW w:w="1087"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No </w:t>
            </w:r>
            <w:r w:rsidRPr="0064500C">
              <w:t>Edges</w:t>
            </w:r>
          </w:p>
        </w:tc>
        <w:tc>
          <w:tcPr>
            <w:tcW w:w="1632"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Average </w:t>
            </w:r>
            <w:r w:rsidRPr="0064500C">
              <w:t>Degree</w:t>
            </w:r>
          </w:p>
        </w:tc>
        <w:tc>
          <w:tcPr>
            <w:tcW w:w="1494"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Graph </w:t>
            </w:r>
            <w:r w:rsidRPr="0064500C">
              <w:t>Density</w:t>
            </w:r>
          </w:p>
        </w:tc>
        <w:tc>
          <w:tcPr>
            <w:tcW w:w="1819"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Graph </w:t>
            </w:r>
            <w:r w:rsidRPr="0064500C">
              <w:t>Transitivity</w:t>
            </w:r>
          </w:p>
        </w:tc>
      </w:tr>
      <w:tr w:rsidR="0064500C" w:rsidRPr="0064500C" w:rsidTr="006450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CA-HepPh</w:t>
            </w:r>
          </w:p>
        </w:tc>
        <w:tc>
          <w:tcPr>
            <w:tcW w:w="1073"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12</w:t>
            </w:r>
            <w:r w:rsidR="00557B5D">
              <w:t>,</w:t>
            </w:r>
            <w:r w:rsidRPr="0064500C">
              <w:t>008</w:t>
            </w:r>
          </w:p>
        </w:tc>
        <w:tc>
          <w:tcPr>
            <w:tcW w:w="1087" w:type="dxa"/>
            <w:noWrap/>
            <w:hideMark/>
          </w:tcPr>
          <w:p w:rsidR="0064500C" w:rsidRPr="0064500C" w:rsidRDefault="00557B5D" w:rsidP="0064500C">
            <w:pPr>
              <w:cnfStyle w:val="000000100000" w:firstRow="0" w:lastRow="0" w:firstColumn="0" w:lastColumn="0" w:oddVBand="0" w:evenVBand="0" w:oddHBand="1" w:evenHBand="0" w:firstRowFirstColumn="0" w:firstRowLastColumn="0" w:lastRowFirstColumn="0" w:lastRowLastColumn="0"/>
            </w:pPr>
            <w:r>
              <w:t>118,521</w:t>
            </w:r>
          </w:p>
        </w:tc>
        <w:tc>
          <w:tcPr>
            <w:tcW w:w="1632"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39.47534977</w:t>
            </w:r>
          </w:p>
        </w:tc>
        <w:tc>
          <w:tcPr>
            <w:tcW w:w="1494"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0.00164371</w:t>
            </w:r>
          </w:p>
        </w:tc>
        <w:tc>
          <w:tcPr>
            <w:tcW w:w="1819"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0.659477009</w:t>
            </w:r>
          </w:p>
        </w:tc>
      </w:tr>
      <w:tr w:rsidR="0064500C" w:rsidRPr="0064500C" w:rsidTr="0064500C">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557B5D" w:rsidP="0064500C">
            <w:r>
              <w:t>CA-HepTH</w:t>
            </w:r>
          </w:p>
        </w:tc>
        <w:tc>
          <w:tcPr>
            <w:tcW w:w="1073" w:type="dxa"/>
            <w:noWrap/>
            <w:hideMark/>
          </w:tcPr>
          <w:p w:rsidR="0064500C" w:rsidRPr="0064500C" w:rsidRDefault="00557B5D" w:rsidP="0064500C">
            <w:pPr>
              <w:cnfStyle w:val="000000000000" w:firstRow="0" w:lastRow="0" w:firstColumn="0" w:lastColumn="0" w:oddVBand="0" w:evenVBand="0" w:oddHBand="0" w:evenHBand="0" w:firstRowFirstColumn="0" w:firstRowLastColumn="0" w:lastRowFirstColumn="0" w:lastRowLastColumn="0"/>
            </w:pPr>
            <w:r>
              <w:t>9,877</w:t>
            </w:r>
          </w:p>
        </w:tc>
        <w:tc>
          <w:tcPr>
            <w:tcW w:w="1087" w:type="dxa"/>
            <w:noWrap/>
            <w:hideMark/>
          </w:tcPr>
          <w:p w:rsidR="0064500C" w:rsidRPr="0064500C" w:rsidRDefault="00557B5D" w:rsidP="0064500C">
            <w:pPr>
              <w:cnfStyle w:val="000000000000" w:firstRow="0" w:lastRow="0" w:firstColumn="0" w:lastColumn="0" w:oddVBand="0" w:evenVBand="0" w:oddHBand="0" w:evenHBand="0" w:firstRowFirstColumn="0" w:firstRowLastColumn="0" w:lastRowFirstColumn="0" w:lastRowLastColumn="0"/>
            </w:pPr>
            <w:r>
              <w:t>25,998</w:t>
            </w:r>
          </w:p>
        </w:tc>
        <w:tc>
          <w:tcPr>
            <w:tcW w:w="1632"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42.20754315</w:t>
            </w:r>
          </w:p>
        </w:tc>
        <w:tc>
          <w:tcPr>
            <w:tcW w:w="1494"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0.001124215</w:t>
            </w:r>
          </w:p>
        </w:tc>
        <w:tc>
          <w:tcPr>
            <w:tcW w:w="1819" w:type="dxa"/>
            <w:noWrap/>
            <w:hideMark/>
          </w:tcPr>
          <w:p w:rsidR="0064500C" w:rsidRPr="0064500C" w:rsidRDefault="0064500C" w:rsidP="006F709F">
            <w:pPr>
              <w:keepNext/>
              <w:cnfStyle w:val="000000000000" w:firstRow="0" w:lastRow="0" w:firstColumn="0" w:lastColumn="0" w:oddVBand="0" w:evenVBand="0" w:oddHBand="0" w:evenHBand="0" w:firstRowFirstColumn="0" w:firstRowLastColumn="0" w:lastRowFirstColumn="0" w:lastRowLastColumn="0"/>
            </w:pPr>
            <w:r w:rsidRPr="0064500C">
              <w:t>0.318001581</w:t>
            </w:r>
          </w:p>
        </w:tc>
      </w:tr>
    </w:tbl>
    <w:p w:rsidR="0064500C" w:rsidRPr="006F709F" w:rsidRDefault="006F709F" w:rsidP="006F709F">
      <w:pPr>
        <w:pStyle w:val="Caption"/>
        <w:jc w:val="center"/>
        <w:rPr>
          <w:sz w:val="22"/>
        </w:rPr>
      </w:pPr>
      <w:bookmarkStart w:id="13" w:name="_Toc61995802"/>
      <w:r w:rsidRPr="006F709F">
        <w:rPr>
          <w:sz w:val="22"/>
        </w:rPr>
        <w:t xml:space="preserve">Table </w:t>
      </w:r>
      <w:r w:rsidR="003D2E82">
        <w:rPr>
          <w:sz w:val="22"/>
        </w:rPr>
        <w:fldChar w:fldCharType="begin"/>
      </w:r>
      <w:r w:rsidR="003D2E82">
        <w:rPr>
          <w:sz w:val="22"/>
        </w:rPr>
        <w:instrText xml:space="preserve"> STYLEREF 1 \s </w:instrText>
      </w:r>
      <w:r w:rsidR="003D2E82">
        <w:rPr>
          <w:sz w:val="22"/>
        </w:rPr>
        <w:fldChar w:fldCharType="separate"/>
      </w:r>
      <w:r w:rsidR="001B1DA1">
        <w:rPr>
          <w:noProof/>
          <w:sz w:val="22"/>
        </w:rPr>
        <w:t>4</w:t>
      </w:r>
      <w:r w:rsidR="003D2E82">
        <w:rPr>
          <w:sz w:val="22"/>
        </w:rPr>
        <w:fldChar w:fldCharType="end"/>
      </w:r>
      <w:r w:rsidR="003D2E82">
        <w:rPr>
          <w:sz w:val="22"/>
        </w:rPr>
        <w:noBreakHyphen/>
      </w:r>
      <w:r w:rsidR="003D2E82">
        <w:rPr>
          <w:sz w:val="22"/>
        </w:rPr>
        <w:fldChar w:fldCharType="begin"/>
      </w:r>
      <w:r w:rsidR="003D2E82">
        <w:rPr>
          <w:sz w:val="22"/>
        </w:rPr>
        <w:instrText xml:space="preserve"> SEQ Table \* ARABIC \s 1 </w:instrText>
      </w:r>
      <w:r w:rsidR="003D2E82">
        <w:rPr>
          <w:sz w:val="22"/>
        </w:rPr>
        <w:fldChar w:fldCharType="separate"/>
      </w:r>
      <w:r w:rsidR="001B1DA1">
        <w:rPr>
          <w:noProof/>
          <w:sz w:val="22"/>
        </w:rPr>
        <w:t>3</w:t>
      </w:r>
      <w:r w:rsidR="003D2E82">
        <w:rPr>
          <w:sz w:val="22"/>
        </w:rPr>
        <w:fldChar w:fldCharType="end"/>
      </w:r>
      <w:r w:rsidRPr="006F709F">
        <w:rPr>
          <w:sz w:val="22"/>
        </w:rPr>
        <w:t>: Collaboration Networks</w:t>
      </w:r>
      <w:bookmarkEnd w:id="13"/>
    </w:p>
    <w:p w:rsidR="0064500C" w:rsidRDefault="0064500C" w:rsidP="00CE589C"/>
    <w:tbl>
      <w:tblPr>
        <w:tblStyle w:val="GridTable4-Accent6"/>
        <w:tblW w:w="9586" w:type="dxa"/>
        <w:tblLook w:val="04A0" w:firstRow="1" w:lastRow="0" w:firstColumn="1" w:lastColumn="0" w:noHBand="0" w:noVBand="1"/>
      </w:tblPr>
      <w:tblGrid>
        <w:gridCol w:w="2198"/>
        <w:gridCol w:w="1125"/>
        <w:gridCol w:w="1464"/>
        <w:gridCol w:w="1476"/>
        <w:gridCol w:w="1710"/>
        <w:gridCol w:w="1615"/>
      </w:tblGrid>
      <w:tr w:rsidR="003D14A0" w:rsidRPr="00146506" w:rsidTr="004F36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8" w:type="dxa"/>
            <w:noWrap/>
            <w:hideMark/>
          </w:tcPr>
          <w:p w:rsidR="00146506" w:rsidRPr="00146506" w:rsidRDefault="00146506" w:rsidP="00146506">
            <w:r>
              <w:t xml:space="preserve">Dataset </w:t>
            </w:r>
            <w:r w:rsidRPr="00146506">
              <w:t>name</w:t>
            </w:r>
          </w:p>
        </w:tc>
        <w:tc>
          <w:tcPr>
            <w:tcW w:w="1125"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No </w:t>
            </w:r>
            <w:r w:rsidRPr="00146506">
              <w:t>Nodes</w:t>
            </w:r>
          </w:p>
        </w:tc>
        <w:tc>
          <w:tcPr>
            <w:tcW w:w="1464"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No </w:t>
            </w:r>
            <w:r w:rsidRPr="00146506">
              <w:t>Edges</w:t>
            </w:r>
          </w:p>
        </w:tc>
        <w:tc>
          <w:tcPr>
            <w:tcW w:w="1474"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Average </w:t>
            </w:r>
            <w:r w:rsidRPr="00146506">
              <w:t>Degree</w:t>
            </w:r>
          </w:p>
        </w:tc>
        <w:tc>
          <w:tcPr>
            <w:tcW w:w="1710"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Density</w:t>
            </w:r>
          </w:p>
        </w:tc>
        <w:tc>
          <w:tcPr>
            <w:tcW w:w="1615"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Transitivity</w:t>
            </w:r>
          </w:p>
        </w:tc>
      </w:tr>
      <w:tr w:rsidR="00146506" w:rsidRPr="00146506" w:rsidTr="004F3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8" w:type="dxa"/>
            <w:noWrap/>
            <w:hideMark/>
          </w:tcPr>
          <w:p w:rsidR="00146506" w:rsidRPr="00146506" w:rsidRDefault="00146506" w:rsidP="00146506">
            <w:r w:rsidRPr="00146506">
              <w:t>Cit-HepTh</w:t>
            </w:r>
          </w:p>
        </w:tc>
        <w:tc>
          <w:tcPr>
            <w:tcW w:w="112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7</w:t>
            </w:r>
            <w:r w:rsidR="008B01B3">
              <w:t>,</w:t>
            </w:r>
            <w:r w:rsidRPr="00146506">
              <w:t>770</w:t>
            </w:r>
          </w:p>
        </w:tc>
        <w:tc>
          <w:tcPr>
            <w:tcW w:w="1464"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352</w:t>
            </w:r>
            <w:r w:rsidR="008B01B3">
              <w:t>,</w:t>
            </w:r>
            <w:r w:rsidRPr="00146506">
              <w:t>807</w:t>
            </w:r>
          </w:p>
        </w:tc>
        <w:tc>
          <w:tcPr>
            <w:tcW w:w="1474"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5.40921858</w:t>
            </w:r>
          </w:p>
        </w:tc>
        <w:tc>
          <w:tcPr>
            <w:tcW w:w="1710"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000457494</w:t>
            </w:r>
          </w:p>
        </w:tc>
        <w:tc>
          <w:tcPr>
            <w:tcW w:w="161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119569073</w:t>
            </w:r>
          </w:p>
        </w:tc>
      </w:tr>
      <w:tr w:rsidR="00146506" w:rsidRPr="00146506" w:rsidTr="004F3649">
        <w:trPr>
          <w:trHeight w:val="300"/>
        </w:trPr>
        <w:tc>
          <w:tcPr>
            <w:cnfStyle w:val="001000000000" w:firstRow="0" w:lastRow="0" w:firstColumn="1" w:lastColumn="0" w:oddVBand="0" w:evenVBand="0" w:oddHBand="0" w:evenHBand="0" w:firstRowFirstColumn="0" w:firstRowLastColumn="0" w:lastRowFirstColumn="0" w:lastRowLastColumn="0"/>
            <w:tcW w:w="2198" w:type="dxa"/>
            <w:noWrap/>
            <w:hideMark/>
          </w:tcPr>
          <w:p w:rsidR="00146506" w:rsidRPr="00146506" w:rsidRDefault="00146506" w:rsidP="00146506">
            <w:r w:rsidRPr="00146506">
              <w:t>Cit-HepPh</w:t>
            </w:r>
          </w:p>
        </w:tc>
        <w:tc>
          <w:tcPr>
            <w:tcW w:w="112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34</w:t>
            </w:r>
            <w:r w:rsidR="008B01B3">
              <w:t>,</w:t>
            </w:r>
            <w:r w:rsidRPr="00146506">
              <w:t>546</w:t>
            </w:r>
          </w:p>
        </w:tc>
        <w:tc>
          <w:tcPr>
            <w:tcW w:w="1464"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421</w:t>
            </w:r>
            <w:r w:rsidR="008B01B3">
              <w:t>,</w:t>
            </w:r>
            <w:r w:rsidRPr="00146506">
              <w:t>577</w:t>
            </w:r>
          </w:p>
        </w:tc>
        <w:tc>
          <w:tcPr>
            <w:tcW w:w="1474"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24.4067041</w:t>
            </w:r>
          </w:p>
        </w:tc>
        <w:tc>
          <w:tcPr>
            <w:tcW w:w="1710"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000353249</w:t>
            </w:r>
          </w:p>
        </w:tc>
        <w:tc>
          <w:tcPr>
            <w:tcW w:w="161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145656674</w:t>
            </w:r>
          </w:p>
        </w:tc>
      </w:tr>
    </w:tbl>
    <w:p w:rsidR="004F0CEA" w:rsidRDefault="006F709F" w:rsidP="006F709F">
      <w:pPr>
        <w:pStyle w:val="Caption"/>
        <w:jc w:val="center"/>
        <w:rPr>
          <w:sz w:val="22"/>
        </w:rPr>
      </w:pPr>
      <w:bookmarkStart w:id="14" w:name="_Toc61995803"/>
      <w:r w:rsidRPr="006F709F">
        <w:rPr>
          <w:sz w:val="22"/>
        </w:rPr>
        <w:t xml:space="preserve">Table </w:t>
      </w:r>
      <w:r w:rsidR="003D2E82">
        <w:rPr>
          <w:sz w:val="22"/>
        </w:rPr>
        <w:fldChar w:fldCharType="begin"/>
      </w:r>
      <w:r w:rsidR="003D2E82">
        <w:rPr>
          <w:sz w:val="22"/>
        </w:rPr>
        <w:instrText xml:space="preserve"> STYLEREF 1 \s </w:instrText>
      </w:r>
      <w:r w:rsidR="003D2E82">
        <w:rPr>
          <w:sz w:val="22"/>
        </w:rPr>
        <w:fldChar w:fldCharType="separate"/>
      </w:r>
      <w:r w:rsidR="001B1DA1">
        <w:rPr>
          <w:noProof/>
          <w:sz w:val="22"/>
        </w:rPr>
        <w:t>4</w:t>
      </w:r>
      <w:r w:rsidR="003D2E82">
        <w:rPr>
          <w:sz w:val="22"/>
        </w:rPr>
        <w:fldChar w:fldCharType="end"/>
      </w:r>
      <w:r w:rsidR="003D2E82">
        <w:rPr>
          <w:sz w:val="22"/>
        </w:rPr>
        <w:noBreakHyphen/>
      </w:r>
      <w:r w:rsidR="003D2E82">
        <w:rPr>
          <w:sz w:val="22"/>
        </w:rPr>
        <w:fldChar w:fldCharType="begin"/>
      </w:r>
      <w:r w:rsidR="003D2E82">
        <w:rPr>
          <w:sz w:val="22"/>
        </w:rPr>
        <w:instrText xml:space="preserve"> SEQ Table \* ARABIC \s 1 </w:instrText>
      </w:r>
      <w:r w:rsidR="003D2E82">
        <w:rPr>
          <w:sz w:val="22"/>
        </w:rPr>
        <w:fldChar w:fldCharType="separate"/>
      </w:r>
      <w:r w:rsidR="001B1DA1">
        <w:rPr>
          <w:noProof/>
          <w:sz w:val="22"/>
        </w:rPr>
        <w:t>4</w:t>
      </w:r>
      <w:r w:rsidR="003D2E82">
        <w:rPr>
          <w:sz w:val="22"/>
        </w:rPr>
        <w:fldChar w:fldCharType="end"/>
      </w:r>
      <w:r w:rsidRPr="006F709F">
        <w:rPr>
          <w:sz w:val="22"/>
        </w:rPr>
        <w:t>: Citation Networks</w:t>
      </w:r>
      <w:bookmarkEnd w:id="14"/>
    </w:p>
    <w:p w:rsidR="006F709F" w:rsidRPr="006F709F" w:rsidRDefault="006F709F" w:rsidP="006F709F"/>
    <w:tbl>
      <w:tblPr>
        <w:tblStyle w:val="GridTable4-Accent6"/>
        <w:tblW w:w="9591" w:type="dxa"/>
        <w:tblLook w:val="04A0" w:firstRow="1" w:lastRow="0" w:firstColumn="1" w:lastColumn="0" w:noHBand="0" w:noVBand="1"/>
      </w:tblPr>
      <w:tblGrid>
        <w:gridCol w:w="2023"/>
        <w:gridCol w:w="1290"/>
        <w:gridCol w:w="1478"/>
        <w:gridCol w:w="1707"/>
        <w:gridCol w:w="1476"/>
        <w:gridCol w:w="1617"/>
      </w:tblGrid>
      <w:tr w:rsidR="00F64EFB" w:rsidRPr="00F64EFB" w:rsidTr="006F70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sidP="00F64EFB">
            <w:r>
              <w:t xml:space="preserve">Dataset </w:t>
            </w:r>
            <w:r w:rsidRPr="00F64EFB">
              <w:t>name</w:t>
            </w:r>
          </w:p>
        </w:tc>
        <w:tc>
          <w:tcPr>
            <w:tcW w:w="1290"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No </w:t>
            </w:r>
            <w:r w:rsidRPr="00F64EFB">
              <w:t>Nodes</w:t>
            </w:r>
          </w:p>
        </w:tc>
        <w:tc>
          <w:tcPr>
            <w:tcW w:w="1478"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No </w:t>
            </w:r>
            <w:r w:rsidRPr="00F64EFB">
              <w:t>Edges</w:t>
            </w:r>
          </w:p>
        </w:tc>
        <w:tc>
          <w:tcPr>
            <w:tcW w:w="1707"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Average </w:t>
            </w:r>
            <w:r w:rsidRPr="00F64EFB">
              <w:t>Degree</w:t>
            </w:r>
          </w:p>
        </w:tc>
        <w:tc>
          <w:tcPr>
            <w:tcW w:w="1476"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Graph </w:t>
            </w:r>
            <w:r w:rsidRPr="00F64EFB">
              <w:t>Density</w:t>
            </w:r>
          </w:p>
        </w:tc>
        <w:tc>
          <w:tcPr>
            <w:tcW w:w="1617"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Graph </w:t>
            </w:r>
            <w:r w:rsidRPr="00F64EFB">
              <w:t>Transitivity</w:t>
            </w:r>
          </w:p>
        </w:tc>
      </w:tr>
      <w:tr w:rsidR="00F64EFB" w:rsidRPr="00F64EFB" w:rsidTr="006F70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 w:rsidRPr="00F64EFB">
              <w:t>p2p-Gnutella04</w:t>
            </w:r>
          </w:p>
        </w:tc>
        <w:tc>
          <w:tcPr>
            <w:tcW w:w="1290"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10</w:t>
            </w:r>
            <w:r w:rsidR="00380CE4">
              <w:t>,</w:t>
            </w:r>
            <w:r w:rsidRPr="00F64EFB">
              <w:t>876</w:t>
            </w:r>
          </w:p>
        </w:tc>
        <w:tc>
          <w:tcPr>
            <w:tcW w:w="1478"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39</w:t>
            </w:r>
            <w:r w:rsidR="00380CE4">
              <w:t>,</w:t>
            </w:r>
            <w:r w:rsidRPr="00F64EFB">
              <w:t>994</w:t>
            </w:r>
          </w:p>
        </w:tc>
        <w:tc>
          <w:tcPr>
            <w:tcW w:w="170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7.354542111</w:t>
            </w:r>
          </w:p>
        </w:tc>
        <w:tc>
          <w:tcPr>
            <w:tcW w:w="1476"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0338109</w:t>
            </w:r>
          </w:p>
        </w:tc>
        <w:tc>
          <w:tcPr>
            <w:tcW w:w="161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5402029</w:t>
            </w:r>
          </w:p>
        </w:tc>
      </w:tr>
      <w:tr w:rsidR="00F64EFB" w:rsidRPr="00F64EFB" w:rsidTr="006F709F">
        <w:trPr>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sidP="00F64EFB">
            <w:r w:rsidRPr="00F64EFB">
              <w:t>p2p-Gnutella08</w:t>
            </w:r>
          </w:p>
        </w:tc>
        <w:tc>
          <w:tcPr>
            <w:tcW w:w="1290" w:type="dxa"/>
            <w:noWrap/>
            <w:hideMark/>
          </w:tcPr>
          <w:p w:rsidR="00F64EFB" w:rsidRPr="00F64EFB" w:rsidRDefault="00380CE4" w:rsidP="00F64EFB">
            <w:pPr>
              <w:cnfStyle w:val="000000000000" w:firstRow="0" w:lastRow="0" w:firstColumn="0" w:lastColumn="0" w:oddVBand="0" w:evenVBand="0" w:oddHBand="0" w:evenHBand="0" w:firstRowFirstColumn="0" w:firstRowLastColumn="0" w:lastRowFirstColumn="0" w:lastRowLastColumn="0"/>
            </w:pPr>
            <w:r>
              <w:t>6,301</w:t>
            </w:r>
          </w:p>
        </w:tc>
        <w:tc>
          <w:tcPr>
            <w:tcW w:w="1478" w:type="dxa"/>
            <w:noWrap/>
            <w:hideMark/>
          </w:tcPr>
          <w:p w:rsidR="00F64EFB" w:rsidRPr="00F64EFB" w:rsidRDefault="00380CE4" w:rsidP="00F64EFB">
            <w:pPr>
              <w:cnfStyle w:val="000000000000" w:firstRow="0" w:lastRow="0" w:firstColumn="0" w:lastColumn="0" w:oddVBand="0" w:evenVBand="0" w:oddHBand="0" w:evenHBand="0" w:firstRowFirstColumn="0" w:firstRowLastColumn="0" w:lastRowFirstColumn="0" w:lastRowLastColumn="0"/>
            </w:pPr>
            <w:r>
              <w:t>20,777</w:t>
            </w:r>
          </w:p>
        </w:tc>
        <w:tc>
          <w:tcPr>
            <w:tcW w:w="170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595556</w:t>
            </w:r>
          </w:p>
        </w:tc>
        <w:tc>
          <w:tcPr>
            <w:tcW w:w="1476"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052354</w:t>
            </w:r>
          </w:p>
        </w:tc>
        <w:tc>
          <w:tcPr>
            <w:tcW w:w="161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2066042</w:t>
            </w:r>
          </w:p>
        </w:tc>
      </w:tr>
      <w:tr w:rsidR="00F64EFB" w:rsidRPr="00F64EFB" w:rsidTr="006F70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sidP="00F64EFB">
            <w:r w:rsidRPr="00F64EFB">
              <w:t>p2p-Gnutella24</w:t>
            </w:r>
          </w:p>
        </w:tc>
        <w:tc>
          <w:tcPr>
            <w:tcW w:w="1290"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26</w:t>
            </w:r>
            <w:r w:rsidR="00380CE4">
              <w:t>,</w:t>
            </w:r>
            <w:r w:rsidRPr="00F64EFB">
              <w:t>5</w:t>
            </w:r>
            <w:r w:rsidR="00380CE4">
              <w:t>18</w:t>
            </w:r>
          </w:p>
        </w:tc>
        <w:tc>
          <w:tcPr>
            <w:tcW w:w="1478" w:type="dxa"/>
            <w:noWrap/>
            <w:hideMark/>
          </w:tcPr>
          <w:p w:rsidR="00F64EFB" w:rsidRPr="00F64EFB" w:rsidRDefault="00380CE4" w:rsidP="00F64EFB">
            <w:pPr>
              <w:cnfStyle w:val="000000100000" w:firstRow="0" w:lastRow="0" w:firstColumn="0" w:lastColumn="0" w:oddVBand="0" w:evenVBand="0" w:oddHBand="1" w:evenHBand="0" w:firstRowFirstColumn="0" w:firstRowLastColumn="0" w:lastRowFirstColumn="0" w:lastRowLastColumn="0"/>
            </w:pPr>
            <w:r>
              <w:t>65,369</w:t>
            </w:r>
          </w:p>
        </w:tc>
        <w:tc>
          <w:tcPr>
            <w:tcW w:w="170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4.930271</w:t>
            </w:r>
          </w:p>
        </w:tc>
        <w:tc>
          <w:tcPr>
            <w:tcW w:w="1476"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9.30E-05</w:t>
            </w:r>
          </w:p>
        </w:tc>
        <w:tc>
          <w:tcPr>
            <w:tcW w:w="161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4101532</w:t>
            </w:r>
          </w:p>
        </w:tc>
      </w:tr>
      <w:tr w:rsidR="00F64EFB" w:rsidRPr="00F64EFB" w:rsidTr="006F709F">
        <w:trPr>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sidP="00F64EFB">
            <w:r w:rsidRPr="00F64EFB">
              <w:t>p2p-Gnutella25</w:t>
            </w:r>
          </w:p>
        </w:tc>
        <w:tc>
          <w:tcPr>
            <w:tcW w:w="1290" w:type="dxa"/>
            <w:noWrap/>
            <w:hideMark/>
          </w:tcPr>
          <w:p w:rsidR="00F64EFB" w:rsidRPr="00F64EFB" w:rsidRDefault="00380CE4" w:rsidP="00F64EFB">
            <w:pPr>
              <w:cnfStyle w:val="000000000000" w:firstRow="0" w:lastRow="0" w:firstColumn="0" w:lastColumn="0" w:oddVBand="0" w:evenVBand="0" w:oddHBand="0" w:evenHBand="0" w:firstRowFirstColumn="0" w:firstRowLastColumn="0" w:lastRowFirstColumn="0" w:lastRowLastColumn="0"/>
            </w:pPr>
            <w:r>
              <w:t>22,687</w:t>
            </w:r>
          </w:p>
        </w:tc>
        <w:tc>
          <w:tcPr>
            <w:tcW w:w="1478" w:type="dxa"/>
            <w:noWrap/>
            <w:hideMark/>
          </w:tcPr>
          <w:p w:rsidR="00F64EFB" w:rsidRPr="00F64EFB" w:rsidRDefault="00380CE4" w:rsidP="00F64EFB">
            <w:pPr>
              <w:cnfStyle w:val="000000000000" w:firstRow="0" w:lastRow="0" w:firstColumn="0" w:lastColumn="0" w:oddVBand="0" w:evenVBand="0" w:oddHBand="0" w:evenHBand="0" w:firstRowFirstColumn="0" w:firstRowLastColumn="0" w:lastRowFirstColumn="0" w:lastRowLastColumn="0"/>
            </w:pPr>
            <w:r>
              <w:t>54,705</w:t>
            </w:r>
          </w:p>
        </w:tc>
        <w:tc>
          <w:tcPr>
            <w:tcW w:w="170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4.822497</w:t>
            </w:r>
          </w:p>
        </w:tc>
        <w:tc>
          <w:tcPr>
            <w:tcW w:w="1476"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0106288</w:t>
            </w:r>
          </w:p>
        </w:tc>
        <w:tc>
          <w:tcPr>
            <w:tcW w:w="161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4535649</w:t>
            </w:r>
          </w:p>
        </w:tc>
      </w:tr>
      <w:tr w:rsidR="00F64EFB" w:rsidRPr="00F64EFB" w:rsidTr="006F70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sidP="00F64EFB">
            <w:r w:rsidRPr="00F64EFB">
              <w:t>p2p-Gnutella30</w:t>
            </w:r>
          </w:p>
        </w:tc>
        <w:tc>
          <w:tcPr>
            <w:tcW w:w="1290"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36</w:t>
            </w:r>
            <w:r w:rsidR="00380CE4">
              <w:t>,</w:t>
            </w:r>
            <w:r w:rsidRPr="00F64EFB">
              <w:t>682</w:t>
            </w:r>
          </w:p>
        </w:tc>
        <w:tc>
          <w:tcPr>
            <w:tcW w:w="1478"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88</w:t>
            </w:r>
            <w:r w:rsidR="00380CE4">
              <w:t>,</w:t>
            </w:r>
            <w:r w:rsidRPr="00F64EFB">
              <w:t>328</w:t>
            </w:r>
          </w:p>
        </w:tc>
        <w:tc>
          <w:tcPr>
            <w:tcW w:w="170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4.815876997</w:t>
            </w:r>
          </w:p>
        </w:tc>
        <w:tc>
          <w:tcPr>
            <w:tcW w:w="1476"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6.56E-05</w:t>
            </w:r>
          </w:p>
        </w:tc>
        <w:tc>
          <w:tcPr>
            <w:tcW w:w="161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5163701</w:t>
            </w:r>
          </w:p>
        </w:tc>
      </w:tr>
      <w:tr w:rsidR="00F64EFB" w:rsidRPr="00F64EFB" w:rsidTr="006F709F">
        <w:trPr>
          <w:trHeight w:val="300"/>
        </w:trPr>
        <w:tc>
          <w:tcPr>
            <w:cnfStyle w:val="001000000000" w:firstRow="0" w:lastRow="0" w:firstColumn="1" w:lastColumn="0" w:oddVBand="0" w:evenVBand="0" w:oddHBand="0" w:evenHBand="0" w:firstRowFirstColumn="0" w:firstRowLastColumn="0" w:lastRowFirstColumn="0" w:lastRowLastColumn="0"/>
            <w:tcW w:w="2023" w:type="dxa"/>
            <w:noWrap/>
            <w:hideMark/>
          </w:tcPr>
          <w:p w:rsidR="00F64EFB" w:rsidRPr="00F64EFB" w:rsidRDefault="00F64EFB" w:rsidP="00F64EFB">
            <w:r w:rsidRPr="00F64EFB">
              <w:t>p2p-Gnutella31</w:t>
            </w:r>
          </w:p>
        </w:tc>
        <w:tc>
          <w:tcPr>
            <w:tcW w:w="1290"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2</w:t>
            </w:r>
            <w:r w:rsidR="00380CE4">
              <w:t>,</w:t>
            </w:r>
            <w:r w:rsidRPr="00F64EFB">
              <w:t>586</w:t>
            </w:r>
          </w:p>
        </w:tc>
        <w:tc>
          <w:tcPr>
            <w:tcW w:w="1478"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147</w:t>
            </w:r>
            <w:r w:rsidR="00380CE4">
              <w:t>,</w:t>
            </w:r>
            <w:r w:rsidRPr="00F64EFB">
              <w:t>892</w:t>
            </w:r>
          </w:p>
        </w:tc>
        <w:tc>
          <w:tcPr>
            <w:tcW w:w="170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4.726040968</w:t>
            </w:r>
          </w:p>
        </w:tc>
        <w:tc>
          <w:tcPr>
            <w:tcW w:w="1476"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3.78E-05</w:t>
            </w:r>
          </w:p>
        </w:tc>
        <w:tc>
          <w:tcPr>
            <w:tcW w:w="1617" w:type="dxa"/>
            <w:noWrap/>
            <w:hideMark/>
          </w:tcPr>
          <w:p w:rsidR="00F64EFB" w:rsidRPr="00F64EFB" w:rsidRDefault="00F64EFB" w:rsidP="006F709F">
            <w:pPr>
              <w:keepNext/>
              <w:cnfStyle w:val="000000000000" w:firstRow="0" w:lastRow="0" w:firstColumn="0" w:lastColumn="0" w:oddVBand="0" w:evenVBand="0" w:oddHBand="0" w:evenHBand="0" w:firstRowFirstColumn="0" w:firstRowLastColumn="0" w:lastRowFirstColumn="0" w:lastRowLastColumn="0"/>
            </w:pPr>
            <w:r w:rsidRPr="00F64EFB">
              <w:t>0.003872019</w:t>
            </w:r>
          </w:p>
        </w:tc>
      </w:tr>
    </w:tbl>
    <w:p w:rsidR="006F709F" w:rsidRPr="006F709F" w:rsidRDefault="006F709F" w:rsidP="006F709F">
      <w:pPr>
        <w:pStyle w:val="Caption"/>
        <w:jc w:val="center"/>
        <w:rPr>
          <w:sz w:val="22"/>
        </w:rPr>
      </w:pPr>
      <w:bookmarkStart w:id="15" w:name="_Toc61995804"/>
      <w:r w:rsidRPr="006F709F">
        <w:rPr>
          <w:sz w:val="22"/>
        </w:rPr>
        <w:t xml:space="preserve">Table </w:t>
      </w:r>
      <w:r w:rsidR="003D2E82">
        <w:rPr>
          <w:sz w:val="22"/>
        </w:rPr>
        <w:fldChar w:fldCharType="begin"/>
      </w:r>
      <w:r w:rsidR="003D2E82">
        <w:rPr>
          <w:sz w:val="22"/>
        </w:rPr>
        <w:instrText xml:space="preserve"> STYLEREF 1 \s </w:instrText>
      </w:r>
      <w:r w:rsidR="003D2E82">
        <w:rPr>
          <w:sz w:val="22"/>
        </w:rPr>
        <w:fldChar w:fldCharType="separate"/>
      </w:r>
      <w:r w:rsidR="001B1DA1">
        <w:rPr>
          <w:noProof/>
          <w:sz w:val="22"/>
        </w:rPr>
        <w:t>4</w:t>
      </w:r>
      <w:r w:rsidR="003D2E82">
        <w:rPr>
          <w:sz w:val="22"/>
        </w:rPr>
        <w:fldChar w:fldCharType="end"/>
      </w:r>
      <w:r w:rsidR="003D2E82">
        <w:rPr>
          <w:sz w:val="22"/>
        </w:rPr>
        <w:noBreakHyphen/>
      </w:r>
      <w:r w:rsidR="003D2E82">
        <w:rPr>
          <w:sz w:val="22"/>
        </w:rPr>
        <w:fldChar w:fldCharType="begin"/>
      </w:r>
      <w:r w:rsidR="003D2E82">
        <w:rPr>
          <w:sz w:val="22"/>
        </w:rPr>
        <w:instrText xml:space="preserve"> SEQ Table \* ARABIC \s 1 </w:instrText>
      </w:r>
      <w:r w:rsidR="003D2E82">
        <w:rPr>
          <w:sz w:val="22"/>
        </w:rPr>
        <w:fldChar w:fldCharType="separate"/>
      </w:r>
      <w:r w:rsidR="001B1DA1">
        <w:rPr>
          <w:noProof/>
          <w:sz w:val="22"/>
        </w:rPr>
        <w:t>5</w:t>
      </w:r>
      <w:r w:rsidR="003D2E82">
        <w:rPr>
          <w:sz w:val="22"/>
        </w:rPr>
        <w:fldChar w:fldCharType="end"/>
      </w:r>
      <w:r w:rsidRPr="006F709F">
        <w:rPr>
          <w:sz w:val="22"/>
        </w:rPr>
        <w:t>: P2P Networks</w:t>
      </w:r>
      <w:bookmarkEnd w:id="15"/>
    </w:p>
    <w:p w:rsidR="006F709F" w:rsidRDefault="006F709F" w:rsidP="006F709F">
      <w:pPr>
        <w:pStyle w:val="Caption"/>
      </w:pPr>
    </w:p>
    <w:p w:rsidR="006F709F" w:rsidRPr="006F709F" w:rsidRDefault="00511DAF" w:rsidP="006F709F">
      <w:pPr>
        <w:pStyle w:val="Caption"/>
        <w:rPr>
          <w:rFonts w:cs="Times New Roman"/>
        </w:rPr>
      </w:pPr>
      <w:r w:rsidRPr="00FC5CA7">
        <w:rPr>
          <w:noProof/>
          <w:lang w:bidi="bn-BD"/>
        </w:rPr>
        <w:t xml:space="preserve"> </w:t>
      </w:r>
    </w:p>
    <w:bookmarkStart w:id="16" w:name="_Toc61995788"/>
    <w:p w:rsidR="008F59C0" w:rsidRDefault="008F59C0" w:rsidP="00B31FA9">
      <w:pPr>
        <w:pStyle w:val="Heading1"/>
        <w:rPr>
          <w:rFonts w:cs="Times New Roman"/>
        </w:rPr>
      </w:pPr>
      <w:r w:rsidRPr="00FC5CA7">
        <w:rPr>
          <w:noProof/>
        </w:rPr>
        <w:lastRenderedPageBreak/>
        <mc:AlternateContent>
          <mc:Choice Requires="wps">
            <w:drawing>
              <wp:anchor distT="0" distB="0" distL="114300" distR="114300" simplePos="0" relativeHeight="251664384" behindDoc="0" locked="0" layoutInCell="1" allowOverlap="1" wp14:anchorId="7CFFEB5F" wp14:editId="00F583F7">
                <wp:simplePos x="0" y="0"/>
                <wp:positionH relativeFrom="margin">
                  <wp:align>center</wp:align>
                </wp:positionH>
                <wp:positionV relativeFrom="paragraph">
                  <wp:posOffset>-9525</wp:posOffset>
                </wp:positionV>
                <wp:extent cx="6400800" cy="0"/>
                <wp:effectExtent l="0" t="19050" r="19050" b="19050"/>
                <wp:wrapNone/>
                <wp:docPr id="7" name="Straight Connector 7"/>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2993591" id="Straight Connector 7" o:spid="_x0000_s1026" style="position:absolute;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XlwC/M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t>CHAPTER</w:t>
      </w:r>
      <w:r w:rsidR="00B31FA9">
        <w:t xml:space="preserve"> 5</w:t>
      </w:r>
      <w:r>
        <w:t>:</w:t>
      </w:r>
      <w:r w:rsidR="00BF3587">
        <w:t xml:space="preserve"> </w:t>
      </w:r>
      <w:r w:rsidR="00F87F71">
        <w:t>A</w:t>
      </w:r>
      <w:r w:rsidR="00F87F71" w:rsidRPr="00F87F71">
        <w:rPr>
          <w:sz w:val="36"/>
          <w:szCs w:val="36"/>
        </w:rPr>
        <w:t>BLATION</w:t>
      </w:r>
      <w:r w:rsidR="00F87F71">
        <w:t xml:space="preserve"> S</w:t>
      </w:r>
      <w:r w:rsidR="00F87F71" w:rsidRPr="00F87F71">
        <w:rPr>
          <w:sz w:val="36"/>
          <w:szCs w:val="36"/>
        </w:rPr>
        <w:t>TUDY</w:t>
      </w:r>
      <w:bookmarkEnd w:id="16"/>
    </w:p>
    <w:p w:rsidR="008F59C0" w:rsidRDefault="008F59C0" w:rsidP="008F59C0"/>
    <w:p w:rsidR="00BF3587" w:rsidRDefault="008F59C0" w:rsidP="008F59C0">
      <w:pPr>
        <w:rPr>
          <w:rFonts w:cs="Times New Roman"/>
          <w:sz w:val="36"/>
          <w:szCs w:val="36"/>
        </w:rPr>
      </w:pPr>
      <w:r>
        <w:rPr>
          <w:rFonts w:cs="Times New Roman"/>
          <w:sz w:val="36"/>
          <w:szCs w:val="36"/>
        </w:rPr>
        <w:br w:type="page"/>
      </w:r>
    </w:p>
    <w:p w:rsidR="00F87F71" w:rsidRDefault="00BD78D5" w:rsidP="00A235CD">
      <w:r>
        <w:lastRenderedPageBreak/>
        <w:t>In order to understand how the centralities affected the representation of our model</w:t>
      </w:r>
      <w:r w:rsidR="002C5132">
        <w:t>,</w:t>
      </w:r>
      <w:r>
        <w:t xml:space="preserve"> a</w:t>
      </w:r>
      <w:r w:rsidR="00F87F71" w:rsidRPr="00F87F71">
        <w:t xml:space="preserve">n ablation study was </w:t>
      </w:r>
      <w:r>
        <w:t>carried out</w:t>
      </w:r>
      <w:r w:rsidR="00F87F71" w:rsidRPr="00F87F71">
        <w:t xml:space="preserve">. </w:t>
      </w:r>
      <w:r w:rsidR="002C5132">
        <w:t>In order to do so, as per the centrality definitions, we categorized them in</w:t>
      </w:r>
      <w:r w:rsidR="0097308A">
        <w:t>to</w:t>
      </w:r>
      <w:r w:rsidR="002C5132">
        <w:t xml:space="preserve"> three categories. These categories are </w:t>
      </w:r>
      <w:r w:rsidR="002C5132" w:rsidRPr="002C5132">
        <w:rPr>
          <w:i/>
        </w:rPr>
        <w:t>Node based centrality</w:t>
      </w:r>
      <w:r w:rsidR="002C5132">
        <w:t xml:space="preserve">, </w:t>
      </w:r>
      <w:r w:rsidR="002C5132" w:rsidRPr="002C5132">
        <w:rPr>
          <w:i/>
        </w:rPr>
        <w:t>Community/Neighborhood based centrality</w:t>
      </w:r>
      <w:r w:rsidR="0097308A">
        <w:rPr>
          <w:i/>
        </w:rPr>
        <w:t>,</w:t>
      </w:r>
      <w:r w:rsidR="002C5132">
        <w:t xml:space="preserve"> and </w:t>
      </w:r>
      <w:r w:rsidR="002C5132" w:rsidRPr="002C5132">
        <w:rPr>
          <w:i/>
        </w:rPr>
        <w:t>Node and Community based centrality</w:t>
      </w:r>
      <w:r w:rsidR="002C5132">
        <w:t xml:space="preserve">. </w:t>
      </w:r>
      <w:r w:rsidR="00A235CD">
        <w:t>Degree, Eigenvector, PageRank, Authority, Hubscore, Betwee</w:t>
      </w:r>
      <w:r w:rsidR="0097308A">
        <w:t>n</w:t>
      </w:r>
      <w:r w:rsidR="00A235CD">
        <w:t xml:space="preserve">ness and Closeness, these centralities were categorized as Node based centrality. The Community based centralities are Density of Maximum Neighborhood Component (DMNC), Lobby index and Local Bridge Centrality. The last category of both Node and Community centrality contains Leverage Centrality and Eccentricity Centrality. </w:t>
      </w:r>
      <w:r w:rsidR="0097308A">
        <w:t>Afterward</w:t>
      </w:r>
      <w:r w:rsidR="002C5132">
        <w:t>,</w:t>
      </w:r>
      <w:r w:rsidR="00A235CD">
        <w:t xml:space="preserve"> for </w:t>
      </w:r>
      <w:r w:rsidR="00F87F71" w:rsidRPr="00F87F71">
        <w:t xml:space="preserve">ablation </w:t>
      </w:r>
      <w:r w:rsidR="0097308A">
        <w:t>study nine</w:t>
      </w:r>
      <w:r w:rsidR="00A235CD">
        <w:t xml:space="preserve"> ablation </w:t>
      </w:r>
      <w:r w:rsidR="00F87F71" w:rsidRPr="00F87F71">
        <w:t xml:space="preserve">models were designed based on </w:t>
      </w:r>
      <w:r w:rsidR="00A235CD">
        <w:t>assum</w:t>
      </w:r>
      <w:r w:rsidR="002C5132">
        <w:t xml:space="preserve">ptions that again stemmed from the centrality definitions. </w:t>
      </w:r>
      <w:r w:rsidR="00A235CD">
        <w:t xml:space="preserve">These model assumptions are described below. </w:t>
      </w:r>
      <w:r w:rsidR="00F9445D">
        <w:t xml:space="preserve">The categorization of centralities </w:t>
      </w:r>
      <w:r w:rsidR="0097308A">
        <w:t xml:space="preserve">is </w:t>
      </w:r>
      <w:r w:rsidR="00F9445D">
        <w:t>also given below.</w:t>
      </w:r>
    </w:p>
    <w:tbl>
      <w:tblPr>
        <w:tblStyle w:val="TableGrid1"/>
        <w:tblW w:w="0" w:type="auto"/>
        <w:tblLook w:val="04A0" w:firstRow="1" w:lastRow="0" w:firstColumn="1" w:lastColumn="0" w:noHBand="0" w:noVBand="1"/>
      </w:tblPr>
      <w:tblGrid>
        <w:gridCol w:w="2875"/>
        <w:gridCol w:w="3510"/>
        <w:gridCol w:w="2965"/>
      </w:tblGrid>
      <w:tr w:rsidR="00F9445D" w:rsidRPr="003046D3" w:rsidTr="00127EEB">
        <w:tc>
          <w:tcPr>
            <w:tcW w:w="2875" w:type="dxa"/>
            <w:shd w:val="clear" w:color="auto" w:fill="C5E0B3" w:themeFill="accent6" w:themeFillTint="66"/>
          </w:tcPr>
          <w:p w:rsidR="00F9445D" w:rsidRPr="003046D3" w:rsidRDefault="00F9445D" w:rsidP="00127EEB">
            <w:pPr>
              <w:spacing w:line="240" w:lineRule="auto"/>
              <w:jc w:val="left"/>
              <w:rPr>
                <w:rFonts w:asciiTheme="minorHAnsi" w:hAnsiTheme="minorHAnsi"/>
                <w:sz w:val="22"/>
              </w:rPr>
            </w:pPr>
            <w:r w:rsidRPr="003046D3">
              <w:rPr>
                <w:rFonts w:asciiTheme="minorHAnsi" w:hAnsiTheme="minorHAnsi"/>
                <w:sz w:val="22"/>
              </w:rPr>
              <w:t>Node Centrality</w:t>
            </w:r>
          </w:p>
        </w:tc>
        <w:tc>
          <w:tcPr>
            <w:tcW w:w="3510" w:type="dxa"/>
            <w:shd w:val="clear" w:color="auto" w:fill="C5E0B3" w:themeFill="accent6" w:themeFillTint="66"/>
          </w:tcPr>
          <w:p w:rsidR="00F9445D" w:rsidRPr="003046D3" w:rsidRDefault="00F9445D" w:rsidP="00127EEB">
            <w:pPr>
              <w:spacing w:line="240" w:lineRule="auto"/>
              <w:jc w:val="left"/>
              <w:rPr>
                <w:rFonts w:asciiTheme="minorHAnsi" w:hAnsiTheme="minorHAnsi"/>
                <w:sz w:val="22"/>
              </w:rPr>
            </w:pPr>
            <w:r w:rsidRPr="003046D3">
              <w:rPr>
                <w:rFonts w:asciiTheme="minorHAnsi" w:hAnsiTheme="minorHAnsi"/>
                <w:sz w:val="22"/>
              </w:rPr>
              <w:t>Community Centrality</w:t>
            </w:r>
          </w:p>
        </w:tc>
        <w:tc>
          <w:tcPr>
            <w:tcW w:w="2965" w:type="dxa"/>
            <w:shd w:val="clear" w:color="auto" w:fill="C5E0B3" w:themeFill="accent6" w:themeFillTint="66"/>
          </w:tcPr>
          <w:p w:rsidR="00F9445D" w:rsidRPr="003046D3" w:rsidRDefault="00F9445D" w:rsidP="00127EEB">
            <w:pPr>
              <w:spacing w:line="240" w:lineRule="auto"/>
              <w:jc w:val="left"/>
              <w:rPr>
                <w:rFonts w:asciiTheme="minorHAnsi" w:hAnsiTheme="minorHAnsi"/>
                <w:sz w:val="22"/>
              </w:rPr>
            </w:pPr>
            <w:r w:rsidRPr="003046D3">
              <w:rPr>
                <w:rFonts w:asciiTheme="minorHAnsi" w:hAnsiTheme="minorHAnsi"/>
                <w:sz w:val="22"/>
              </w:rPr>
              <w:t>Both Node and Community</w:t>
            </w: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Degree</w:t>
            </w:r>
          </w:p>
        </w:tc>
        <w:tc>
          <w:tcPr>
            <w:tcW w:w="3510"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DMNC</w:t>
            </w:r>
          </w:p>
        </w:tc>
        <w:tc>
          <w:tcPr>
            <w:tcW w:w="296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Eccentricity</w:t>
            </w: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Eigenvector</w:t>
            </w:r>
          </w:p>
        </w:tc>
        <w:tc>
          <w:tcPr>
            <w:tcW w:w="3510"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Lobby index</w:t>
            </w:r>
          </w:p>
        </w:tc>
        <w:tc>
          <w:tcPr>
            <w:tcW w:w="296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Leverage</w:t>
            </w: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Pagerank</w:t>
            </w:r>
          </w:p>
        </w:tc>
        <w:tc>
          <w:tcPr>
            <w:tcW w:w="3510"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Local bridging</w:t>
            </w:r>
          </w:p>
        </w:tc>
        <w:tc>
          <w:tcPr>
            <w:tcW w:w="2965" w:type="dxa"/>
          </w:tcPr>
          <w:p w:rsidR="00F9445D" w:rsidRPr="003046D3" w:rsidRDefault="00F9445D" w:rsidP="00F9445D">
            <w:pPr>
              <w:spacing w:line="240" w:lineRule="auto"/>
              <w:jc w:val="left"/>
              <w:rPr>
                <w:rFonts w:asciiTheme="minorHAnsi" w:hAnsiTheme="minorHAnsi"/>
                <w:sz w:val="22"/>
              </w:rPr>
            </w:pP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Authority</w:t>
            </w:r>
          </w:p>
        </w:tc>
        <w:tc>
          <w:tcPr>
            <w:tcW w:w="3510" w:type="dxa"/>
          </w:tcPr>
          <w:p w:rsidR="00F9445D" w:rsidRPr="003046D3" w:rsidRDefault="00F9445D" w:rsidP="00F9445D">
            <w:pPr>
              <w:spacing w:line="240" w:lineRule="auto"/>
              <w:jc w:val="left"/>
              <w:rPr>
                <w:rFonts w:asciiTheme="minorHAnsi" w:hAnsiTheme="minorHAnsi"/>
                <w:sz w:val="22"/>
              </w:rPr>
            </w:pPr>
          </w:p>
        </w:tc>
        <w:tc>
          <w:tcPr>
            <w:tcW w:w="2965" w:type="dxa"/>
          </w:tcPr>
          <w:p w:rsidR="00F9445D" w:rsidRPr="003046D3" w:rsidRDefault="00F9445D" w:rsidP="00F9445D">
            <w:pPr>
              <w:spacing w:line="240" w:lineRule="auto"/>
              <w:jc w:val="left"/>
              <w:rPr>
                <w:rFonts w:asciiTheme="minorHAnsi" w:hAnsiTheme="minorHAnsi"/>
                <w:sz w:val="22"/>
              </w:rPr>
            </w:pP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Hubscore</w:t>
            </w:r>
          </w:p>
        </w:tc>
        <w:tc>
          <w:tcPr>
            <w:tcW w:w="3510" w:type="dxa"/>
          </w:tcPr>
          <w:p w:rsidR="00F9445D" w:rsidRPr="003046D3" w:rsidRDefault="00F9445D" w:rsidP="00F9445D">
            <w:pPr>
              <w:spacing w:line="240" w:lineRule="auto"/>
              <w:jc w:val="left"/>
              <w:rPr>
                <w:rFonts w:asciiTheme="minorHAnsi" w:hAnsiTheme="minorHAnsi"/>
                <w:sz w:val="22"/>
              </w:rPr>
            </w:pPr>
          </w:p>
        </w:tc>
        <w:tc>
          <w:tcPr>
            <w:tcW w:w="2965" w:type="dxa"/>
          </w:tcPr>
          <w:p w:rsidR="00F9445D" w:rsidRPr="003046D3" w:rsidRDefault="00F9445D" w:rsidP="00F9445D">
            <w:pPr>
              <w:spacing w:line="240" w:lineRule="auto"/>
              <w:jc w:val="left"/>
              <w:rPr>
                <w:rFonts w:asciiTheme="minorHAnsi" w:hAnsiTheme="minorHAnsi"/>
                <w:sz w:val="22"/>
              </w:rPr>
            </w:pP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Betweenness</w:t>
            </w:r>
          </w:p>
        </w:tc>
        <w:tc>
          <w:tcPr>
            <w:tcW w:w="3510" w:type="dxa"/>
          </w:tcPr>
          <w:p w:rsidR="00F9445D" w:rsidRPr="003046D3" w:rsidRDefault="00F9445D" w:rsidP="00F9445D">
            <w:pPr>
              <w:spacing w:line="240" w:lineRule="auto"/>
              <w:jc w:val="left"/>
              <w:rPr>
                <w:rFonts w:asciiTheme="minorHAnsi" w:hAnsiTheme="minorHAnsi"/>
                <w:sz w:val="22"/>
              </w:rPr>
            </w:pPr>
          </w:p>
        </w:tc>
        <w:tc>
          <w:tcPr>
            <w:tcW w:w="2965" w:type="dxa"/>
          </w:tcPr>
          <w:p w:rsidR="00F9445D" w:rsidRPr="003046D3" w:rsidRDefault="00F9445D" w:rsidP="00F9445D">
            <w:pPr>
              <w:spacing w:line="240" w:lineRule="auto"/>
              <w:jc w:val="left"/>
              <w:rPr>
                <w:rFonts w:asciiTheme="minorHAnsi" w:hAnsiTheme="minorHAnsi"/>
                <w:sz w:val="22"/>
              </w:rPr>
            </w:pPr>
          </w:p>
        </w:tc>
      </w:tr>
      <w:tr w:rsidR="00F9445D" w:rsidRPr="003046D3" w:rsidTr="00127EEB">
        <w:tc>
          <w:tcPr>
            <w:tcW w:w="2875" w:type="dxa"/>
          </w:tcPr>
          <w:p w:rsidR="00F9445D" w:rsidRPr="003046D3" w:rsidRDefault="00F9445D" w:rsidP="00F9445D">
            <w:pPr>
              <w:spacing w:line="240" w:lineRule="auto"/>
              <w:jc w:val="left"/>
              <w:rPr>
                <w:rFonts w:asciiTheme="minorHAnsi" w:hAnsiTheme="minorHAnsi"/>
                <w:sz w:val="22"/>
              </w:rPr>
            </w:pPr>
            <w:r w:rsidRPr="003046D3">
              <w:rPr>
                <w:rFonts w:asciiTheme="minorHAnsi" w:hAnsiTheme="minorHAnsi"/>
                <w:sz w:val="22"/>
              </w:rPr>
              <w:t>Closeness</w:t>
            </w:r>
          </w:p>
        </w:tc>
        <w:tc>
          <w:tcPr>
            <w:tcW w:w="3510" w:type="dxa"/>
          </w:tcPr>
          <w:p w:rsidR="00F9445D" w:rsidRPr="003046D3" w:rsidRDefault="00F9445D" w:rsidP="00F9445D">
            <w:pPr>
              <w:spacing w:line="240" w:lineRule="auto"/>
              <w:jc w:val="left"/>
              <w:rPr>
                <w:rFonts w:asciiTheme="minorHAnsi" w:hAnsiTheme="minorHAnsi"/>
                <w:sz w:val="22"/>
              </w:rPr>
            </w:pPr>
          </w:p>
        </w:tc>
        <w:tc>
          <w:tcPr>
            <w:tcW w:w="2965" w:type="dxa"/>
          </w:tcPr>
          <w:p w:rsidR="00F9445D" w:rsidRPr="003046D3" w:rsidRDefault="00F9445D" w:rsidP="00D20772">
            <w:pPr>
              <w:keepNext/>
              <w:spacing w:line="240" w:lineRule="auto"/>
              <w:jc w:val="left"/>
              <w:rPr>
                <w:rFonts w:asciiTheme="minorHAnsi" w:hAnsiTheme="minorHAnsi"/>
                <w:sz w:val="22"/>
              </w:rPr>
            </w:pPr>
          </w:p>
        </w:tc>
      </w:tr>
    </w:tbl>
    <w:p w:rsidR="00F9445D" w:rsidRPr="00D20772" w:rsidRDefault="00D20772" w:rsidP="00D20772">
      <w:pPr>
        <w:pStyle w:val="Caption"/>
        <w:jc w:val="center"/>
        <w:rPr>
          <w:sz w:val="22"/>
        </w:rPr>
      </w:pPr>
      <w:bookmarkStart w:id="17" w:name="_Toc61995805"/>
      <w:r w:rsidRPr="00D20772">
        <w:rPr>
          <w:sz w:val="22"/>
        </w:rPr>
        <w:t xml:space="preserve">Table </w:t>
      </w:r>
      <w:r w:rsidR="003D2E82">
        <w:rPr>
          <w:sz w:val="22"/>
        </w:rPr>
        <w:fldChar w:fldCharType="begin"/>
      </w:r>
      <w:r w:rsidR="003D2E82">
        <w:rPr>
          <w:sz w:val="22"/>
        </w:rPr>
        <w:instrText xml:space="preserve"> STYLEREF 1 \s </w:instrText>
      </w:r>
      <w:r w:rsidR="003D2E82">
        <w:rPr>
          <w:sz w:val="22"/>
        </w:rPr>
        <w:fldChar w:fldCharType="separate"/>
      </w:r>
      <w:r w:rsidR="001B1DA1">
        <w:rPr>
          <w:noProof/>
          <w:sz w:val="22"/>
        </w:rPr>
        <w:t>5</w:t>
      </w:r>
      <w:r w:rsidR="003D2E82">
        <w:rPr>
          <w:sz w:val="22"/>
        </w:rPr>
        <w:fldChar w:fldCharType="end"/>
      </w:r>
      <w:r w:rsidR="003D2E82">
        <w:rPr>
          <w:sz w:val="22"/>
        </w:rPr>
        <w:noBreakHyphen/>
      </w:r>
      <w:r w:rsidR="003D2E82">
        <w:rPr>
          <w:sz w:val="22"/>
        </w:rPr>
        <w:fldChar w:fldCharType="begin"/>
      </w:r>
      <w:r w:rsidR="003D2E82">
        <w:rPr>
          <w:sz w:val="22"/>
        </w:rPr>
        <w:instrText xml:space="preserve"> SEQ Table \* ARABIC \s 1 </w:instrText>
      </w:r>
      <w:r w:rsidR="003D2E82">
        <w:rPr>
          <w:sz w:val="22"/>
        </w:rPr>
        <w:fldChar w:fldCharType="separate"/>
      </w:r>
      <w:r w:rsidR="001B1DA1">
        <w:rPr>
          <w:noProof/>
          <w:sz w:val="22"/>
        </w:rPr>
        <w:t>1</w:t>
      </w:r>
      <w:r w:rsidR="003D2E82">
        <w:rPr>
          <w:sz w:val="22"/>
        </w:rPr>
        <w:fldChar w:fldCharType="end"/>
      </w:r>
      <w:r w:rsidRPr="00D20772">
        <w:rPr>
          <w:sz w:val="22"/>
        </w:rPr>
        <w:t>: Centrality Categories</w:t>
      </w:r>
      <w:bookmarkEnd w:id="17"/>
    </w:p>
    <w:p w:rsidR="00116335" w:rsidRDefault="00A235CD" w:rsidP="00116335">
      <w:pPr>
        <w:ind w:firstLine="720"/>
      </w:pPr>
      <w:r>
        <w:t xml:space="preserve">Model 1 is our baseline model. </w:t>
      </w:r>
      <w:r w:rsidR="00F87F71" w:rsidRPr="00F87F71">
        <w:t xml:space="preserve">In model 1, all </w:t>
      </w:r>
      <w:r>
        <w:t xml:space="preserve">the 12 centralities were kept. </w:t>
      </w:r>
      <w:r w:rsidR="00116335">
        <w:t xml:space="preserve">The goal of the ablation study was to see the effect of these centralities on the baseline model. </w:t>
      </w:r>
    </w:p>
    <w:p w:rsidR="00116335" w:rsidRDefault="00116335" w:rsidP="00116335">
      <w:pPr>
        <w:ind w:firstLine="720"/>
      </w:pPr>
      <w:r>
        <w:t>Model 2 is the first ablation model. The primary assumption of model 2 was that degree is one of the most important centrality. Therefore, we wanted to see how much it affected the whole representations on its own. Thus, in this model, we removed degree centrality but kept the rest of the 11 centralities.</w:t>
      </w:r>
    </w:p>
    <w:p w:rsidR="00F87F71" w:rsidRPr="00F87F71" w:rsidRDefault="00F87F71" w:rsidP="00116335">
      <w:pPr>
        <w:ind w:firstLine="720"/>
      </w:pPr>
      <w:r w:rsidRPr="00F87F71">
        <w:t xml:space="preserve">In model 3, </w:t>
      </w:r>
      <w:r w:rsidR="0012623B">
        <w:t>we removed the community-</w:t>
      </w:r>
      <w:r w:rsidR="00EB00AD">
        <w:t>based centralities. Our assumption was that these centralities work on groups or communities</w:t>
      </w:r>
      <w:r w:rsidR="0012623B">
        <w:t>;</w:t>
      </w:r>
      <w:r w:rsidR="00EB00AD">
        <w:t xml:space="preserve"> </w:t>
      </w:r>
      <w:r w:rsidR="0095208F">
        <w:t>therefore,</w:t>
      </w:r>
      <w:r w:rsidR="00EB00AD">
        <w:t xml:space="preserve"> these centralities should influence the creation of meaningful local structures in the representation. In order to verify that, we removed both the categories of </w:t>
      </w:r>
      <w:r w:rsidR="00EB00AD" w:rsidRPr="00EB00AD">
        <w:rPr>
          <w:i/>
        </w:rPr>
        <w:t>community based centrality</w:t>
      </w:r>
      <w:r w:rsidR="0012623B">
        <w:rPr>
          <w:i/>
        </w:rPr>
        <w:t>,</w:t>
      </w:r>
      <w:r w:rsidR="00EB00AD">
        <w:t xml:space="preserve"> and </w:t>
      </w:r>
      <w:r w:rsidR="00EB00AD" w:rsidRPr="00EB00AD">
        <w:rPr>
          <w:i/>
        </w:rPr>
        <w:t>node and community based centrality</w:t>
      </w:r>
      <w:r w:rsidR="00EB00AD">
        <w:t xml:space="preserve">.  </w:t>
      </w:r>
    </w:p>
    <w:p w:rsidR="00F87F71" w:rsidRPr="00F87F71" w:rsidRDefault="00F87F71" w:rsidP="005C41DD">
      <w:pPr>
        <w:ind w:firstLine="720"/>
      </w:pPr>
      <w:r w:rsidRPr="00F87F71">
        <w:t xml:space="preserve">In model 4, </w:t>
      </w:r>
      <w:r w:rsidR="00F1431B">
        <w:t xml:space="preserve">all the </w:t>
      </w:r>
      <w:r w:rsidRPr="00F87F71">
        <w:t xml:space="preserve">centralities that </w:t>
      </w:r>
      <w:r w:rsidR="00F1431B">
        <w:t xml:space="preserve">belonged to the category </w:t>
      </w:r>
      <w:r w:rsidR="00F1431B" w:rsidRPr="00F1431B">
        <w:rPr>
          <w:i/>
        </w:rPr>
        <w:t>Node based centrality</w:t>
      </w:r>
      <w:r w:rsidR="00F1431B">
        <w:t xml:space="preserve"> were removed. The assumption was that these centralities hold a global </w:t>
      </w:r>
      <w:r w:rsidR="0095208F">
        <w:t>structure, not</w:t>
      </w:r>
      <w:r w:rsidR="00F1431B">
        <w:t xml:space="preserve"> local ones.</w:t>
      </w:r>
      <w:r w:rsidRPr="00F87F71">
        <w:t xml:space="preserve"> </w:t>
      </w:r>
      <w:r w:rsidR="00F1431B">
        <w:lastRenderedPageBreak/>
        <w:t xml:space="preserve">Therefore, removing these should give us disjointed meaningful local clusters that shouldn’t be able to propagate information globally very well due to their disjointedness. </w:t>
      </w:r>
    </w:p>
    <w:p w:rsidR="00F87F71" w:rsidRPr="00F87F71" w:rsidRDefault="00F87F71" w:rsidP="005C41DD">
      <w:pPr>
        <w:ind w:firstLine="720"/>
      </w:pPr>
      <w:r w:rsidRPr="00F87F71">
        <w:t xml:space="preserve">In model 5, </w:t>
      </w:r>
      <w:r w:rsidR="00F1431B">
        <w:t xml:space="preserve">we removed all the ranking algorithms such as </w:t>
      </w:r>
      <w:r w:rsidRPr="00F87F71">
        <w:t xml:space="preserve">eigenvector, pagerank, </w:t>
      </w:r>
      <w:r w:rsidR="0012623B" w:rsidRPr="00F87F71">
        <w:t>hu</w:t>
      </w:r>
      <w:r w:rsidR="0012623B">
        <w:t>bscore, and</w:t>
      </w:r>
      <w:r w:rsidR="00F1431B">
        <w:t xml:space="preserve"> authority centrality</w:t>
      </w:r>
      <w:r w:rsidRPr="00F87F71">
        <w:t xml:space="preserve">. These centralities calculate </w:t>
      </w:r>
      <w:r w:rsidR="0012623B">
        <w:t xml:space="preserve">the </w:t>
      </w:r>
      <w:r w:rsidR="005C41DD">
        <w:t>influence</w:t>
      </w:r>
      <w:r w:rsidRPr="00F87F71">
        <w:t xml:space="preserve"> of a node in </w:t>
      </w:r>
      <w:r w:rsidR="0012623B">
        <w:t xml:space="preserve">the </w:t>
      </w:r>
      <w:r w:rsidR="005C41DD">
        <w:t>network</w:t>
      </w:r>
      <w:r w:rsidRPr="00F87F71">
        <w:t>.</w:t>
      </w:r>
      <w:r w:rsidR="005C41DD">
        <w:t xml:space="preserve"> Therefore, this model studies the representation that results in by removing these centralities. </w:t>
      </w:r>
    </w:p>
    <w:p w:rsidR="00F87F71" w:rsidRPr="00F87F71" w:rsidRDefault="00F87F71" w:rsidP="00317FBF">
      <w:pPr>
        <w:ind w:firstLine="720"/>
      </w:pPr>
      <w:r w:rsidRPr="00F87F71">
        <w:t xml:space="preserve">In model 6, betweenness, eccentricity, </w:t>
      </w:r>
      <w:r w:rsidR="00317FBF">
        <w:t xml:space="preserve">and </w:t>
      </w:r>
      <w:r w:rsidRPr="00F87F71">
        <w:t>closeness centrality were removed</w:t>
      </w:r>
      <w:r w:rsidR="00317FBF">
        <w:t>.</w:t>
      </w:r>
      <w:r w:rsidRPr="00F87F71">
        <w:t xml:space="preserve"> </w:t>
      </w:r>
      <w:r w:rsidR="00317FBF">
        <w:t xml:space="preserve">These centralities tell us about the information propagation throughout the nodes in the network. Therefore, this ablation model studies the impact of </w:t>
      </w:r>
      <w:r w:rsidR="00C86DFF">
        <w:t xml:space="preserve">the </w:t>
      </w:r>
      <w:r w:rsidR="00317FBF">
        <w:t>removal of these measure</w:t>
      </w:r>
      <w:r w:rsidR="00C86DFF">
        <w:t>s</w:t>
      </w:r>
      <w:r w:rsidR="00317FBF">
        <w:t xml:space="preserve"> have on the baseline model. </w:t>
      </w:r>
    </w:p>
    <w:p w:rsidR="00D01BE8" w:rsidRDefault="00F87F71" w:rsidP="00314194">
      <w:pPr>
        <w:ind w:firstLine="720"/>
      </w:pPr>
      <w:r w:rsidRPr="00F87F71">
        <w:t xml:space="preserve">Model 7 is </w:t>
      </w:r>
      <w:r w:rsidR="00D01BE8">
        <w:t xml:space="preserve">a </w:t>
      </w:r>
      <w:r w:rsidRPr="00F87F71">
        <w:t xml:space="preserve">mix </w:t>
      </w:r>
      <w:r w:rsidR="00D01BE8">
        <w:t xml:space="preserve">between the categories </w:t>
      </w:r>
      <w:r w:rsidR="00D01BE8" w:rsidRPr="002C5132">
        <w:rPr>
          <w:i/>
        </w:rPr>
        <w:t>Node based centrality</w:t>
      </w:r>
      <w:r w:rsidR="00D01BE8" w:rsidRPr="00F87F71">
        <w:t xml:space="preserve"> </w:t>
      </w:r>
      <w:r w:rsidR="00D01BE8">
        <w:t xml:space="preserve">and </w:t>
      </w:r>
      <w:r w:rsidR="00D01BE8" w:rsidRPr="002C5132">
        <w:rPr>
          <w:i/>
        </w:rPr>
        <w:t>Node and Community based centrality</w:t>
      </w:r>
      <w:r w:rsidR="00D01BE8">
        <w:rPr>
          <w:i/>
        </w:rPr>
        <w:t>.</w:t>
      </w:r>
      <w:r w:rsidRPr="00F87F71">
        <w:t xml:space="preserve"> </w:t>
      </w:r>
      <w:r w:rsidR="00D01BE8">
        <w:t xml:space="preserve">From the category </w:t>
      </w:r>
      <w:r w:rsidR="00D01BE8" w:rsidRPr="002C5132">
        <w:rPr>
          <w:i/>
        </w:rPr>
        <w:t>Node based centrality</w:t>
      </w:r>
      <w:r w:rsidR="00D01BE8" w:rsidRPr="00F87F71">
        <w:t xml:space="preserve"> </w:t>
      </w:r>
      <w:r w:rsidR="00D01BE8">
        <w:t>we have degree, pagerank, authority, hubscorem betweenness and eccentricity. The assumption was that we would see a representation that would show a subset of the baseline representation but give us better interpretability of which centralities were relatively more important for that representation</w:t>
      </w:r>
      <w:r w:rsidRPr="00F87F71">
        <w:t xml:space="preserve">. </w:t>
      </w:r>
    </w:p>
    <w:p w:rsidR="00F87F71" w:rsidRPr="00F87F71" w:rsidRDefault="00AA277C" w:rsidP="00314194">
      <w:pPr>
        <w:ind w:firstLine="720"/>
      </w:pPr>
      <w:r>
        <w:t>Model 8 also similar to model 7</w:t>
      </w:r>
      <w:r w:rsidR="00314194">
        <w:t xml:space="preserve">. Here, we </w:t>
      </w:r>
      <w:r w:rsidR="009E5F20">
        <w:t>combined</w:t>
      </w:r>
      <w:r w:rsidR="00314194">
        <w:t xml:space="preserve"> all three categories. </w:t>
      </w:r>
      <w:r w:rsidR="00AB78AE" w:rsidRPr="00AB78AE">
        <w:t>The assumption was that this would also give a subset of the representation and show more of the impact of these centralities and the ones that were removed.</w:t>
      </w:r>
      <w:r w:rsidR="00314194">
        <w:t xml:space="preserve"> </w:t>
      </w:r>
    </w:p>
    <w:p w:rsidR="00267BFD" w:rsidRDefault="00AA277C" w:rsidP="00A10724">
      <w:pPr>
        <w:ind w:firstLine="720"/>
      </w:pPr>
      <w:r>
        <w:t>In model 9 we again combined all three categories</w:t>
      </w:r>
      <w:r w:rsidR="00F87F71" w:rsidRPr="00F87F71">
        <w:t xml:space="preserve">. In model 9, </w:t>
      </w:r>
      <w:r w:rsidR="00A10724" w:rsidRPr="002C5132">
        <w:rPr>
          <w:i/>
        </w:rPr>
        <w:t>Community/Neighborhood based centrality</w:t>
      </w:r>
      <w:r w:rsidR="00A10724">
        <w:t xml:space="preserve"> and </w:t>
      </w:r>
      <w:r w:rsidR="00A10724" w:rsidRPr="002C5132">
        <w:rPr>
          <w:i/>
        </w:rPr>
        <w:t>Node and Community based centrality</w:t>
      </w:r>
      <w:r w:rsidR="00A10724" w:rsidRPr="00F87F71">
        <w:t xml:space="preserve"> </w:t>
      </w:r>
      <w:r w:rsidR="00A10724">
        <w:t xml:space="preserve">categories have more presence compared to </w:t>
      </w:r>
      <w:r w:rsidR="00A10724" w:rsidRPr="002C5132">
        <w:rPr>
          <w:i/>
        </w:rPr>
        <w:t>Node based centrality</w:t>
      </w:r>
      <w:r w:rsidR="00A10724">
        <w:t>. The assumpti</w:t>
      </w:r>
      <w:r w:rsidR="00AA2680">
        <w:t>on is almost similar to model 4;</w:t>
      </w:r>
      <w:r w:rsidR="00A10724">
        <w:t xml:space="preserve"> however</w:t>
      </w:r>
      <w:r w:rsidR="00AA2680">
        <w:t>,</w:t>
      </w:r>
      <w:r w:rsidR="00A10724">
        <w:t xml:space="preserve"> the goal was to more interpretability with the mix of </w:t>
      </w:r>
      <w:r w:rsidR="00AA2680">
        <w:t xml:space="preserve">a </w:t>
      </w:r>
      <w:r w:rsidR="00A10724">
        <w:t xml:space="preserve">few </w:t>
      </w:r>
      <w:r w:rsidR="00A10724" w:rsidRPr="002C5132">
        <w:rPr>
          <w:i/>
        </w:rPr>
        <w:t>Node based centrality</w:t>
      </w:r>
      <w:r w:rsidR="00A10724">
        <w:t xml:space="preserve">. </w:t>
      </w:r>
    </w:p>
    <w:p w:rsidR="00A10724" w:rsidRDefault="00A10724" w:rsidP="00A10724">
      <w:pPr>
        <w:ind w:firstLine="720"/>
      </w:pPr>
      <w:r>
        <w:t xml:space="preserve">Below a matrix of the ablation study models and their selected centralities are given. </w:t>
      </w:r>
      <w:r w:rsidR="00267BFD">
        <w:t xml:space="preserve">The different categories have been annotated using different colors. </w:t>
      </w:r>
    </w:p>
    <w:p w:rsidR="004E16A6" w:rsidRDefault="004E16A6" w:rsidP="00A10724">
      <w:pPr>
        <w:ind w:firstLine="720"/>
      </w:pPr>
    </w:p>
    <w:p w:rsidR="004E16A6" w:rsidRDefault="004E16A6" w:rsidP="00A10724">
      <w:pPr>
        <w:ind w:firstLine="720"/>
      </w:pPr>
    </w:p>
    <w:p w:rsidR="004F3649" w:rsidRDefault="004F3649" w:rsidP="004F3649">
      <w:pPr>
        <w:jc w:val="left"/>
      </w:pPr>
    </w:p>
    <w:tbl>
      <w:tblPr>
        <w:tblStyle w:val="TableGrid"/>
        <w:tblW w:w="9586" w:type="dxa"/>
        <w:tblLook w:val="04A0" w:firstRow="1" w:lastRow="0" w:firstColumn="1" w:lastColumn="0" w:noHBand="0" w:noVBand="1"/>
      </w:tblPr>
      <w:tblGrid>
        <w:gridCol w:w="976"/>
        <w:gridCol w:w="718"/>
        <w:gridCol w:w="718"/>
        <w:gridCol w:w="718"/>
        <w:gridCol w:w="717"/>
        <w:gridCol w:w="717"/>
        <w:gridCol w:w="717"/>
        <w:gridCol w:w="717"/>
        <w:gridCol w:w="717"/>
        <w:gridCol w:w="717"/>
        <w:gridCol w:w="718"/>
        <w:gridCol w:w="718"/>
        <w:gridCol w:w="718"/>
      </w:tblGrid>
      <w:tr w:rsidR="00CF5AA3" w:rsidTr="009555F1">
        <w:trPr>
          <w:cantSplit/>
          <w:trHeight w:val="1277"/>
        </w:trPr>
        <w:tc>
          <w:tcPr>
            <w:tcW w:w="976" w:type="dxa"/>
          </w:tcPr>
          <w:p w:rsidR="00A10724" w:rsidRPr="00A10724" w:rsidRDefault="00A10724" w:rsidP="00A10724">
            <w:pPr>
              <w:rPr>
                <w:rFonts w:cs="Times New Roman"/>
                <w:sz w:val="20"/>
                <w:szCs w:val="20"/>
              </w:rPr>
            </w:pPr>
          </w:p>
        </w:tc>
        <w:tc>
          <w:tcPr>
            <w:tcW w:w="718"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Degree</w:t>
            </w:r>
          </w:p>
        </w:tc>
        <w:tc>
          <w:tcPr>
            <w:tcW w:w="718"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Eigenvector</w:t>
            </w:r>
          </w:p>
        </w:tc>
        <w:tc>
          <w:tcPr>
            <w:tcW w:w="718"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Pagerank</w:t>
            </w:r>
          </w:p>
        </w:tc>
        <w:tc>
          <w:tcPr>
            <w:tcW w:w="717"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Authority</w:t>
            </w:r>
          </w:p>
        </w:tc>
        <w:tc>
          <w:tcPr>
            <w:tcW w:w="717"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Hubscore</w:t>
            </w:r>
          </w:p>
        </w:tc>
        <w:tc>
          <w:tcPr>
            <w:tcW w:w="717"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Betweenness</w:t>
            </w:r>
          </w:p>
        </w:tc>
        <w:tc>
          <w:tcPr>
            <w:tcW w:w="717" w:type="dxa"/>
            <w:shd w:val="clear" w:color="auto" w:fill="F7CAAC" w:themeFill="accent2"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Closeness</w:t>
            </w:r>
          </w:p>
        </w:tc>
        <w:tc>
          <w:tcPr>
            <w:tcW w:w="717" w:type="dxa"/>
            <w:shd w:val="clear" w:color="auto" w:fill="C5E0B3" w:themeFill="accent6"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Eccentricity</w:t>
            </w:r>
          </w:p>
        </w:tc>
        <w:tc>
          <w:tcPr>
            <w:tcW w:w="717" w:type="dxa"/>
            <w:shd w:val="clear" w:color="auto" w:fill="BDD6EE" w:themeFill="accent1"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DMNC</w:t>
            </w:r>
          </w:p>
        </w:tc>
        <w:tc>
          <w:tcPr>
            <w:tcW w:w="718" w:type="dxa"/>
            <w:shd w:val="clear" w:color="auto" w:fill="BDD6EE" w:themeFill="accent1"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Lobby index</w:t>
            </w:r>
          </w:p>
        </w:tc>
        <w:tc>
          <w:tcPr>
            <w:tcW w:w="718" w:type="dxa"/>
            <w:shd w:val="clear" w:color="auto" w:fill="C5E0B3" w:themeFill="accent6"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Leverage</w:t>
            </w:r>
          </w:p>
        </w:tc>
        <w:tc>
          <w:tcPr>
            <w:tcW w:w="718" w:type="dxa"/>
            <w:shd w:val="clear" w:color="auto" w:fill="BDD6EE" w:themeFill="accent1" w:themeFillTint="66"/>
            <w:textDirection w:val="btLr"/>
          </w:tcPr>
          <w:p w:rsidR="00A10724" w:rsidRPr="00A10724" w:rsidRDefault="00CF5AA3" w:rsidP="00CF5AA3">
            <w:pPr>
              <w:ind w:left="113" w:right="113"/>
              <w:jc w:val="center"/>
              <w:rPr>
                <w:rFonts w:cs="Times New Roman"/>
                <w:sz w:val="20"/>
                <w:szCs w:val="20"/>
              </w:rPr>
            </w:pPr>
            <w:r>
              <w:rPr>
                <w:rFonts w:cs="Times New Roman"/>
                <w:sz w:val="20"/>
                <w:szCs w:val="20"/>
              </w:rPr>
              <w:t>Local Bridging</w:t>
            </w:r>
          </w:p>
        </w:tc>
      </w:tr>
      <w:tr w:rsidR="009555F1" w:rsidTr="00C5312C">
        <w:tc>
          <w:tcPr>
            <w:tcW w:w="976" w:type="dxa"/>
          </w:tcPr>
          <w:p w:rsidR="00A10724" w:rsidRPr="00A10724" w:rsidRDefault="00A10724" w:rsidP="00CF5AA3">
            <w:pPr>
              <w:jc w:val="center"/>
              <w:rPr>
                <w:rFonts w:cs="Times New Roman"/>
                <w:sz w:val="20"/>
                <w:szCs w:val="20"/>
              </w:rPr>
            </w:pPr>
            <w:r w:rsidRPr="00A10724">
              <w:rPr>
                <w:rFonts w:cs="Times New Roman"/>
                <w:sz w:val="20"/>
                <w:szCs w:val="20"/>
              </w:rPr>
              <w:t>Model 1</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C5E0B3" w:themeFill="accent6"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C5E0B3" w:themeFill="accent6"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r>
      <w:tr w:rsidR="009555F1" w:rsidTr="00C5312C">
        <w:tc>
          <w:tcPr>
            <w:tcW w:w="976" w:type="dxa"/>
          </w:tcPr>
          <w:p w:rsidR="00A10724" w:rsidRPr="00A10724" w:rsidRDefault="00A10724" w:rsidP="00CF5AA3">
            <w:pPr>
              <w:jc w:val="center"/>
              <w:rPr>
                <w:rFonts w:cs="Times New Roman"/>
                <w:sz w:val="20"/>
                <w:szCs w:val="20"/>
              </w:rPr>
            </w:pPr>
            <w:r>
              <w:rPr>
                <w:rFonts w:cs="Times New Roman"/>
                <w:sz w:val="20"/>
                <w:szCs w:val="20"/>
              </w:rPr>
              <w:t>Model 2</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shd w:val="clear" w:color="auto" w:fill="F7CAAC" w:themeFill="accent2" w:themeFillTint="66"/>
          </w:tcPr>
          <w:p w:rsidR="00A10724" w:rsidRPr="00A10724" w:rsidRDefault="00C5312C"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C5E0B3" w:themeFill="accent6"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C5E0B3" w:themeFill="accent6"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r>
      <w:tr w:rsidR="00C5312C" w:rsidTr="00C5312C">
        <w:tc>
          <w:tcPr>
            <w:tcW w:w="976" w:type="dxa"/>
          </w:tcPr>
          <w:p w:rsidR="00A10724" w:rsidRPr="00A10724" w:rsidRDefault="00CF5AA3" w:rsidP="00CF5AA3">
            <w:pPr>
              <w:jc w:val="center"/>
              <w:rPr>
                <w:rFonts w:cs="Times New Roman"/>
                <w:sz w:val="20"/>
                <w:szCs w:val="20"/>
              </w:rPr>
            </w:pPr>
            <w:r>
              <w:rPr>
                <w:rFonts w:cs="Times New Roman"/>
                <w:sz w:val="20"/>
                <w:szCs w:val="20"/>
              </w:rPr>
              <w:t>Model 3</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tcPr>
          <w:p w:rsidR="00A10724" w:rsidRPr="00A10724" w:rsidRDefault="00CF5AA3" w:rsidP="00CF5AA3">
            <w:pPr>
              <w:jc w:val="center"/>
              <w:rPr>
                <w:rFonts w:cs="Times New Roman"/>
                <w:sz w:val="20"/>
                <w:szCs w:val="20"/>
              </w:rPr>
            </w:pPr>
            <w:r>
              <w:rPr>
                <w:rFonts w:cs="Times New Roman"/>
                <w:sz w:val="20"/>
                <w:szCs w:val="20"/>
              </w:rPr>
              <w:t>0</w:t>
            </w:r>
          </w:p>
        </w:tc>
        <w:tc>
          <w:tcPr>
            <w:tcW w:w="717"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r>
      <w:tr w:rsidR="009555F1" w:rsidTr="009555F1">
        <w:tc>
          <w:tcPr>
            <w:tcW w:w="976" w:type="dxa"/>
          </w:tcPr>
          <w:p w:rsidR="00A10724" w:rsidRPr="00A10724" w:rsidRDefault="00CF5AA3" w:rsidP="00CF5AA3">
            <w:pPr>
              <w:jc w:val="center"/>
              <w:rPr>
                <w:rFonts w:cs="Times New Roman"/>
                <w:sz w:val="20"/>
                <w:szCs w:val="20"/>
              </w:rPr>
            </w:pPr>
            <w:r>
              <w:rPr>
                <w:rFonts w:cs="Times New Roman"/>
                <w:sz w:val="20"/>
                <w:szCs w:val="20"/>
              </w:rPr>
              <w:t>Model 4</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7" w:type="dxa"/>
          </w:tcPr>
          <w:p w:rsidR="00A10724" w:rsidRPr="00A10724" w:rsidRDefault="00CF5AA3" w:rsidP="00CF5AA3">
            <w:pPr>
              <w:jc w:val="center"/>
              <w:rPr>
                <w:rFonts w:cs="Times New Roman"/>
                <w:sz w:val="20"/>
                <w:szCs w:val="20"/>
              </w:rPr>
            </w:pPr>
            <w:r>
              <w:rPr>
                <w:rFonts w:cs="Times New Roman"/>
                <w:sz w:val="20"/>
                <w:szCs w:val="20"/>
              </w:rPr>
              <w:t>0</w:t>
            </w:r>
          </w:p>
        </w:tc>
        <w:tc>
          <w:tcPr>
            <w:tcW w:w="717" w:type="dxa"/>
          </w:tcPr>
          <w:p w:rsidR="00A10724" w:rsidRPr="00A10724" w:rsidRDefault="00CF5AA3" w:rsidP="00CF5AA3">
            <w:pPr>
              <w:jc w:val="center"/>
              <w:rPr>
                <w:rFonts w:cs="Times New Roman"/>
                <w:sz w:val="20"/>
                <w:szCs w:val="20"/>
              </w:rPr>
            </w:pPr>
            <w:r>
              <w:rPr>
                <w:rFonts w:cs="Times New Roman"/>
                <w:sz w:val="20"/>
                <w:szCs w:val="20"/>
              </w:rPr>
              <w:t>0</w:t>
            </w:r>
          </w:p>
        </w:tc>
        <w:tc>
          <w:tcPr>
            <w:tcW w:w="717" w:type="dxa"/>
          </w:tcPr>
          <w:p w:rsidR="00A10724" w:rsidRPr="00A10724" w:rsidRDefault="00CF5AA3" w:rsidP="00CF5AA3">
            <w:pPr>
              <w:jc w:val="center"/>
              <w:rPr>
                <w:rFonts w:cs="Times New Roman"/>
                <w:sz w:val="20"/>
                <w:szCs w:val="20"/>
              </w:rPr>
            </w:pPr>
            <w:r>
              <w:rPr>
                <w:rFonts w:cs="Times New Roman"/>
                <w:sz w:val="20"/>
                <w:szCs w:val="20"/>
              </w:rPr>
              <w:t>0</w:t>
            </w:r>
          </w:p>
        </w:tc>
        <w:tc>
          <w:tcPr>
            <w:tcW w:w="717" w:type="dxa"/>
          </w:tcPr>
          <w:p w:rsidR="00A10724" w:rsidRPr="00A10724" w:rsidRDefault="00CF5AA3" w:rsidP="00CF5AA3">
            <w:pPr>
              <w:jc w:val="center"/>
              <w:rPr>
                <w:rFonts w:cs="Times New Roman"/>
                <w:sz w:val="20"/>
                <w:szCs w:val="20"/>
              </w:rPr>
            </w:pPr>
            <w:r>
              <w:rPr>
                <w:rFonts w:cs="Times New Roman"/>
                <w:sz w:val="20"/>
                <w:szCs w:val="20"/>
              </w:rPr>
              <w:t>0</w:t>
            </w:r>
          </w:p>
        </w:tc>
        <w:tc>
          <w:tcPr>
            <w:tcW w:w="717" w:type="dxa"/>
            <w:shd w:val="clear" w:color="auto" w:fill="C5E0B3" w:themeFill="accent6"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7"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C5E0B3" w:themeFill="accent6"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CF5AA3" w:rsidP="00CF5AA3">
            <w:pPr>
              <w:jc w:val="center"/>
              <w:rPr>
                <w:rFonts w:cs="Times New Roman"/>
                <w:sz w:val="20"/>
                <w:szCs w:val="20"/>
              </w:rPr>
            </w:pPr>
            <w:r>
              <w:rPr>
                <w:rFonts w:cs="Times New Roman"/>
                <w:sz w:val="20"/>
                <w:szCs w:val="20"/>
              </w:rPr>
              <w:t>1</w:t>
            </w:r>
          </w:p>
        </w:tc>
      </w:tr>
      <w:tr w:rsidR="009555F1" w:rsidTr="00C5312C">
        <w:tc>
          <w:tcPr>
            <w:tcW w:w="976" w:type="dxa"/>
          </w:tcPr>
          <w:p w:rsidR="00A10724" w:rsidRPr="00A10724" w:rsidRDefault="00CF5AA3" w:rsidP="00CF5AA3">
            <w:pPr>
              <w:jc w:val="center"/>
              <w:rPr>
                <w:rFonts w:cs="Times New Roman"/>
                <w:sz w:val="20"/>
                <w:szCs w:val="20"/>
              </w:rPr>
            </w:pPr>
            <w:r>
              <w:rPr>
                <w:rFonts w:cs="Times New Roman"/>
                <w:sz w:val="20"/>
                <w:szCs w:val="20"/>
              </w:rPr>
              <w:t>Model 5</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C5E0B3" w:themeFill="accent6"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C5E0B3" w:themeFill="accent6"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r>
      <w:tr w:rsidR="009555F1" w:rsidTr="00C5312C">
        <w:tc>
          <w:tcPr>
            <w:tcW w:w="976" w:type="dxa"/>
          </w:tcPr>
          <w:p w:rsidR="00A10724" w:rsidRPr="00A10724" w:rsidRDefault="00CF5AA3" w:rsidP="00CF5AA3">
            <w:pPr>
              <w:jc w:val="center"/>
              <w:rPr>
                <w:rFonts w:cs="Times New Roman"/>
                <w:sz w:val="20"/>
                <w:szCs w:val="20"/>
              </w:rPr>
            </w:pPr>
            <w:r>
              <w:rPr>
                <w:rFonts w:cs="Times New Roman"/>
                <w:sz w:val="20"/>
                <w:szCs w:val="20"/>
              </w:rPr>
              <w:t>Model 6</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C5E0B3" w:themeFill="accent6"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r>
      <w:tr w:rsidR="00C5312C" w:rsidTr="00C5312C">
        <w:tc>
          <w:tcPr>
            <w:tcW w:w="976" w:type="dxa"/>
          </w:tcPr>
          <w:p w:rsidR="00A10724" w:rsidRPr="00A10724" w:rsidRDefault="00CF5AA3" w:rsidP="00CF5AA3">
            <w:pPr>
              <w:jc w:val="center"/>
              <w:rPr>
                <w:rFonts w:cs="Times New Roman"/>
                <w:sz w:val="20"/>
                <w:szCs w:val="20"/>
              </w:rPr>
            </w:pPr>
            <w:r>
              <w:rPr>
                <w:rFonts w:cs="Times New Roman"/>
                <w:sz w:val="20"/>
                <w:szCs w:val="20"/>
              </w:rPr>
              <w:t>Model 7</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shd w:val="clear" w:color="auto" w:fill="C5E0B3" w:themeFill="accent6"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r>
      <w:tr w:rsidR="009555F1" w:rsidTr="00C5312C">
        <w:tc>
          <w:tcPr>
            <w:tcW w:w="976" w:type="dxa"/>
          </w:tcPr>
          <w:p w:rsidR="00A10724" w:rsidRPr="00A10724" w:rsidRDefault="00A10724" w:rsidP="00CF5AA3">
            <w:pPr>
              <w:jc w:val="center"/>
              <w:rPr>
                <w:rFonts w:cs="Times New Roman"/>
                <w:sz w:val="20"/>
                <w:szCs w:val="20"/>
              </w:rPr>
            </w:pPr>
            <w:r>
              <w:rPr>
                <w:rFonts w:cs="Times New Roman"/>
                <w:sz w:val="20"/>
                <w:szCs w:val="20"/>
              </w:rPr>
              <w:t xml:space="preserve">Model </w:t>
            </w:r>
            <w:r w:rsidR="00CF5AA3">
              <w:rPr>
                <w:rFonts w:cs="Times New Roman"/>
                <w:sz w:val="20"/>
                <w:szCs w:val="20"/>
              </w:rPr>
              <w:t>8</w:t>
            </w:r>
          </w:p>
        </w:tc>
        <w:tc>
          <w:tcPr>
            <w:tcW w:w="718" w:type="dxa"/>
          </w:tcPr>
          <w:p w:rsidR="00A10724" w:rsidRPr="00A10724" w:rsidRDefault="00CF5AA3" w:rsidP="00CF5AA3">
            <w:pPr>
              <w:jc w:val="center"/>
              <w:rPr>
                <w:rFonts w:cs="Times New Roman"/>
                <w:sz w:val="20"/>
                <w:szCs w:val="20"/>
              </w:rPr>
            </w:pPr>
            <w:r>
              <w:rPr>
                <w:rFonts w:cs="Times New Roman"/>
                <w:sz w:val="20"/>
                <w:szCs w:val="20"/>
              </w:rPr>
              <w:t>0</w:t>
            </w:r>
          </w:p>
        </w:tc>
        <w:tc>
          <w:tcPr>
            <w:tcW w:w="718"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r>
      <w:tr w:rsidR="009555F1" w:rsidTr="00C5312C">
        <w:tc>
          <w:tcPr>
            <w:tcW w:w="976" w:type="dxa"/>
          </w:tcPr>
          <w:p w:rsidR="00A10724" w:rsidRPr="00A10724" w:rsidRDefault="00A10724" w:rsidP="00CF5AA3">
            <w:pPr>
              <w:jc w:val="center"/>
              <w:rPr>
                <w:rFonts w:cs="Times New Roman"/>
                <w:sz w:val="20"/>
                <w:szCs w:val="20"/>
              </w:rPr>
            </w:pPr>
            <w:r>
              <w:rPr>
                <w:rFonts w:cs="Times New Roman"/>
                <w:sz w:val="20"/>
                <w:szCs w:val="20"/>
              </w:rPr>
              <w:t>Model 9</w:t>
            </w:r>
          </w:p>
        </w:tc>
        <w:tc>
          <w:tcPr>
            <w:tcW w:w="718" w:type="dxa"/>
            <w:shd w:val="clear" w:color="auto" w:fill="F7CAAC" w:themeFill="accent2" w:themeFillTint="66"/>
          </w:tcPr>
          <w:p w:rsidR="00A10724" w:rsidRPr="00A10724" w:rsidRDefault="00CF5AA3" w:rsidP="00CF5AA3">
            <w:pPr>
              <w:jc w:val="center"/>
              <w:rPr>
                <w:rFonts w:cs="Times New Roman"/>
                <w:sz w:val="20"/>
                <w:szCs w:val="20"/>
              </w:rPr>
            </w:pPr>
            <w:r>
              <w:rPr>
                <w:rFonts w:cs="Times New Roman"/>
                <w:sz w:val="20"/>
                <w:szCs w:val="20"/>
              </w:rPr>
              <w:t>1</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shd w:val="clear" w:color="auto" w:fill="F7CAAC" w:themeFill="accent2"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tcPr>
          <w:p w:rsidR="00A10724" w:rsidRPr="00A10724" w:rsidRDefault="009555F1" w:rsidP="00CF5AA3">
            <w:pPr>
              <w:jc w:val="center"/>
              <w:rPr>
                <w:rFonts w:cs="Times New Roman"/>
                <w:sz w:val="20"/>
                <w:szCs w:val="20"/>
              </w:rPr>
            </w:pPr>
            <w:r>
              <w:rPr>
                <w:rFonts w:cs="Times New Roman"/>
                <w:sz w:val="20"/>
                <w:szCs w:val="20"/>
              </w:rPr>
              <w:t>0</w:t>
            </w:r>
          </w:p>
        </w:tc>
        <w:tc>
          <w:tcPr>
            <w:tcW w:w="717" w:type="dxa"/>
            <w:shd w:val="clear" w:color="auto" w:fill="C5E0B3" w:themeFill="accent6"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7"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shd w:val="clear" w:color="auto" w:fill="BDD6EE" w:themeFill="accent1" w:themeFillTint="66"/>
          </w:tcPr>
          <w:p w:rsidR="00A10724" w:rsidRPr="00A10724" w:rsidRDefault="009555F1" w:rsidP="00CF5AA3">
            <w:pPr>
              <w:jc w:val="center"/>
              <w:rPr>
                <w:rFonts w:cs="Times New Roman"/>
                <w:sz w:val="20"/>
                <w:szCs w:val="20"/>
              </w:rPr>
            </w:pPr>
            <w:r>
              <w:rPr>
                <w:rFonts w:cs="Times New Roman"/>
                <w:sz w:val="20"/>
                <w:szCs w:val="20"/>
              </w:rPr>
              <w:t>1</w:t>
            </w:r>
          </w:p>
        </w:tc>
        <w:tc>
          <w:tcPr>
            <w:tcW w:w="718" w:type="dxa"/>
          </w:tcPr>
          <w:p w:rsidR="00A10724" w:rsidRPr="00A10724" w:rsidRDefault="009555F1" w:rsidP="00CF5AA3">
            <w:pPr>
              <w:jc w:val="center"/>
              <w:rPr>
                <w:rFonts w:cs="Times New Roman"/>
                <w:sz w:val="20"/>
                <w:szCs w:val="20"/>
              </w:rPr>
            </w:pPr>
            <w:r>
              <w:rPr>
                <w:rFonts w:cs="Times New Roman"/>
                <w:sz w:val="20"/>
                <w:szCs w:val="20"/>
              </w:rPr>
              <w:t>0</w:t>
            </w:r>
          </w:p>
        </w:tc>
        <w:tc>
          <w:tcPr>
            <w:tcW w:w="718" w:type="dxa"/>
            <w:shd w:val="clear" w:color="auto" w:fill="BDD6EE" w:themeFill="accent1" w:themeFillTint="66"/>
          </w:tcPr>
          <w:p w:rsidR="00A10724" w:rsidRPr="00A10724" w:rsidRDefault="009555F1" w:rsidP="003D2E82">
            <w:pPr>
              <w:keepNext/>
              <w:jc w:val="center"/>
              <w:rPr>
                <w:rFonts w:cs="Times New Roman"/>
                <w:sz w:val="20"/>
                <w:szCs w:val="20"/>
              </w:rPr>
            </w:pPr>
            <w:r>
              <w:rPr>
                <w:rFonts w:cs="Times New Roman"/>
                <w:sz w:val="20"/>
                <w:szCs w:val="20"/>
              </w:rPr>
              <w:t>1</w:t>
            </w:r>
          </w:p>
        </w:tc>
      </w:tr>
    </w:tbl>
    <w:p w:rsidR="00F87F71" w:rsidRDefault="003D2E82" w:rsidP="0068446E">
      <w:pPr>
        <w:pStyle w:val="Caption"/>
        <w:jc w:val="center"/>
      </w:pPr>
      <w:bookmarkStart w:id="18" w:name="_Toc61995806"/>
      <w:r w:rsidRPr="0068446E">
        <w:rPr>
          <w:sz w:val="22"/>
        </w:rPr>
        <w:t xml:space="preserve">Table </w:t>
      </w:r>
      <w:r w:rsidRPr="0068446E">
        <w:rPr>
          <w:sz w:val="22"/>
        </w:rPr>
        <w:fldChar w:fldCharType="begin"/>
      </w:r>
      <w:r w:rsidRPr="0068446E">
        <w:rPr>
          <w:sz w:val="22"/>
        </w:rPr>
        <w:instrText xml:space="preserve"> STYLEREF 1 \s </w:instrText>
      </w:r>
      <w:r w:rsidRPr="0068446E">
        <w:rPr>
          <w:sz w:val="22"/>
        </w:rPr>
        <w:fldChar w:fldCharType="separate"/>
      </w:r>
      <w:r w:rsidR="001B1DA1">
        <w:rPr>
          <w:noProof/>
          <w:sz w:val="22"/>
        </w:rPr>
        <w:t>5</w:t>
      </w:r>
      <w:r w:rsidRPr="0068446E">
        <w:rPr>
          <w:sz w:val="22"/>
        </w:rPr>
        <w:fldChar w:fldCharType="end"/>
      </w:r>
      <w:r w:rsidRPr="0068446E">
        <w:rPr>
          <w:sz w:val="22"/>
        </w:rPr>
        <w:noBreakHyphen/>
      </w:r>
      <w:r w:rsidRPr="0068446E">
        <w:rPr>
          <w:sz w:val="22"/>
        </w:rPr>
        <w:fldChar w:fldCharType="begin"/>
      </w:r>
      <w:r w:rsidRPr="0068446E">
        <w:rPr>
          <w:sz w:val="22"/>
        </w:rPr>
        <w:instrText xml:space="preserve"> SEQ Table \* ARABIC \s 1 </w:instrText>
      </w:r>
      <w:r w:rsidRPr="0068446E">
        <w:rPr>
          <w:sz w:val="22"/>
        </w:rPr>
        <w:fldChar w:fldCharType="separate"/>
      </w:r>
      <w:r w:rsidR="001B1DA1">
        <w:rPr>
          <w:noProof/>
          <w:sz w:val="22"/>
        </w:rPr>
        <w:t>2</w:t>
      </w:r>
      <w:r w:rsidRPr="0068446E">
        <w:rPr>
          <w:sz w:val="22"/>
        </w:rPr>
        <w:fldChar w:fldCharType="end"/>
      </w:r>
      <w:r w:rsidRPr="0068446E">
        <w:rPr>
          <w:sz w:val="22"/>
        </w:rPr>
        <w:t xml:space="preserve">: </w:t>
      </w:r>
      <w:r w:rsidR="0068446E" w:rsidRPr="0068446E">
        <w:rPr>
          <w:sz w:val="22"/>
        </w:rPr>
        <w:t>Ablation model matrix</w:t>
      </w:r>
      <w:bookmarkEnd w:id="18"/>
    </w:p>
    <w:p w:rsidR="00A235CD" w:rsidRPr="00F87F71" w:rsidRDefault="00A235CD" w:rsidP="00F87F71"/>
    <w:p w:rsidR="00BF3587" w:rsidRDefault="00BF3587" w:rsidP="00F87F71">
      <w:pPr>
        <w:ind w:left="360"/>
      </w:pPr>
    </w:p>
    <w:p w:rsidR="002B6199" w:rsidRDefault="002B6199" w:rsidP="00F87F71">
      <w:pPr>
        <w:ind w:left="360"/>
      </w:pPr>
    </w:p>
    <w:p w:rsidR="002B6199" w:rsidRDefault="002B6199" w:rsidP="00F87F71">
      <w:pPr>
        <w:ind w:left="360"/>
      </w:pPr>
    </w:p>
    <w:p w:rsidR="002B6199" w:rsidRDefault="002B6199" w:rsidP="00F87F71">
      <w:pPr>
        <w:ind w:left="360"/>
      </w:pPr>
    </w:p>
    <w:p w:rsidR="002B6199" w:rsidRDefault="002B6199" w:rsidP="00F87F71">
      <w:pPr>
        <w:ind w:left="360"/>
      </w:pPr>
    </w:p>
    <w:p w:rsidR="002B6199" w:rsidRDefault="002B6199" w:rsidP="00F87F71">
      <w:pPr>
        <w:ind w:left="360"/>
      </w:pPr>
    </w:p>
    <w:p w:rsidR="002B6199" w:rsidRDefault="002B6199" w:rsidP="00F87F71">
      <w:pPr>
        <w:ind w:left="360"/>
      </w:pPr>
    </w:p>
    <w:p w:rsidR="007A393A" w:rsidRDefault="007A393A" w:rsidP="00F87F71">
      <w:pPr>
        <w:ind w:left="360"/>
      </w:pPr>
    </w:p>
    <w:p w:rsidR="007A393A" w:rsidRDefault="007A393A" w:rsidP="00F87F71">
      <w:pPr>
        <w:ind w:left="360"/>
      </w:pPr>
    </w:p>
    <w:p w:rsidR="002B6199" w:rsidRDefault="002B6199" w:rsidP="00F87F71">
      <w:pPr>
        <w:ind w:left="360"/>
      </w:pPr>
    </w:p>
    <w:p w:rsidR="002B6199" w:rsidRDefault="002B6199" w:rsidP="00F87F71">
      <w:pPr>
        <w:ind w:left="360"/>
      </w:pPr>
    </w:p>
    <w:p w:rsidR="002B6199" w:rsidRDefault="002B6199" w:rsidP="00F87F71">
      <w:pPr>
        <w:ind w:left="360"/>
      </w:pPr>
    </w:p>
    <w:bookmarkStart w:id="19" w:name="_Toc61995789"/>
    <w:p w:rsidR="004035D4" w:rsidRPr="004035D4" w:rsidRDefault="004035D4" w:rsidP="00B31FA9">
      <w:pPr>
        <w:pStyle w:val="Heading1"/>
        <w:rPr>
          <w:rFonts w:cs="Times New Roman"/>
        </w:rPr>
      </w:pPr>
      <w:r w:rsidRPr="00FC5CA7">
        <w:rPr>
          <w:noProof/>
        </w:rPr>
        <w:lastRenderedPageBreak/>
        <mc:AlternateContent>
          <mc:Choice Requires="wps">
            <w:drawing>
              <wp:anchor distT="0" distB="0" distL="114300" distR="114300" simplePos="0" relativeHeight="251670528" behindDoc="0" locked="0" layoutInCell="1" allowOverlap="1" wp14:anchorId="65D4564C" wp14:editId="1DFF8AF6">
                <wp:simplePos x="0" y="0"/>
                <wp:positionH relativeFrom="margin">
                  <wp:align>center</wp:align>
                </wp:positionH>
                <wp:positionV relativeFrom="paragraph">
                  <wp:posOffset>-9525</wp:posOffset>
                </wp:positionV>
                <wp:extent cx="6400800" cy="0"/>
                <wp:effectExtent l="0" t="19050" r="19050" b="19050"/>
                <wp:wrapNone/>
                <wp:docPr id="69" name="Straight Connector 69"/>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59F66325" id="Straight Connector 69" o:spid="_x0000_s1026" style="position:absolute;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" strokecolor="black [3200]" strokeweight="2.25pt">
                <v:stroke joinstyle="miter"/>
                <w10:wrap anchorx="margin"/>
              </v:line>
            </w:pict>
          </mc:Fallback>
        </mc:AlternateContent>
      </w:r>
      <w:r w:rsidRPr="00FC5CA7">
        <w:t>CHAPTER</w:t>
      </w:r>
      <w:r w:rsidR="00B31FA9">
        <w:t xml:space="preserve"> 6</w:t>
      </w:r>
      <w:r w:rsidR="003C48DD">
        <w:t>: RESULTS ANALYSIS</w:t>
      </w:r>
      <w:r>
        <w:t xml:space="preserve"> &amp; </w:t>
      </w:r>
      <w:r w:rsidR="00EC5987">
        <w:t>D</w:t>
      </w:r>
      <w:r w:rsidR="00A53AB3">
        <w:t>ISCUSSION</w:t>
      </w:r>
      <w:bookmarkEnd w:id="19"/>
    </w:p>
    <w:p w:rsidR="004035D4" w:rsidRDefault="004035D4" w:rsidP="004035D4"/>
    <w:p w:rsidR="008F59C0" w:rsidRDefault="004035D4" w:rsidP="008F59C0">
      <w:pPr>
        <w:rPr>
          <w:rFonts w:cs="Times New Roman"/>
          <w:sz w:val="36"/>
          <w:szCs w:val="36"/>
        </w:rPr>
      </w:pPr>
      <w:r>
        <w:rPr>
          <w:rFonts w:cs="Times New Roman"/>
          <w:sz w:val="36"/>
          <w:szCs w:val="36"/>
        </w:rPr>
        <w:br w:type="page"/>
      </w:r>
    </w:p>
    <w:p w:rsidR="00A53AB3" w:rsidRDefault="00A53AB3" w:rsidP="00103992">
      <w:pPr>
        <w:pStyle w:val="Heading2"/>
      </w:pPr>
      <w:bookmarkStart w:id="20" w:name="_Toc61995790"/>
      <w:r>
        <w:lastRenderedPageBreak/>
        <w:t>Results</w:t>
      </w:r>
      <w:r w:rsidR="003C48DD">
        <w:t xml:space="preserve"> Analysis</w:t>
      </w:r>
      <w:bookmarkEnd w:id="20"/>
    </w:p>
    <w:p w:rsidR="007D0072" w:rsidRDefault="00A53AB3">
      <w:r>
        <w:t xml:space="preserve">As stated earlier, the chosen centralities were used to visualize the networks. For the visualization purpose we used </w:t>
      </w:r>
      <w:r w:rsidR="005068F6">
        <w:t>t-</w:t>
      </w:r>
      <w:r w:rsidRPr="00A53AB3">
        <w:t>stochastic neighbor embedding</w:t>
      </w:r>
      <w:r>
        <w:t xml:space="preserve"> (tsne)</w:t>
      </w:r>
      <w:r w:rsidR="005068F6">
        <w:t xml:space="preserve">. Due to the close proximity of centrality values, tsne failed capture any patterns in the datasets. For the purpose of pattern recognition, we used a clustering algorithm on the original non-linear high dimensional dataset and fitted those clusters on the lower manifold tsne representation. As the datasets were non-linear and high dimensional, we used both spectral clustering and spherical kmeans. However, we found that spherical kmeans was much faster than spectral clustering. Therefore, spherical kmeans was used throughout the whole study. Even though the datasets were non-linear, we used principal component analysis (pca) to check for variable contribution. The pca was used mainly to interpret the ablation study models. </w:t>
      </w:r>
    </w:p>
    <w:p w:rsidR="00EB5E39" w:rsidRDefault="005068F6" w:rsidP="007D0072">
      <w:pPr>
        <w:ind w:firstLine="720"/>
      </w:pPr>
      <w:r>
        <w:t xml:space="preserve">In this section we will present our results. </w:t>
      </w:r>
      <w:r w:rsidR="004C282F">
        <w:t xml:space="preserve">As stated earlier that the datasets were categorized in social network, communication network, p2p network, citation network, and collaboration network. From this point onward we will denote these categories as class. </w:t>
      </w:r>
      <w:r>
        <w:t>The</w:t>
      </w:r>
      <w:r w:rsidR="004C282F">
        <w:t>refore, the results were</w:t>
      </w:r>
      <w:r>
        <w:t xml:space="preserve"> divided between within </w:t>
      </w:r>
      <w:r w:rsidR="004C282F">
        <w:t>class</w:t>
      </w:r>
      <w:r>
        <w:t xml:space="preserve"> analysis </w:t>
      </w:r>
      <w:r w:rsidR="004C282F">
        <w:t xml:space="preserve">i.e. analysis between “eu-All” and “enron” and between </w:t>
      </w:r>
      <w:r w:rsidR="00F52BBB">
        <w:t>class</w:t>
      </w:r>
      <w:r w:rsidR="004C282F">
        <w:t xml:space="preserve"> analysis i.e. p2p networks and communication </w:t>
      </w:r>
      <w:r w:rsidR="00DC7F68">
        <w:t>networks</w:t>
      </w:r>
      <w:r w:rsidR="004C282F">
        <w:t xml:space="preserve">. </w:t>
      </w:r>
      <w:r w:rsidR="00DA12CF">
        <w:t xml:space="preserve">The within </w:t>
      </w:r>
      <w:r w:rsidR="00F52BBB">
        <w:t>class analysis uses boxplots and correlation matrix to find the similarity between networks. On the other hand, we visually analyze the lower dimensional representation of the networks for the between class</w:t>
      </w:r>
      <w:r w:rsidR="00F953D3">
        <w:t xml:space="preserve"> analysis. </w:t>
      </w:r>
      <w:r w:rsidR="00F52BBB">
        <w:t xml:space="preserve">  </w:t>
      </w:r>
      <w:r>
        <w:t xml:space="preserve"> </w:t>
      </w:r>
    </w:p>
    <w:p w:rsidR="005068F6" w:rsidRDefault="00CE2CA3" w:rsidP="00CE2CA3">
      <w:pPr>
        <w:pStyle w:val="Heading3"/>
      </w:pPr>
      <w:r>
        <w:t xml:space="preserve">  </w:t>
      </w:r>
      <w:bookmarkStart w:id="21" w:name="_Toc61995791"/>
      <w:r>
        <w:t>Within dataset</w:t>
      </w:r>
      <w:bookmarkEnd w:id="21"/>
    </w:p>
    <w:p w:rsidR="00CE2CA3" w:rsidRDefault="00DA12CF" w:rsidP="00CE2CA3">
      <w:r>
        <w:t xml:space="preserve">For the purpose of </w:t>
      </w:r>
      <w:r w:rsidR="007D0072">
        <w:t xml:space="preserve">within dataset analysis, we have used correlation matrix and boxplot. Due to the varying nature data volume of different networks, we emphasized more on correlation matrix in order to better understand the underlying characteristics. The correlation matrix better expresses the numerical relation among the centralities compared to the boxplot as the numerical distributions can vary within datasets for many different reasons. </w:t>
      </w:r>
      <w:r w:rsidR="000B110C">
        <w:t xml:space="preserve">However, boxplots were kept as extra validation for our analysis. </w:t>
      </w:r>
    </w:p>
    <w:p w:rsidR="007D0072" w:rsidRDefault="000B110C" w:rsidP="00CE2CA3">
      <w:r>
        <w:tab/>
        <w:t xml:space="preserve">From figure 6-1 we can see the boxplot and correlation matrix comparison between Eu-All and Enron. We can see from Eu-all and Enron that most node based centralities have positive correlation with each to varying degree. However, enron has more correlation among its </w:t>
      </w:r>
      <w:r>
        <w:lastRenderedPageBreak/>
        <w:t xml:space="preserve">centralities. Enron is an example of a dishonest network. There are anomalies in it that will be discussed in the visualization section. However, we can also the correlation of leverage with dmnc and, correlation of local bridge with lobby and leverage is somewhat similar for both networks. The increase of correlation </w:t>
      </w:r>
      <w:r w:rsidR="00BF4F43">
        <w:t xml:space="preserve">between node based centralities </w:t>
      </w:r>
      <w:r>
        <w:t xml:space="preserve">for Enron can </w:t>
      </w:r>
      <w:r w:rsidR="00BF4F43">
        <w:t>be attributed to its nodes and their internal global cliques</w:t>
      </w:r>
      <w:r>
        <w:t xml:space="preserve">. </w:t>
      </w:r>
      <w:r w:rsidR="00BF4F43">
        <w:t>As we know</w:t>
      </w:r>
      <w:r w:rsidR="0017008F">
        <w:t>,</w:t>
      </w:r>
      <w:r w:rsidR="00BF4F43">
        <w:t xml:space="preserve"> enron high officials were part </w:t>
      </w:r>
      <w:r w:rsidR="0017008F">
        <w:t xml:space="preserve">of </w:t>
      </w:r>
      <w:r w:rsidR="00BF4F43">
        <w:t xml:space="preserve">a massive </w:t>
      </w:r>
      <w:r w:rsidR="00EF30F1">
        <w:t>accounting scandal</w:t>
      </w:r>
      <w:r w:rsidR="0017008F">
        <w:t>, which can be reflective of these global network cliques</w:t>
      </w:r>
      <w:r w:rsidR="00EF30F1">
        <w:t xml:space="preserve">. </w:t>
      </w:r>
      <w:r w:rsidR="00907110">
        <w:t xml:space="preserve">Also notable is the negative correlation of closeness and leverage of Eu-All. This can be explained as, more central nodes that propagate more information tend to be less influential in an email network. The negative correlation between eccentricity and leverage of the Eu-All can be </w:t>
      </w:r>
    </w:p>
    <w:p w:rsidR="0007125C" w:rsidRDefault="0007125C" w:rsidP="0007125C">
      <w:pPr>
        <w:keepNext/>
      </w:pPr>
      <w:r>
        <w:rPr>
          <w:noProof/>
        </w:rPr>
        <w:drawing>
          <wp:inline distT="0" distB="0" distL="0" distR="0" wp14:anchorId="6F82CD24" wp14:editId="0804CCC0">
            <wp:extent cx="5943600" cy="3514725"/>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munication box corrplot.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54211" cy="3521000"/>
                    </a:xfrm>
                    <a:prstGeom prst="rect">
                      <a:avLst/>
                    </a:prstGeom>
                    <a:ln>
                      <a:solidFill>
                        <a:schemeClr val="tx1"/>
                      </a:solidFill>
                    </a:ln>
                  </pic:spPr>
                </pic:pic>
              </a:graphicData>
            </a:graphic>
          </wp:inline>
        </w:drawing>
      </w:r>
    </w:p>
    <w:p w:rsidR="00752229" w:rsidRDefault="0007125C" w:rsidP="0007125C">
      <w:pPr>
        <w:pStyle w:val="Caption"/>
        <w:jc w:val="center"/>
        <w:rPr>
          <w:sz w:val="22"/>
        </w:rPr>
      </w:pPr>
      <w:bookmarkStart w:id="22" w:name="_Toc61995807"/>
      <w:r w:rsidRPr="0007125C">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w:t>
      </w:r>
      <w:r w:rsidR="00EB57F9">
        <w:rPr>
          <w:sz w:val="22"/>
        </w:rPr>
        <w:fldChar w:fldCharType="end"/>
      </w:r>
      <w:r w:rsidRPr="0007125C">
        <w:rPr>
          <w:sz w:val="22"/>
        </w:rPr>
        <w:t xml:space="preserve"> Communication Networks</w:t>
      </w:r>
      <w:bookmarkEnd w:id="22"/>
    </w:p>
    <w:p w:rsidR="000B110C" w:rsidRDefault="00907110" w:rsidP="000B110C">
      <w:r>
        <w:t xml:space="preserve">attributed to having no influential nodes in a neighborhood instead having influential neighborhoods. </w:t>
      </w:r>
      <w:r w:rsidR="00E26B3E">
        <w:t xml:space="preserve">For Enron, local bridging centrality is mostly slightly negatively correlated with most node based centrality except closeness. </w:t>
      </w:r>
    </w:p>
    <w:p w:rsidR="00BC256D" w:rsidRPr="000B110C" w:rsidRDefault="00BC256D" w:rsidP="000B110C">
      <w:r>
        <w:tab/>
        <w:t xml:space="preserve">The boxplots do have some form of similarity and the boxplot for Enron can be thought of as a subset of the Eu-All boxplot for most centralities. </w:t>
      </w:r>
    </w:p>
    <w:p w:rsidR="0007125C" w:rsidRDefault="00830DBD" w:rsidP="0007125C">
      <w:pPr>
        <w:keepNext/>
      </w:pPr>
      <w:r>
        <w:rPr>
          <w:noProof/>
        </w:rPr>
        <w:lastRenderedPageBreak/>
        <w:drawing>
          <wp:inline distT="0" distB="0" distL="0" distR="0" wp14:anchorId="3B2FA02A" wp14:editId="2D2050DD">
            <wp:extent cx="5943600" cy="32232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llaboration box cor plot.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23260"/>
                    </a:xfrm>
                    <a:prstGeom prst="rect">
                      <a:avLst/>
                    </a:prstGeom>
                  </pic:spPr>
                </pic:pic>
              </a:graphicData>
            </a:graphic>
          </wp:inline>
        </w:drawing>
      </w:r>
    </w:p>
    <w:p w:rsidR="0007125C" w:rsidRDefault="0007125C" w:rsidP="0007125C">
      <w:pPr>
        <w:pStyle w:val="Caption"/>
        <w:jc w:val="center"/>
        <w:rPr>
          <w:sz w:val="22"/>
        </w:rPr>
      </w:pPr>
      <w:bookmarkStart w:id="23" w:name="_Toc61995808"/>
      <w:r w:rsidRPr="0007125C">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2</w:t>
      </w:r>
      <w:r w:rsidR="00EB57F9">
        <w:rPr>
          <w:sz w:val="22"/>
        </w:rPr>
        <w:fldChar w:fldCharType="end"/>
      </w:r>
      <w:r w:rsidRPr="0007125C">
        <w:rPr>
          <w:sz w:val="22"/>
        </w:rPr>
        <w:t xml:space="preserve"> Collaboration Networks</w:t>
      </w:r>
      <w:bookmarkEnd w:id="23"/>
    </w:p>
    <w:p w:rsidR="0007125C" w:rsidRDefault="009A5B62" w:rsidP="009A5B62">
      <w:r>
        <w:t>From figure 6-2, we can see that the boxplot between Ca Hep-Ph and Ca Hep-Th are similar. Both are collaboration networks. So, this kind of distribution are not surprising. However, the dissimilarity between the correlation matrices are quite interesting. Ca Hep-Th has less correlation among its centralities. This can be due to theoretical physics having less collaboration compared to p</w:t>
      </w:r>
      <w:r w:rsidRPr="002638FA">
        <w:t>henomenology</w:t>
      </w:r>
      <w:r>
        <w:t xml:space="preserve">. However, this requires additional statistics to verify. </w:t>
      </w:r>
    </w:p>
    <w:p w:rsidR="009A5B62" w:rsidRDefault="009A5B62" w:rsidP="009A5B62">
      <w:r>
        <w:t xml:space="preserve">From figure 6-3, we can see that both Cit Hep-Ph and Cit hep-Th networks have similar boxplots and correlation matrices. Citation is not necessarily a direct form of communication. It is a very indirect form, therefore there is not much change when it comes to citation networks. </w:t>
      </w:r>
    </w:p>
    <w:p w:rsidR="0007125C" w:rsidRDefault="00D41B27" w:rsidP="0007125C">
      <w:pPr>
        <w:keepNext/>
      </w:pPr>
      <w:r>
        <w:rPr>
          <w:noProof/>
        </w:rPr>
        <w:lastRenderedPageBreak/>
        <w:drawing>
          <wp:inline distT="0" distB="0" distL="0" distR="0" wp14:anchorId="4BCAED73" wp14:editId="43043356">
            <wp:extent cx="5943600" cy="3223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tation box cor plot.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23895"/>
                    </a:xfrm>
                    <a:prstGeom prst="rect">
                      <a:avLst/>
                    </a:prstGeom>
                  </pic:spPr>
                </pic:pic>
              </a:graphicData>
            </a:graphic>
          </wp:inline>
        </w:drawing>
      </w:r>
    </w:p>
    <w:p w:rsidR="0007125C" w:rsidRDefault="0007125C" w:rsidP="0007125C">
      <w:pPr>
        <w:pStyle w:val="Caption"/>
        <w:jc w:val="center"/>
        <w:rPr>
          <w:sz w:val="22"/>
        </w:rPr>
      </w:pPr>
      <w:bookmarkStart w:id="24" w:name="_Toc61995809"/>
      <w:r w:rsidRPr="0007125C">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3</w:t>
      </w:r>
      <w:r w:rsidR="00EB57F9">
        <w:rPr>
          <w:sz w:val="22"/>
        </w:rPr>
        <w:fldChar w:fldCharType="end"/>
      </w:r>
      <w:r w:rsidRPr="0007125C">
        <w:rPr>
          <w:sz w:val="22"/>
        </w:rPr>
        <w:t xml:space="preserve"> Citation Networks</w:t>
      </w:r>
      <w:bookmarkEnd w:id="24"/>
    </w:p>
    <w:p w:rsidR="008A3A12" w:rsidRPr="008A3A12" w:rsidRDefault="008A3A12" w:rsidP="008A3A12">
      <w:r>
        <w:t xml:space="preserve">Figure 6-4 contains the facebook ego network which represents social networks in our study. In most other communication network, eccentricity and closeness did not have any negative correlation. However, we can see that Facebook ego network has negative correlation between eccentricity and closeness. </w:t>
      </w:r>
    </w:p>
    <w:p w:rsidR="0060338F" w:rsidRDefault="0060338F" w:rsidP="0060338F">
      <w:pPr>
        <w:keepNext/>
      </w:pPr>
      <w:r w:rsidRPr="0060338F">
        <w:rPr>
          <w:noProof/>
        </w:rPr>
        <mc:AlternateContent>
          <mc:Choice Requires="wpg">
            <w:drawing>
              <wp:inline distT="0" distB="0" distL="0" distR="0" wp14:anchorId="13324CED" wp14:editId="0BBDDC0B">
                <wp:extent cx="6172200" cy="2000974"/>
                <wp:effectExtent l="0" t="0" r="0" b="0"/>
                <wp:docPr id="79" name="Group 7"/>
                <wp:cNvGraphicFramePr/>
                <a:graphic xmlns:a="http://schemas.openxmlformats.org/drawingml/2006/main">
                  <a:graphicData uri="http://schemas.microsoft.com/office/word/2010/wordprocessingGroup">
                    <wpg:wgp>
                      <wpg:cNvGrpSpPr/>
                      <wpg:grpSpPr>
                        <a:xfrm>
                          <a:off x="0" y="0"/>
                          <a:ext cx="6172200" cy="2000974"/>
                          <a:chOff x="0" y="-493286"/>
                          <a:chExt cx="11771085" cy="4117840"/>
                        </a:xfrm>
                      </wpg:grpSpPr>
                      <wpg:grpSp>
                        <wpg:cNvPr id="80" name="Group 80"/>
                        <wpg:cNvGrpSpPr/>
                        <wpg:grpSpPr>
                          <a:xfrm>
                            <a:off x="0" y="184666"/>
                            <a:ext cx="11771085" cy="3439888"/>
                            <a:chOff x="0" y="184666"/>
                            <a:chExt cx="10732507" cy="3048000"/>
                          </a:xfrm>
                        </wpg:grpSpPr>
                        <pic:pic xmlns:pic="http://schemas.openxmlformats.org/drawingml/2006/picture">
                          <pic:nvPicPr>
                            <pic:cNvPr id="81" name="Picture 8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184666"/>
                              <a:ext cx="5418667" cy="3048000"/>
                            </a:xfrm>
                            <a:prstGeom prst="rect">
                              <a:avLst/>
                            </a:prstGeom>
                            <a:ln>
                              <a:noFill/>
                            </a:ln>
                          </pic:spPr>
                        </pic:pic>
                        <pic:pic xmlns:pic="http://schemas.openxmlformats.org/drawingml/2006/picture">
                          <pic:nvPicPr>
                            <pic:cNvPr id="82" name="Picture 8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5418667" y="184666"/>
                              <a:ext cx="5313840" cy="3048000"/>
                            </a:xfrm>
                            <a:prstGeom prst="rect">
                              <a:avLst/>
                            </a:prstGeom>
                            <a:ln>
                              <a:noFill/>
                            </a:ln>
                          </pic:spPr>
                        </pic:pic>
                      </wpg:grpSp>
                      <wps:wsp>
                        <wps:cNvPr id="83" name="TextBox 6"/>
                        <wps:cNvSpPr txBox="1"/>
                        <wps:spPr>
                          <a:xfrm>
                            <a:off x="5162722" y="-493286"/>
                            <a:ext cx="2285364" cy="736757"/>
                          </a:xfrm>
                          <a:prstGeom prst="rect">
                            <a:avLst/>
                          </a:prstGeom>
                          <a:noFill/>
                        </wps:spPr>
                        <wps:txbx>
                          <w:txbxContent>
                            <w:p w:rsidR="00652AAC" w:rsidRPr="0060338F" w:rsidRDefault="00652AAC" w:rsidP="0060338F">
                              <w:pPr>
                                <w:pStyle w:val="NormalWeb"/>
                                <w:spacing w:before="0" w:beforeAutospacing="0" w:after="0" w:afterAutospacing="0"/>
                                <w:rPr>
                                  <w14:textOutline w14:w="9525" w14:cap="rnd" w14:cmpd="sng" w14:algn="ctr">
                                    <w14:solidFill>
                                      <w14:srgbClr w14:val="000000"/>
                                    </w14:solidFill>
                                    <w14:prstDash w14:val="solid"/>
                                    <w14:bevel/>
                                  </w14:textOutline>
                                </w:rPr>
                              </w:pPr>
                              <w:r w:rsidRPr="0060338F">
                                <w:rPr>
                                  <w:rFonts w:asciiTheme="minorHAnsi" w:hAnsi="Calibri" w:cstheme="minorBidi"/>
                                  <w:color w:val="000000" w:themeColor="text1"/>
                                  <w:kern w:val="24"/>
                                  <w:sz w:val="28"/>
                                  <w:szCs w:val="28"/>
                                  <w14:textOutline w14:w="9525" w14:cap="rnd" w14:cmpd="sng" w14:algn="ctr">
                                    <w14:solidFill>
                                      <w14:srgbClr w14:val="000000"/>
                                    </w14:solidFill>
                                    <w14:prstDash w14:val="solid"/>
                                    <w14:bevel/>
                                  </w14:textOutline>
                                </w:rPr>
                                <w:t>Facebook ego</w:t>
                              </w:r>
                              <w:r w:rsidRPr="0060338F">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 xml:space="preserve"> network</w:t>
                              </w:r>
                            </w:p>
                          </w:txbxContent>
                        </wps:txbx>
                        <wps:bodyPr wrap="square" rtlCol="0">
                          <a:noAutofit/>
                        </wps:bodyPr>
                      </wps:wsp>
                    </wpg:wgp>
                  </a:graphicData>
                </a:graphic>
              </wp:inline>
            </w:drawing>
          </mc:Choice>
          <mc:Fallback>
            <w:pict>
              <v:group w14:anchorId="13324CED" id="Group 7" o:spid="_x0000_s1026" style="width:486pt;height:157.55pt;mso-position-horizontal-relative:char;mso-position-vertical-relative:line" coordorigin=",-4932" coordsize="117710,41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">
                <v:group id="Group 80" o:spid="_x0000_s1027" style="position:absolute;top:1846;width:117710;height:34399" coordorigin=",1846" coordsize="107325,3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 o:spid="_x0000_s1028" type="#_x0000_t75" style="position:absolute;top:1846;width:54186;height:30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">
                    <v:imagedata r:id="rId17" o:title=""/>
                    <v:path arrowok="t"/>
                  </v:shape>
                  <v:shape id="Picture 82" o:spid="_x0000_s1029" type="#_x0000_t75" style="position:absolute;left:54186;top:1846;width:53139;height:30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">
                    <v:imagedata r:id="rId18" o:title=""/>
                    <v:path arrowok="t"/>
                  </v:shape>
                </v:group>
                <v:shapetype id="_x0000_t202" coordsize="21600,21600" o:spt="202" path="m,l,21600r21600,l21600,xe">
                  <v:stroke joinstyle="miter"/>
                  <v:path gradientshapeok="t" o:connecttype="rect"/>
                </v:shapetype>
                <v:shape id="TextBox 6" o:spid="_x0000_s1030" type="#_x0000_t202" style="position:absolute;left:51627;top:-4932;width:22853;height:7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rsidR="00652AAC" w:rsidRPr="0060338F" w:rsidRDefault="00652AAC" w:rsidP="0060338F">
                        <w:pPr>
                          <w:pStyle w:val="NormalWeb"/>
                          <w:spacing w:before="0" w:beforeAutospacing="0" w:after="0" w:afterAutospacing="0"/>
                          <w:rPr>
                            <w14:textOutline w14:w="9525" w14:cap="rnd" w14:cmpd="sng" w14:algn="ctr">
                              <w14:solidFill>
                                <w14:srgbClr w14:val="000000"/>
                              </w14:solidFill>
                              <w14:prstDash w14:val="solid"/>
                              <w14:bevel/>
                            </w14:textOutline>
                          </w:rPr>
                        </w:pPr>
                        <w:r w:rsidRPr="0060338F">
                          <w:rPr>
                            <w:rFonts w:asciiTheme="minorHAnsi" w:hAnsi="Calibri" w:cstheme="minorBidi"/>
                            <w:color w:val="000000" w:themeColor="text1"/>
                            <w:kern w:val="24"/>
                            <w:sz w:val="28"/>
                            <w:szCs w:val="28"/>
                            <w14:textOutline w14:w="9525" w14:cap="rnd" w14:cmpd="sng" w14:algn="ctr">
                              <w14:solidFill>
                                <w14:srgbClr w14:val="000000"/>
                              </w14:solidFill>
                              <w14:prstDash w14:val="solid"/>
                              <w14:bevel/>
                            </w14:textOutline>
                          </w:rPr>
                          <w:t>Facebook ego</w:t>
                        </w:r>
                        <w:r w:rsidRPr="0060338F">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 xml:space="preserve"> network</w:t>
                        </w:r>
                      </w:p>
                    </w:txbxContent>
                  </v:textbox>
                </v:shape>
                <w10:anchorlock/>
              </v:group>
            </w:pict>
          </mc:Fallback>
        </mc:AlternateContent>
      </w:r>
    </w:p>
    <w:p w:rsidR="0060338F" w:rsidRPr="0060338F" w:rsidRDefault="0060338F" w:rsidP="0060338F">
      <w:pPr>
        <w:pStyle w:val="Caption"/>
        <w:jc w:val="center"/>
        <w:rPr>
          <w:sz w:val="22"/>
        </w:rPr>
      </w:pPr>
      <w:bookmarkStart w:id="25" w:name="_Toc61995810"/>
      <w:r w:rsidRPr="0060338F">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4</w:t>
      </w:r>
      <w:r w:rsidR="00EB57F9">
        <w:rPr>
          <w:sz w:val="22"/>
        </w:rPr>
        <w:fldChar w:fldCharType="end"/>
      </w:r>
      <w:r w:rsidRPr="0060338F">
        <w:rPr>
          <w:sz w:val="22"/>
        </w:rPr>
        <w:t xml:space="preserve"> Social  network</w:t>
      </w:r>
      <w:bookmarkEnd w:id="25"/>
    </w:p>
    <w:p w:rsidR="0060338F" w:rsidRDefault="0060338F" w:rsidP="009A5B62"/>
    <w:p w:rsidR="0060338F" w:rsidRDefault="0060338F" w:rsidP="009A5B62"/>
    <w:p w:rsidR="009A5B62" w:rsidRPr="009A5B62" w:rsidRDefault="009A5B62" w:rsidP="009A5B62">
      <w:r>
        <w:lastRenderedPageBreak/>
        <w:t>From figure 6-4, we get the correlation matrices of P2P networks. P2P networks are very much dynamic networks and vary community to community. Therefor</w:t>
      </w:r>
      <w:r w:rsidR="0060338F">
        <w:t xml:space="preserve">e, it is rather chaotic. For this reason, the boxplot for </w:t>
      </w:r>
      <w:r w:rsidR="002D34ED">
        <w:t xml:space="preserve">P2P was omitted here. From the correlation matrices we can see that all of them have the same characteristics. </w:t>
      </w:r>
    </w:p>
    <w:p w:rsidR="0082028A" w:rsidRDefault="00906F22" w:rsidP="0082028A">
      <w:pPr>
        <w:keepNext/>
      </w:pPr>
      <w:r>
        <w:rPr>
          <w:noProof/>
        </w:rPr>
        <w:drawing>
          <wp:inline distT="0" distB="0" distL="0" distR="0" wp14:anchorId="0DAF5177" wp14:editId="19D4EFF0">
            <wp:extent cx="5943600" cy="51943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2p corrplot.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194300"/>
                    </a:xfrm>
                    <a:prstGeom prst="rect">
                      <a:avLst/>
                    </a:prstGeom>
                  </pic:spPr>
                </pic:pic>
              </a:graphicData>
            </a:graphic>
          </wp:inline>
        </w:drawing>
      </w:r>
    </w:p>
    <w:p w:rsidR="0007125C" w:rsidRDefault="0082028A" w:rsidP="0082028A">
      <w:pPr>
        <w:pStyle w:val="Caption"/>
        <w:jc w:val="center"/>
        <w:rPr>
          <w:sz w:val="22"/>
        </w:rPr>
      </w:pPr>
      <w:bookmarkStart w:id="26" w:name="_Toc61995811"/>
      <w:r w:rsidRPr="0082028A">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5</w:t>
      </w:r>
      <w:r w:rsidR="00EB57F9">
        <w:rPr>
          <w:sz w:val="22"/>
        </w:rPr>
        <w:fldChar w:fldCharType="end"/>
      </w:r>
      <w:r w:rsidRPr="0082028A">
        <w:rPr>
          <w:sz w:val="22"/>
        </w:rPr>
        <w:t xml:space="preserve"> P2P Networks</w:t>
      </w:r>
      <w:bookmarkEnd w:id="26"/>
    </w:p>
    <w:p w:rsidR="0096225B" w:rsidRDefault="0096225B" w:rsidP="0096225B">
      <w:r>
        <w:t xml:space="preserve">In this section, we mostly analyzed the results of networks that share the same class. Here we saw that same class networks do share similar characteristics. </w:t>
      </w:r>
    </w:p>
    <w:p w:rsidR="003C48DD" w:rsidRPr="0096225B" w:rsidRDefault="003C48DD" w:rsidP="0096225B"/>
    <w:p w:rsidR="00D41B27" w:rsidRDefault="00D41B27" w:rsidP="00D41B27">
      <w:pPr>
        <w:pStyle w:val="Heading3"/>
      </w:pPr>
      <w:r>
        <w:lastRenderedPageBreak/>
        <w:t xml:space="preserve"> </w:t>
      </w:r>
      <w:bookmarkStart w:id="27" w:name="_Toc61995792"/>
      <w:r>
        <w:t>Between Datasets</w:t>
      </w:r>
      <w:bookmarkEnd w:id="27"/>
    </w:p>
    <w:p w:rsidR="003C48DD" w:rsidRPr="003C48DD" w:rsidRDefault="003C48DD" w:rsidP="003C48DD">
      <w:r>
        <w:t xml:space="preserve">In this section, we will be analyzing the </w:t>
      </w:r>
      <w:r w:rsidR="00C00E61">
        <w:t xml:space="preserve">network characteristics between network classes. From figure 6-6 we can see three different class of networks. What’s interesting is the similarity between Ca Hep-Ph and enron. Collaboration requires much more frequent communication compared to a corporate email network like enron. However, we can see that the collaborative behavior of collaboration network is present in the enron correlation matrix to quite some extent. This can be due enron’s high officials tie to corruption. If we are to compare the research institute network of Eu-all to </w:t>
      </w:r>
      <w:r w:rsidR="00C41F74">
        <w:t>collaboration,</w:t>
      </w:r>
      <w:r w:rsidR="00C00E61">
        <w:t xml:space="preserve"> we can see what the difference should be between research institute emails and collaborative communications. </w:t>
      </w:r>
    </w:p>
    <w:p w:rsidR="005004D8" w:rsidRDefault="00F61556" w:rsidP="005004D8">
      <w:pPr>
        <w:keepNext/>
      </w:pPr>
      <w:r>
        <w:rPr>
          <w:noProof/>
        </w:rPr>
        <w:drawing>
          <wp:inline distT="0" distB="0" distL="0" distR="0" wp14:anchorId="19059C63" wp14:editId="074D3F69">
            <wp:extent cx="5943600" cy="33426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nron euall ca-ph fb corrplot.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inline>
        </w:drawing>
      </w:r>
    </w:p>
    <w:p w:rsidR="00D41B27" w:rsidRDefault="005004D8" w:rsidP="005004D8">
      <w:pPr>
        <w:pStyle w:val="Caption"/>
        <w:jc w:val="center"/>
        <w:rPr>
          <w:sz w:val="22"/>
        </w:rPr>
      </w:pPr>
      <w:bookmarkStart w:id="28" w:name="_Toc61995812"/>
      <w:r w:rsidRPr="005004D8">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6</w:t>
      </w:r>
      <w:r w:rsidR="00EB57F9">
        <w:rPr>
          <w:sz w:val="22"/>
        </w:rPr>
        <w:fldChar w:fldCharType="end"/>
      </w:r>
      <w:r w:rsidRPr="005004D8">
        <w:rPr>
          <w:sz w:val="22"/>
        </w:rPr>
        <w:t xml:space="preserve"> Comparison between datasets</w:t>
      </w:r>
      <w:bookmarkEnd w:id="28"/>
    </w:p>
    <w:p w:rsidR="00C41F74" w:rsidRDefault="00C41F74" w:rsidP="00C41F74">
      <w:r>
        <w:t xml:space="preserve">From the comparison between facebook ego and Eu-all, we can see that they also share some underlying characteristics. This can be attributed the social messaging aspect of facebook that resembles email networks.  </w:t>
      </w:r>
    </w:p>
    <w:p w:rsidR="00346DB1" w:rsidRDefault="00346DB1" w:rsidP="00C41F74"/>
    <w:p w:rsidR="00346DB1" w:rsidRDefault="00346DB1" w:rsidP="00C41F74"/>
    <w:p w:rsidR="00346DB1" w:rsidRPr="00C41F74" w:rsidRDefault="00346DB1" w:rsidP="00C41F74"/>
    <w:p w:rsidR="00F61556" w:rsidRDefault="00F61556" w:rsidP="00F61556">
      <w:pPr>
        <w:pStyle w:val="Heading3"/>
      </w:pPr>
      <w:r>
        <w:lastRenderedPageBreak/>
        <w:t xml:space="preserve"> </w:t>
      </w:r>
      <w:bookmarkStart w:id="29" w:name="_Toc61995793"/>
      <w:r>
        <w:t>Visual analysis</w:t>
      </w:r>
      <w:bookmarkEnd w:id="29"/>
    </w:p>
    <w:p w:rsidR="00346DB1" w:rsidRPr="00346DB1" w:rsidRDefault="00346DB1" w:rsidP="00346DB1">
      <w:r>
        <w:t xml:space="preserve">In this section, we analyze the lower manifold representation of the networks and patterns that were found in them. First we will go over the representations and patterns and later we will try to interpret these with the help of our ablation model. </w:t>
      </w:r>
    </w:p>
    <w:p w:rsidR="005D0661" w:rsidRDefault="00F54B0F" w:rsidP="00F54B0F">
      <w:pPr>
        <w:pStyle w:val="Heading4"/>
      </w:pPr>
      <w:r>
        <w:t>Analysis of TSNE</w:t>
      </w:r>
    </w:p>
    <w:p w:rsidR="00871C65" w:rsidRPr="00871C65" w:rsidRDefault="00871C65" w:rsidP="00871C65">
      <w:r>
        <w:t xml:space="preserve">In this section we will analyze the tsne representations of the datasets along with clusters that were found. From figure 6-7 we can see the difference between Eu-all and enron. We would like to </w:t>
      </w:r>
    </w:p>
    <w:p w:rsidR="005D0661" w:rsidRDefault="005D0661" w:rsidP="005D0661">
      <w:pPr>
        <w:keepNext/>
      </w:pPr>
      <w:r>
        <w:rPr>
          <w:noProof/>
        </w:rPr>
        <w:drawing>
          <wp:inline distT="0" distB="0" distL="0" distR="0" wp14:anchorId="39865086" wp14:editId="70CBF30D">
            <wp:extent cx="5943600" cy="5659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unication TSNE.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659120"/>
                    </a:xfrm>
                    <a:prstGeom prst="rect">
                      <a:avLst/>
                    </a:prstGeom>
                  </pic:spPr>
                </pic:pic>
              </a:graphicData>
            </a:graphic>
          </wp:inline>
        </w:drawing>
      </w:r>
    </w:p>
    <w:p w:rsidR="005D0661" w:rsidRDefault="005D0661" w:rsidP="005D0661">
      <w:pPr>
        <w:pStyle w:val="Caption"/>
        <w:jc w:val="center"/>
        <w:rPr>
          <w:sz w:val="22"/>
        </w:rPr>
      </w:pPr>
      <w:bookmarkStart w:id="30" w:name="_Toc61995813"/>
      <w:r w:rsidRPr="005D0661">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7</w:t>
      </w:r>
      <w:r w:rsidR="00EB57F9">
        <w:rPr>
          <w:sz w:val="22"/>
        </w:rPr>
        <w:fldChar w:fldCharType="end"/>
      </w:r>
      <w:r w:rsidRPr="005D0661">
        <w:rPr>
          <w:sz w:val="22"/>
        </w:rPr>
        <w:t xml:space="preserve"> Communication TSNE</w:t>
      </w:r>
      <w:bookmarkEnd w:id="30"/>
    </w:p>
    <w:p w:rsidR="005D0661" w:rsidRPr="005D0661" w:rsidRDefault="00871C65" w:rsidP="005D0661">
      <w:r>
        <w:lastRenderedPageBreak/>
        <w:t xml:space="preserve">mention here that in order to ascertain the correct network structure, we applied four different tsne models with different parameters. </w:t>
      </w:r>
      <w:r w:rsidR="005F2067">
        <w:t xml:space="preserve">We found that the representations present here are accurate and different tsne only rotated the structures with very little deformation as evident from the figure. We would also like to point out that whereas eu-all has only three clusters in the network. Enron has nine clusters in it. </w:t>
      </w:r>
      <w:r w:rsidR="00CE68C1">
        <w:t xml:space="preserve">This can be again attributed its dishonest nature. The convex hull of the representations shows the spread of the cluster points. </w:t>
      </w:r>
    </w:p>
    <w:p w:rsidR="005D0661" w:rsidRDefault="005D0661" w:rsidP="005D0661">
      <w:pPr>
        <w:keepNext/>
      </w:pPr>
      <w:r>
        <w:rPr>
          <w:noProof/>
        </w:rPr>
        <w:drawing>
          <wp:inline distT="0" distB="0" distL="0" distR="0" wp14:anchorId="5B3839C6" wp14:editId="170D4B1B">
            <wp:extent cx="5943600" cy="2019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it vs Colab.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019300"/>
                    </a:xfrm>
                    <a:prstGeom prst="rect">
                      <a:avLst/>
                    </a:prstGeom>
                  </pic:spPr>
                </pic:pic>
              </a:graphicData>
            </a:graphic>
          </wp:inline>
        </w:drawing>
      </w:r>
    </w:p>
    <w:p w:rsidR="00F61556" w:rsidRDefault="005D0661" w:rsidP="005D0661">
      <w:pPr>
        <w:pStyle w:val="Caption"/>
        <w:jc w:val="center"/>
        <w:rPr>
          <w:sz w:val="22"/>
        </w:rPr>
      </w:pPr>
      <w:bookmarkStart w:id="31" w:name="_Toc61995814"/>
      <w:r w:rsidRPr="005D0661">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8</w:t>
      </w:r>
      <w:r w:rsidR="00EB57F9">
        <w:rPr>
          <w:sz w:val="22"/>
        </w:rPr>
        <w:fldChar w:fldCharType="end"/>
      </w:r>
      <w:r w:rsidRPr="005D0661">
        <w:rPr>
          <w:sz w:val="22"/>
        </w:rPr>
        <w:t xml:space="preserve"> Citation vs Collaboration TSNE</w:t>
      </w:r>
      <w:bookmarkEnd w:id="31"/>
    </w:p>
    <w:p w:rsidR="003211EB" w:rsidRDefault="00DB036F" w:rsidP="00DB036F">
      <w:r>
        <w:t xml:space="preserve">From figure 6-8 we can see the differences between citation and collaboration networks. One interesting aspect of Cit hepTh is that it is theoretical work therefore it requires more varied citation for support, rebuttal and other means of written communication. Whereas, Cit HepPh is more experimental work, therefore has less citation as it has less diverse interest groups. However, more people collaborate on experimental domains and this can be seen in the Ca HepPh collaboration representation. It has three clusters that are quite spread out compared to Ca HepTh which only two clusters with one being the dominant one. </w:t>
      </w:r>
    </w:p>
    <w:p w:rsidR="00D87FD7" w:rsidRDefault="00D87FD7" w:rsidP="00DB036F">
      <w:r>
        <w:t xml:space="preserve">From figure 6-9, we can see that facebook ego has three clusters where one is rather disjoint from the others. The facebook ego network did not contain enough data. Therefore, bigger social networks are necessary to come to more concreate decisions when it comes to finding patterns and characteristics in these </w:t>
      </w:r>
      <w:r w:rsidR="0074376A">
        <w:t>networks</w:t>
      </w:r>
      <w:r>
        <w:t xml:space="preserve">. </w:t>
      </w:r>
    </w:p>
    <w:p w:rsidR="003211EB" w:rsidRDefault="00DB036F" w:rsidP="003211EB">
      <w:r>
        <w:rPr>
          <w:noProof/>
        </w:rPr>
        <w:lastRenderedPageBreak/>
        <mc:AlternateContent>
          <mc:Choice Requires="wpg">
            <w:drawing>
              <wp:inline distT="0" distB="0" distL="0" distR="0" wp14:anchorId="74070D0B" wp14:editId="4D8C4EB7">
                <wp:extent cx="5743575" cy="2411730"/>
                <wp:effectExtent l="0" t="0" r="9525" b="7620"/>
                <wp:docPr id="89" name="Group 89"/>
                <wp:cNvGraphicFramePr/>
                <a:graphic xmlns:a="http://schemas.openxmlformats.org/drawingml/2006/main">
                  <a:graphicData uri="http://schemas.microsoft.com/office/word/2010/wordprocessingGroup">
                    <wpg:wgp>
                      <wpg:cNvGrpSpPr/>
                      <wpg:grpSpPr>
                        <a:xfrm>
                          <a:off x="0" y="0"/>
                          <a:ext cx="5743575" cy="2411730"/>
                          <a:chOff x="0" y="0"/>
                          <a:chExt cx="5743575" cy="2411730"/>
                        </a:xfrm>
                      </wpg:grpSpPr>
                      <wpg:grpSp>
                        <wpg:cNvPr id="84" name="Group 6"/>
                        <wpg:cNvGrpSpPr/>
                        <wpg:grpSpPr>
                          <a:xfrm>
                            <a:off x="0" y="0"/>
                            <a:ext cx="5743575" cy="2070100"/>
                            <a:chOff x="0" y="-414464"/>
                            <a:chExt cx="10429708" cy="4155015"/>
                          </a:xfrm>
                        </wpg:grpSpPr>
                        <pic:pic xmlns:pic="http://schemas.openxmlformats.org/drawingml/2006/picture">
                          <pic:nvPicPr>
                            <pic:cNvPr id="85" name="Picture 8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69332"/>
                              <a:ext cx="5214854" cy="3371219"/>
                            </a:xfrm>
                            <a:prstGeom prst="rect">
                              <a:avLst/>
                            </a:prstGeom>
                          </pic:spPr>
                        </pic:pic>
                        <pic:pic xmlns:pic="http://schemas.openxmlformats.org/drawingml/2006/picture">
                          <pic:nvPicPr>
                            <pic:cNvPr id="86" name="Picture 8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5214854" y="369332"/>
                              <a:ext cx="5214854" cy="3371219"/>
                            </a:xfrm>
                            <a:prstGeom prst="rect">
                              <a:avLst/>
                            </a:prstGeom>
                          </pic:spPr>
                        </pic:pic>
                        <wps:wsp>
                          <wps:cNvPr id="87" name="TextBox 5"/>
                          <wps:cNvSpPr txBox="1"/>
                          <wps:spPr>
                            <a:xfrm>
                              <a:off x="3177401" y="-414464"/>
                              <a:ext cx="4398407" cy="783795"/>
                            </a:xfrm>
                            <a:prstGeom prst="rect">
                              <a:avLst/>
                            </a:prstGeom>
                            <a:noFill/>
                          </wps:spPr>
                          <wps:txbx>
                            <w:txbxContent>
                              <w:p w:rsidR="00652AAC" w:rsidRDefault="00652AAC" w:rsidP="003211EB">
                                <w:pPr>
                                  <w:pStyle w:val="NormalWeb"/>
                                  <w:spacing w:before="0" w:beforeAutospacing="0" w:after="0" w:afterAutospacing="0"/>
                                </w:pPr>
                                <w:r>
                                  <w:rPr>
                                    <w:rFonts w:asciiTheme="minorHAnsi" w:hAnsi="Calibri" w:cstheme="minorBidi"/>
                                    <w:color w:val="000000" w:themeColor="text1"/>
                                    <w:kern w:val="24"/>
                                    <w:sz w:val="36"/>
                                    <w:szCs w:val="36"/>
                                  </w:rPr>
                                  <w:t>Facebook ego network</w:t>
                                </w:r>
                              </w:p>
                            </w:txbxContent>
                          </wps:txbx>
                          <wps:bodyPr wrap="square" rtlCol="0">
                            <a:noAutofit/>
                          </wps:bodyPr>
                        </wps:wsp>
                      </wpg:grpSp>
                      <wps:wsp>
                        <wps:cNvPr id="88" name="Text Box 88"/>
                        <wps:cNvSpPr txBox="1"/>
                        <wps:spPr>
                          <a:xfrm>
                            <a:off x="0" y="2124075"/>
                            <a:ext cx="5743575" cy="287655"/>
                          </a:xfrm>
                          <a:prstGeom prst="rect">
                            <a:avLst/>
                          </a:prstGeom>
                          <a:solidFill>
                            <a:prstClr val="white"/>
                          </a:solidFill>
                          <a:ln>
                            <a:noFill/>
                          </a:ln>
                        </wps:spPr>
                        <wps:txbx>
                          <w:txbxContent>
                            <w:p w:rsidR="00652AAC" w:rsidRPr="003211EB" w:rsidRDefault="00652AAC" w:rsidP="003211EB">
                              <w:pPr>
                                <w:pStyle w:val="Caption"/>
                                <w:jc w:val="center"/>
                                <w:rPr>
                                  <w:sz w:val="28"/>
                                </w:rPr>
                              </w:pPr>
                              <w:bookmarkStart w:id="32" w:name="_Toc61995815"/>
                              <w:r w:rsidRPr="003211EB">
                                <w:rPr>
                                  <w:sz w:val="22"/>
                                </w:rPr>
                                <w:t xml:space="preserve">Figure </w:t>
                              </w:r>
                              <w:r>
                                <w:rPr>
                                  <w:sz w:val="22"/>
                                </w:rPr>
                                <w:fldChar w:fldCharType="begin"/>
                              </w:r>
                              <w:r>
                                <w:rPr>
                                  <w:sz w:val="22"/>
                                </w:rPr>
                                <w:instrText xml:space="preserve"> STYLEREF 1 \s </w:instrText>
                              </w:r>
                              <w:r>
                                <w:rPr>
                                  <w:sz w:val="22"/>
                                </w:rPr>
                                <w:fldChar w:fldCharType="separate"/>
                              </w:r>
                              <w:r w:rsidR="001B1DA1">
                                <w:rPr>
                                  <w:noProof/>
                                  <w:sz w:val="22"/>
                                </w:rPr>
                                <w:t>6</w:t>
                              </w:r>
                              <w:r>
                                <w:rPr>
                                  <w:sz w:val="22"/>
                                </w:rPr>
                                <w:fldChar w:fldCharType="end"/>
                              </w:r>
                              <w:r>
                                <w:rPr>
                                  <w:sz w:val="22"/>
                                </w:rPr>
                                <w:noBreakHyphen/>
                              </w:r>
                              <w:r>
                                <w:rPr>
                                  <w:sz w:val="22"/>
                                </w:rPr>
                                <w:fldChar w:fldCharType="begin"/>
                              </w:r>
                              <w:r>
                                <w:rPr>
                                  <w:sz w:val="22"/>
                                </w:rPr>
                                <w:instrText xml:space="preserve"> SEQ Figure \* ARABIC \s 1 </w:instrText>
                              </w:r>
                              <w:r>
                                <w:rPr>
                                  <w:sz w:val="22"/>
                                </w:rPr>
                                <w:fldChar w:fldCharType="separate"/>
                              </w:r>
                              <w:r w:rsidR="001B1DA1">
                                <w:rPr>
                                  <w:noProof/>
                                  <w:sz w:val="22"/>
                                </w:rPr>
                                <w:t>9</w:t>
                              </w:r>
                              <w:r>
                                <w:rPr>
                                  <w:sz w:val="22"/>
                                </w:rPr>
                                <w:fldChar w:fldCharType="end"/>
                              </w:r>
                              <w:r w:rsidRPr="003211EB">
                                <w:rPr>
                                  <w:sz w:val="22"/>
                                </w:rPr>
                                <w:t xml:space="preserve"> Social networ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4070D0B" id="Group 89" o:spid="_x0000_s1031" style="width:452.25pt;height:189.9pt;mso-position-horizontal-relative:char;mso-position-vertical-relative:line" coordsize="57435,24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">
                <v:group id="Group 6" o:spid="_x0000_s1032" style="position:absolute;width:57435;height:20701" coordorigin=",-4144" coordsize="104297,41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85" o:spid="_x0000_s1033" type="#_x0000_t75" style="position:absolute;top:3693;width:52148;height:33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">
                    <v:imagedata r:id="rId25" o:title=""/>
                    <v:path arrowok="t"/>
                  </v:shape>
                  <v:shape id="Picture 86" o:spid="_x0000_s1034" type="#_x0000_t75" style="position:absolute;left:52148;top:3693;width:52149;height:33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">
                    <v:imagedata r:id="rId26" o:title=""/>
                    <v:path arrowok="t"/>
                  </v:shape>
                  <v:shape id="TextBox 5" o:spid="_x0000_s1035" type="#_x0000_t202" style="position:absolute;left:31774;top:-4144;width:43984;height:7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rsidR="00652AAC" w:rsidRDefault="00652AAC" w:rsidP="003211EB">
                          <w:pPr>
                            <w:pStyle w:val="NormalWeb"/>
                            <w:spacing w:before="0" w:beforeAutospacing="0" w:after="0" w:afterAutospacing="0"/>
                          </w:pPr>
                          <w:r>
                            <w:rPr>
                              <w:rFonts w:asciiTheme="minorHAnsi" w:hAnsi="Calibri" w:cstheme="minorBidi"/>
                              <w:color w:val="000000" w:themeColor="text1"/>
                              <w:kern w:val="24"/>
                              <w:sz w:val="36"/>
                              <w:szCs w:val="36"/>
                            </w:rPr>
                            <w:t>Facebook ego network</w:t>
                          </w:r>
                        </w:p>
                      </w:txbxContent>
                    </v:textbox>
                  </v:shape>
                </v:group>
                <v:shape id="Text Box 88" o:spid="_x0000_s1036" type="#_x0000_t202" style="position:absolute;top:21240;width:5743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652AAC" w:rsidRPr="003211EB" w:rsidRDefault="00652AAC" w:rsidP="003211EB">
                        <w:pPr>
                          <w:pStyle w:val="Caption"/>
                          <w:jc w:val="center"/>
                          <w:rPr>
                            <w:sz w:val="28"/>
                          </w:rPr>
                        </w:pPr>
                        <w:bookmarkStart w:id="33" w:name="_Toc61995815"/>
                        <w:r w:rsidRPr="003211EB">
                          <w:rPr>
                            <w:sz w:val="22"/>
                          </w:rPr>
                          <w:t xml:space="preserve">Figure </w:t>
                        </w:r>
                        <w:r>
                          <w:rPr>
                            <w:sz w:val="22"/>
                          </w:rPr>
                          <w:fldChar w:fldCharType="begin"/>
                        </w:r>
                        <w:r>
                          <w:rPr>
                            <w:sz w:val="22"/>
                          </w:rPr>
                          <w:instrText xml:space="preserve"> STYLEREF 1 \s </w:instrText>
                        </w:r>
                        <w:r>
                          <w:rPr>
                            <w:sz w:val="22"/>
                          </w:rPr>
                          <w:fldChar w:fldCharType="separate"/>
                        </w:r>
                        <w:r w:rsidR="001B1DA1">
                          <w:rPr>
                            <w:noProof/>
                            <w:sz w:val="22"/>
                          </w:rPr>
                          <w:t>6</w:t>
                        </w:r>
                        <w:r>
                          <w:rPr>
                            <w:sz w:val="22"/>
                          </w:rPr>
                          <w:fldChar w:fldCharType="end"/>
                        </w:r>
                        <w:r>
                          <w:rPr>
                            <w:sz w:val="22"/>
                          </w:rPr>
                          <w:noBreakHyphen/>
                        </w:r>
                        <w:r>
                          <w:rPr>
                            <w:sz w:val="22"/>
                          </w:rPr>
                          <w:fldChar w:fldCharType="begin"/>
                        </w:r>
                        <w:r>
                          <w:rPr>
                            <w:sz w:val="22"/>
                          </w:rPr>
                          <w:instrText xml:space="preserve"> SEQ Figure \* ARABIC \s 1 </w:instrText>
                        </w:r>
                        <w:r>
                          <w:rPr>
                            <w:sz w:val="22"/>
                          </w:rPr>
                          <w:fldChar w:fldCharType="separate"/>
                        </w:r>
                        <w:r w:rsidR="001B1DA1">
                          <w:rPr>
                            <w:noProof/>
                            <w:sz w:val="22"/>
                          </w:rPr>
                          <w:t>9</w:t>
                        </w:r>
                        <w:r>
                          <w:rPr>
                            <w:sz w:val="22"/>
                          </w:rPr>
                          <w:fldChar w:fldCharType="end"/>
                        </w:r>
                        <w:r w:rsidRPr="003211EB">
                          <w:rPr>
                            <w:sz w:val="22"/>
                          </w:rPr>
                          <w:t xml:space="preserve"> Social network</w:t>
                        </w:r>
                        <w:bookmarkEnd w:id="33"/>
                      </w:p>
                    </w:txbxContent>
                  </v:textbox>
                </v:shape>
                <w10:anchorlock/>
              </v:group>
            </w:pict>
          </mc:Fallback>
        </mc:AlternateContent>
      </w:r>
      <w:r>
        <w:t xml:space="preserve"> </w:t>
      </w:r>
    </w:p>
    <w:p w:rsidR="0074376A" w:rsidRPr="003211EB" w:rsidRDefault="0074376A" w:rsidP="003211EB">
      <w:r>
        <w:t xml:space="preserve">From figure 6-10, we see the how the P2P networks grew within a month. We can only see three clusters in P2P aug8. The rest of them all have only two clusters. P2P networks are rather chaotic, therefore, finding pattern in them might not be the best possible solution. </w:t>
      </w:r>
    </w:p>
    <w:p w:rsidR="002D2479" w:rsidRDefault="002D2479" w:rsidP="002D2479">
      <w:pPr>
        <w:keepNext/>
      </w:pPr>
      <w:r>
        <w:rPr>
          <w:noProof/>
        </w:rPr>
        <w:lastRenderedPageBreak/>
        <w:drawing>
          <wp:inline distT="0" distB="0" distL="0" distR="0" wp14:anchorId="1AB495BA" wp14:editId="1CE0D2D8">
            <wp:extent cx="5838825" cy="70104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2p time series.em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40651" cy="7012592"/>
                    </a:xfrm>
                    <a:prstGeom prst="rect">
                      <a:avLst/>
                    </a:prstGeom>
                  </pic:spPr>
                </pic:pic>
              </a:graphicData>
            </a:graphic>
          </wp:inline>
        </w:drawing>
      </w:r>
    </w:p>
    <w:p w:rsidR="00F54B0F" w:rsidRDefault="002D2479" w:rsidP="00D42793">
      <w:pPr>
        <w:pStyle w:val="Caption"/>
        <w:jc w:val="center"/>
      </w:pPr>
      <w:bookmarkStart w:id="34" w:name="_Toc61995816"/>
      <w:r w:rsidRPr="002D2479">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0</w:t>
      </w:r>
      <w:r w:rsidR="00EB57F9">
        <w:rPr>
          <w:sz w:val="22"/>
        </w:rPr>
        <w:fldChar w:fldCharType="end"/>
      </w:r>
      <w:r w:rsidRPr="002D2479">
        <w:rPr>
          <w:sz w:val="22"/>
        </w:rPr>
        <w:t xml:space="preserve"> P2P Growth</w:t>
      </w:r>
      <w:bookmarkEnd w:id="34"/>
    </w:p>
    <w:p w:rsidR="00F54B0F" w:rsidRDefault="00F54B0F" w:rsidP="00F54B0F"/>
    <w:p w:rsidR="00F54B0F" w:rsidRDefault="00F54B0F" w:rsidP="00F54B0F">
      <w:pPr>
        <w:pStyle w:val="Heading4"/>
      </w:pPr>
      <w:r>
        <w:lastRenderedPageBreak/>
        <w:t xml:space="preserve">Ablation Study results </w:t>
      </w:r>
    </w:p>
    <w:p w:rsidR="00F54B0F" w:rsidRDefault="004B2E28" w:rsidP="00F54B0F">
      <w:r>
        <w:t xml:space="preserve">In this section we present our ablation study. We carried out studies on nine ablation models including the baseline. We found that node based centralities are better for finding structures and patterns compared to community based centralities. </w:t>
      </w:r>
    </w:p>
    <w:p w:rsidR="00F54B0F" w:rsidRPr="00F54B0F" w:rsidRDefault="00F54B0F" w:rsidP="00F54B0F"/>
    <w:p w:rsidR="005D0661" w:rsidRDefault="005D0661" w:rsidP="005D0661">
      <w:pPr>
        <w:keepNext/>
      </w:pPr>
      <w:r>
        <w:rPr>
          <w:noProof/>
        </w:rPr>
        <w:drawing>
          <wp:inline distT="0" distB="0" distL="0" distR="0" wp14:anchorId="78056CE0" wp14:editId="032EC75D">
            <wp:extent cx="5943600" cy="46932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moving degree effect p2p euall fb.em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693285"/>
                    </a:xfrm>
                    <a:prstGeom prst="rect">
                      <a:avLst/>
                    </a:prstGeom>
                  </pic:spPr>
                </pic:pic>
              </a:graphicData>
            </a:graphic>
          </wp:inline>
        </w:drawing>
      </w:r>
    </w:p>
    <w:p w:rsidR="005D0661" w:rsidRPr="005D0661" w:rsidRDefault="005D0661" w:rsidP="005D0661">
      <w:pPr>
        <w:pStyle w:val="Caption"/>
        <w:jc w:val="center"/>
        <w:rPr>
          <w:sz w:val="22"/>
        </w:rPr>
      </w:pPr>
      <w:bookmarkStart w:id="35" w:name="_Toc61995817"/>
      <w:r w:rsidRPr="005D0661">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1</w:t>
      </w:r>
      <w:r w:rsidR="00EB57F9">
        <w:rPr>
          <w:sz w:val="22"/>
        </w:rPr>
        <w:fldChar w:fldCharType="end"/>
      </w:r>
      <w:r w:rsidR="006B64E7">
        <w:rPr>
          <w:sz w:val="22"/>
        </w:rPr>
        <w:t xml:space="preserve"> </w:t>
      </w:r>
      <w:r w:rsidRPr="005D0661">
        <w:rPr>
          <w:sz w:val="22"/>
        </w:rPr>
        <w:t>Removal of Degree</w:t>
      </w:r>
      <w:bookmarkEnd w:id="35"/>
    </w:p>
    <w:p w:rsidR="005D0661" w:rsidRDefault="004B2E28" w:rsidP="005D0661">
      <w:r>
        <w:t xml:space="preserve">One of our assumptions was that degree in an influential centrality and its removal should affect our representation. However, from figure 6-11, its evident that removal of degree doesn’t change the representation much apart from slight spread of the cluster points.  </w:t>
      </w:r>
    </w:p>
    <w:p w:rsidR="005D0661" w:rsidRDefault="005D0661" w:rsidP="005D0661"/>
    <w:p w:rsidR="005D0661" w:rsidRDefault="005D0661" w:rsidP="005D0661">
      <w:pPr>
        <w:keepNext/>
      </w:pPr>
      <w:r>
        <w:rPr>
          <w:noProof/>
        </w:rPr>
        <w:lastRenderedPageBreak/>
        <w:drawing>
          <wp:inline distT="0" distB="0" distL="0" distR="0" wp14:anchorId="34A2E32C" wp14:editId="67F1E527">
            <wp:extent cx="5943600" cy="55060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 ph m3 m4 vs cit th m3 m4.em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506085"/>
                    </a:xfrm>
                    <a:prstGeom prst="rect">
                      <a:avLst/>
                    </a:prstGeom>
                  </pic:spPr>
                </pic:pic>
              </a:graphicData>
            </a:graphic>
          </wp:inline>
        </w:drawing>
      </w:r>
    </w:p>
    <w:p w:rsidR="005D0661" w:rsidRDefault="005D0661" w:rsidP="005D0661">
      <w:pPr>
        <w:pStyle w:val="Caption"/>
        <w:jc w:val="center"/>
        <w:rPr>
          <w:sz w:val="22"/>
        </w:rPr>
      </w:pPr>
      <w:bookmarkStart w:id="36" w:name="_Toc61995818"/>
      <w:r w:rsidRPr="005D0661">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2</w:t>
      </w:r>
      <w:r w:rsidR="00EB57F9">
        <w:rPr>
          <w:sz w:val="22"/>
        </w:rPr>
        <w:fldChar w:fldCharType="end"/>
      </w:r>
      <w:r w:rsidRPr="005D0661">
        <w:rPr>
          <w:sz w:val="22"/>
        </w:rPr>
        <w:t xml:space="preserve"> </w:t>
      </w:r>
      <w:r w:rsidR="006B64E7" w:rsidRPr="005D0661">
        <w:rPr>
          <w:sz w:val="22"/>
        </w:rPr>
        <w:t>Eccentricity</w:t>
      </w:r>
      <w:r w:rsidRPr="005D0661">
        <w:rPr>
          <w:sz w:val="22"/>
        </w:rPr>
        <w:t xml:space="preserve"> effect</w:t>
      </w:r>
      <w:bookmarkEnd w:id="36"/>
    </w:p>
    <w:p w:rsidR="004B2E28" w:rsidRPr="004B2E28" w:rsidRDefault="004B2E28" w:rsidP="004B2E28">
      <w:r>
        <w:t xml:space="preserve">From figure 6-12, we can see the effect of node based centralities and community based centralities. Node based centralities give more meaningful global structures. We assumed community based centralities would give meaningful local structure, however it is not always the case. They mostly break down to string like structures with occasional meaningful structures as seen in Cit Hep-Th model 4. We also found that eccentricity plays a major role at breaking down the more solid structures into string like structures. </w:t>
      </w:r>
      <w:r w:rsidR="0090135F">
        <w:t xml:space="preserve">We can see </w:t>
      </w:r>
      <w:r w:rsidR="00D42793">
        <w:t>this phenomenon</w:t>
      </w:r>
      <w:r w:rsidR="0090135F">
        <w:t xml:space="preserve"> in other networks also as evident by figure 6-13. </w:t>
      </w:r>
    </w:p>
    <w:p w:rsidR="005D0661" w:rsidRDefault="005D0661" w:rsidP="005D0661">
      <w:pPr>
        <w:keepNext/>
      </w:pPr>
      <w:r>
        <w:rPr>
          <w:noProof/>
        </w:rPr>
        <w:lastRenderedPageBreak/>
        <w:drawing>
          <wp:inline distT="0" distB="0" distL="0" distR="0" wp14:anchorId="45F0F5AA" wp14:editId="480D5532">
            <wp:extent cx="5943600" cy="63017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andom m4 m7 m8 m9 for eccentricity.em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6301740"/>
                    </a:xfrm>
                    <a:prstGeom prst="rect">
                      <a:avLst/>
                    </a:prstGeom>
                  </pic:spPr>
                </pic:pic>
              </a:graphicData>
            </a:graphic>
          </wp:inline>
        </w:drawing>
      </w:r>
    </w:p>
    <w:p w:rsidR="005D0661" w:rsidRDefault="005D0661" w:rsidP="005D0661">
      <w:pPr>
        <w:pStyle w:val="Caption"/>
        <w:jc w:val="center"/>
        <w:rPr>
          <w:sz w:val="22"/>
        </w:rPr>
      </w:pPr>
      <w:bookmarkStart w:id="37" w:name="_Toc61995819"/>
      <w:r w:rsidRPr="005D0661">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3</w:t>
      </w:r>
      <w:r w:rsidR="00EB57F9">
        <w:rPr>
          <w:sz w:val="22"/>
        </w:rPr>
        <w:fldChar w:fldCharType="end"/>
      </w:r>
      <w:r w:rsidRPr="005D0661">
        <w:rPr>
          <w:sz w:val="22"/>
        </w:rPr>
        <w:t xml:space="preserve"> Node centralities vs Community centralities</w:t>
      </w:r>
      <w:bookmarkEnd w:id="37"/>
    </w:p>
    <w:p w:rsidR="005D0661" w:rsidRDefault="005D0661" w:rsidP="005D0661"/>
    <w:p w:rsidR="002D2479" w:rsidRDefault="002D2479" w:rsidP="005D0661"/>
    <w:p w:rsidR="002D2479" w:rsidRDefault="002D2479" w:rsidP="005D0661"/>
    <w:p w:rsidR="002D2479" w:rsidRDefault="002D2479" w:rsidP="005D0661"/>
    <w:p w:rsidR="002D2479" w:rsidRPr="005D0661" w:rsidRDefault="002D2479" w:rsidP="005D0661"/>
    <w:p w:rsidR="00EB5E39" w:rsidRDefault="00EB5E39" w:rsidP="00103992">
      <w:pPr>
        <w:pStyle w:val="Heading2"/>
      </w:pPr>
      <w:bookmarkStart w:id="38" w:name="_Toc61995794"/>
      <w:r>
        <w:t>Discussion</w:t>
      </w:r>
      <w:bookmarkEnd w:id="38"/>
      <w:r>
        <w:t xml:space="preserve"> </w:t>
      </w:r>
    </w:p>
    <w:p w:rsidR="0090135F" w:rsidRPr="0090135F" w:rsidRDefault="00096A8B" w:rsidP="0090135F">
      <w:r>
        <w:t xml:space="preserve">In this section, we would like to propose a hierarchical model of communication based on our findings.  </w:t>
      </w:r>
    </w:p>
    <w:p w:rsidR="00EB5E39" w:rsidRDefault="00F54B0F" w:rsidP="00F54B0F">
      <w:pPr>
        <w:pStyle w:val="Heading3"/>
      </w:pPr>
      <w:r>
        <w:t xml:space="preserve"> </w:t>
      </w:r>
      <w:bookmarkStart w:id="39" w:name="_Toc61995795"/>
      <w:r>
        <w:t>Different Communications are related</w:t>
      </w:r>
      <w:bookmarkEnd w:id="39"/>
      <w:r>
        <w:t xml:space="preserve"> </w:t>
      </w:r>
    </w:p>
    <w:p w:rsidR="00096A8B" w:rsidRPr="00096A8B" w:rsidRDefault="00096A8B" w:rsidP="00096A8B">
      <w:r>
        <w:t xml:space="preserve">As we have shown in the results section, there are underlying characteristics that are present in all </w:t>
      </w:r>
    </w:p>
    <w:p w:rsidR="00803275" w:rsidRDefault="00F10ED3">
      <w:r>
        <w:rPr>
          <w:noProof/>
        </w:rPr>
        <mc:AlternateContent>
          <mc:Choice Requires="wps">
            <w:drawing>
              <wp:anchor distT="0" distB="0" distL="114300" distR="114300" simplePos="0" relativeHeight="251678720" behindDoc="0" locked="0" layoutInCell="1" allowOverlap="1" wp14:anchorId="428A4238" wp14:editId="4D1B3D21">
                <wp:simplePos x="0" y="0"/>
                <wp:positionH relativeFrom="column">
                  <wp:posOffset>685800</wp:posOffset>
                </wp:positionH>
                <wp:positionV relativeFrom="paragraph">
                  <wp:posOffset>2916555</wp:posOffset>
                </wp:positionV>
                <wp:extent cx="513969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5139690" cy="635"/>
                        </a:xfrm>
                        <a:prstGeom prst="rect">
                          <a:avLst/>
                        </a:prstGeom>
                        <a:solidFill>
                          <a:prstClr val="white"/>
                        </a:solidFill>
                        <a:ln>
                          <a:noFill/>
                        </a:ln>
                      </wps:spPr>
                      <wps:txbx>
                        <w:txbxContent>
                          <w:p w:rsidR="00652AAC" w:rsidRPr="00803275" w:rsidRDefault="00652AAC" w:rsidP="00803275">
                            <w:pPr>
                              <w:pStyle w:val="Caption"/>
                              <w:jc w:val="center"/>
                              <w:rPr>
                                <w:sz w:val="22"/>
                              </w:rPr>
                            </w:pPr>
                            <w:bookmarkStart w:id="40" w:name="_Toc61995820"/>
                            <w:r w:rsidRPr="00803275">
                              <w:rPr>
                                <w:sz w:val="22"/>
                              </w:rPr>
                              <w:t xml:space="preserve">Figure </w:t>
                            </w:r>
                            <w:r>
                              <w:rPr>
                                <w:sz w:val="22"/>
                              </w:rPr>
                              <w:fldChar w:fldCharType="begin"/>
                            </w:r>
                            <w:r>
                              <w:rPr>
                                <w:sz w:val="22"/>
                              </w:rPr>
                              <w:instrText xml:space="preserve"> STYLEREF 1 \s </w:instrText>
                            </w:r>
                            <w:r>
                              <w:rPr>
                                <w:sz w:val="22"/>
                              </w:rPr>
                              <w:fldChar w:fldCharType="separate"/>
                            </w:r>
                            <w:r w:rsidR="001B1DA1">
                              <w:rPr>
                                <w:noProof/>
                                <w:sz w:val="22"/>
                              </w:rPr>
                              <w:t>6</w:t>
                            </w:r>
                            <w:r>
                              <w:rPr>
                                <w:sz w:val="22"/>
                              </w:rPr>
                              <w:fldChar w:fldCharType="end"/>
                            </w:r>
                            <w:r>
                              <w:rPr>
                                <w:sz w:val="22"/>
                              </w:rPr>
                              <w:noBreakHyphen/>
                            </w:r>
                            <w:r>
                              <w:rPr>
                                <w:sz w:val="22"/>
                              </w:rPr>
                              <w:fldChar w:fldCharType="begin"/>
                            </w:r>
                            <w:r>
                              <w:rPr>
                                <w:sz w:val="22"/>
                              </w:rPr>
                              <w:instrText xml:space="preserve"> SEQ Figure \* ARABIC \s 1 </w:instrText>
                            </w:r>
                            <w:r>
                              <w:rPr>
                                <w:sz w:val="22"/>
                              </w:rPr>
                              <w:fldChar w:fldCharType="separate"/>
                            </w:r>
                            <w:r w:rsidR="001B1DA1">
                              <w:rPr>
                                <w:noProof/>
                                <w:sz w:val="22"/>
                              </w:rPr>
                              <w:t>14</w:t>
                            </w:r>
                            <w:r>
                              <w:rPr>
                                <w:sz w:val="22"/>
                              </w:rPr>
                              <w:fldChar w:fldCharType="end"/>
                            </w:r>
                            <w:r>
                              <w:rPr>
                                <w:sz w:val="22"/>
                              </w:rPr>
                              <w:t xml:space="preserve"> </w:t>
                            </w:r>
                            <w:r w:rsidRPr="00803275">
                              <w:rPr>
                                <w:sz w:val="22"/>
                              </w:rPr>
                              <w:t>Communication Hierarchy</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8A4238" id="Text Box 33" o:spid="_x0000_s1037" type="#_x0000_t202" style="position:absolute;left:0;text-align:left;margin-left:54pt;margin-top:229.65pt;width:404.7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" stroked="f">
                <v:textbox style="mso-fit-shape-to-text:t" inset="0,0,0,0">
                  <w:txbxContent>
                    <w:p w:rsidR="00652AAC" w:rsidRPr="00803275" w:rsidRDefault="00652AAC" w:rsidP="00803275">
                      <w:pPr>
                        <w:pStyle w:val="Caption"/>
                        <w:jc w:val="center"/>
                        <w:rPr>
                          <w:sz w:val="22"/>
                        </w:rPr>
                      </w:pPr>
                      <w:bookmarkStart w:id="41" w:name="_Toc61995820"/>
                      <w:r w:rsidRPr="00803275">
                        <w:rPr>
                          <w:sz w:val="22"/>
                        </w:rPr>
                        <w:t xml:space="preserve">Figure </w:t>
                      </w:r>
                      <w:r>
                        <w:rPr>
                          <w:sz w:val="22"/>
                        </w:rPr>
                        <w:fldChar w:fldCharType="begin"/>
                      </w:r>
                      <w:r>
                        <w:rPr>
                          <w:sz w:val="22"/>
                        </w:rPr>
                        <w:instrText xml:space="preserve"> STYLEREF 1 \s </w:instrText>
                      </w:r>
                      <w:r>
                        <w:rPr>
                          <w:sz w:val="22"/>
                        </w:rPr>
                        <w:fldChar w:fldCharType="separate"/>
                      </w:r>
                      <w:r w:rsidR="001B1DA1">
                        <w:rPr>
                          <w:noProof/>
                          <w:sz w:val="22"/>
                        </w:rPr>
                        <w:t>6</w:t>
                      </w:r>
                      <w:r>
                        <w:rPr>
                          <w:sz w:val="22"/>
                        </w:rPr>
                        <w:fldChar w:fldCharType="end"/>
                      </w:r>
                      <w:r>
                        <w:rPr>
                          <w:sz w:val="22"/>
                        </w:rPr>
                        <w:noBreakHyphen/>
                      </w:r>
                      <w:r>
                        <w:rPr>
                          <w:sz w:val="22"/>
                        </w:rPr>
                        <w:fldChar w:fldCharType="begin"/>
                      </w:r>
                      <w:r>
                        <w:rPr>
                          <w:sz w:val="22"/>
                        </w:rPr>
                        <w:instrText xml:space="preserve"> SEQ Figure \* ARABIC \s 1 </w:instrText>
                      </w:r>
                      <w:r>
                        <w:rPr>
                          <w:sz w:val="22"/>
                        </w:rPr>
                        <w:fldChar w:fldCharType="separate"/>
                      </w:r>
                      <w:r w:rsidR="001B1DA1">
                        <w:rPr>
                          <w:noProof/>
                          <w:sz w:val="22"/>
                        </w:rPr>
                        <w:t>14</w:t>
                      </w:r>
                      <w:r>
                        <w:rPr>
                          <w:sz w:val="22"/>
                        </w:rPr>
                        <w:fldChar w:fldCharType="end"/>
                      </w:r>
                      <w:r>
                        <w:rPr>
                          <w:sz w:val="22"/>
                        </w:rPr>
                        <w:t xml:space="preserve"> </w:t>
                      </w:r>
                      <w:r w:rsidRPr="00803275">
                        <w:rPr>
                          <w:sz w:val="22"/>
                        </w:rPr>
                        <w:t>Communication Hierarchy</w:t>
                      </w:r>
                      <w:bookmarkEnd w:id="41"/>
                    </w:p>
                  </w:txbxContent>
                </v:textbox>
              </v:shape>
            </w:pict>
          </mc:Fallback>
        </mc:AlternateContent>
      </w:r>
      <w:r w:rsidR="00803275">
        <w:t xml:space="preserve">                </w:t>
      </w:r>
      <w:r w:rsidR="00803275" w:rsidRPr="00803275">
        <w:rPr>
          <w:noProof/>
        </w:rPr>
        <mc:AlternateContent>
          <mc:Choice Requires="wpg">
            <w:drawing>
              <wp:inline distT="0" distB="0" distL="0" distR="0" wp14:anchorId="2904EC36" wp14:editId="3CE6A98F">
                <wp:extent cx="5140153" cy="2812683"/>
                <wp:effectExtent l="0" t="0" r="0" b="0"/>
                <wp:docPr id="16" name="Group 2"/>
                <wp:cNvGraphicFramePr/>
                <a:graphic xmlns:a="http://schemas.openxmlformats.org/drawingml/2006/main">
                  <a:graphicData uri="http://schemas.microsoft.com/office/word/2010/wordprocessingGroup">
                    <wpg:wgp>
                      <wpg:cNvGrpSpPr/>
                      <wpg:grpSpPr>
                        <a:xfrm>
                          <a:off x="0" y="0"/>
                          <a:ext cx="5140153" cy="2812683"/>
                          <a:chOff x="0" y="0"/>
                          <a:chExt cx="5140153" cy="2812683"/>
                        </a:xfrm>
                      </wpg:grpSpPr>
                      <wps:wsp>
                        <wps:cNvPr id="18" name="TextBox 1"/>
                        <wps:cNvSpPr txBox="1"/>
                        <wps:spPr>
                          <a:xfrm>
                            <a:off x="1813968" y="0"/>
                            <a:ext cx="1655445" cy="370205"/>
                          </a:xfrm>
                          <a:prstGeom prst="rect">
                            <a:avLst/>
                          </a:prstGeom>
                          <a:noFill/>
                        </wps:spPr>
                        <wps:txbx>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ommunication</w:t>
                              </w:r>
                            </w:p>
                          </w:txbxContent>
                        </wps:txbx>
                        <wps:bodyPr wrap="none" rtlCol="0">
                          <a:spAutoFit/>
                        </wps:bodyPr>
                      </wps:wsp>
                      <wps:wsp>
                        <wps:cNvPr id="19" name="Straight Connector 19"/>
                        <wps:cNvCnPr>
                          <a:stCxn id="18" idx="2"/>
                        </wps:cNvCnPr>
                        <wps:spPr>
                          <a:xfrm>
                            <a:off x="2641453" y="370170"/>
                            <a:ext cx="10513" cy="10013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937705" y="1371600"/>
                            <a:ext cx="1702691"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937705" y="1371600"/>
                            <a:ext cx="0" cy="2848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H="1">
                            <a:off x="434034" y="1656460"/>
                            <a:ext cx="1227571"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4343085" y="1376585"/>
                            <a:ext cx="0" cy="10618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434034" y="1656460"/>
                            <a:ext cx="0" cy="7762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661605" y="1656460"/>
                            <a:ext cx="0" cy="7762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TextBox 43"/>
                        <wps:cNvSpPr txBox="1"/>
                        <wps:spPr>
                          <a:xfrm>
                            <a:off x="0" y="2442478"/>
                            <a:ext cx="908685" cy="370205"/>
                          </a:xfrm>
                          <a:prstGeom prst="rect">
                            <a:avLst/>
                          </a:prstGeom>
                          <a:noFill/>
                        </wps:spPr>
                        <wps:txbx>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itation</w:t>
                              </w:r>
                            </w:p>
                          </w:txbxContent>
                        </wps:txbx>
                        <wps:bodyPr wrap="none" rtlCol="0">
                          <a:spAutoFit/>
                        </wps:bodyPr>
                      </wps:wsp>
                      <wps:wsp>
                        <wps:cNvPr id="29" name="TextBox 44"/>
                        <wps:cNvSpPr txBox="1"/>
                        <wps:spPr>
                          <a:xfrm>
                            <a:off x="980782" y="2432471"/>
                            <a:ext cx="1432560" cy="370205"/>
                          </a:xfrm>
                          <a:prstGeom prst="rect">
                            <a:avLst/>
                          </a:prstGeom>
                          <a:noFill/>
                        </wps:spPr>
                        <wps:txbx>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ollaboration</w:t>
                              </w:r>
                            </w:p>
                          </w:txbxContent>
                        </wps:txbx>
                        <wps:bodyPr wrap="none" rtlCol="0">
                          <a:spAutoFit/>
                        </wps:bodyPr>
                      </wps:wsp>
                      <wps:wsp>
                        <wps:cNvPr id="30" name="TextBox 45"/>
                        <wps:cNvSpPr txBox="1"/>
                        <wps:spPr>
                          <a:xfrm>
                            <a:off x="3593928" y="2438168"/>
                            <a:ext cx="1546225" cy="370205"/>
                          </a:xfrm>
                          <a:prstGeom prst="rect">
                            <a:avLst/>
                          </a:prstGeom>
                          <a:noFill/>
                        </wps:spPr>
                        <wps:txbx>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Social network</w:t>
                              </w:r>
                            </w:p>
                          </w:txbxContent>
                        </wps:txbx>
                        <wps:bodyPr wrap="none" rtlCol="0">
                          <a:spAutoFit/>
                        </wps:bodyPr>
                      </wps:wsp>
                      <wps:wsp>
                        <wps:cNvPr id="31" name="TextBox 46"/>
                        <wps:cNvSpPr txBox="1"/>
                        <wps:spPr>
                          <a:xfrm>
                            <a:off x="373703" y="514516"/>
                            <a:ext cx="535305" cy="370205"/>
                          </a:xfrm>
                          <a:prstGeom prst="rect">
                            <a:avLst/>
                          </a:prstGeom>
                          <a:noFill/>
                        </wps:spPr>
                        <wps:txbx>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P2P</w:t>
                              </w:r>
                            </w:p>
                          </w:txbxContent>
                        </wps:txbx>
                        <wps:bodyPr wrap="none" rtlCol="0">
                          <a:spAutoFit/>
                        </wps:bodyPr>
                      </wps:wsp>
                      <wps:wsp>
                        <wps:cNvPr id="32" name="Straight Connector 32"/>
                        <wps:cNvCnPr/>
                        <wps:spPr>
                          <a:xfrm>
                            <a:off x="2628587" y="1371600"/>
                            <a:ext cx="1714498"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904EC36" id="Group 2" o:spid="_x0000_s1038" style="width:404.75pt;height:221.45pt;mso-position-horizontal-relative:char;mso-position-vertical-relative:line" coordsize="51401,28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">
                <v:shape id="TextBox 1" o:spid="_x0000_s1039" type="#_x0000_t202" style="position:absolute;left:18139;width:16555;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ommunication</w:t>
                        </w:r>
                      </w:p>
                    </w:txbxContent>
                  </v:textbox>
                </v:shape>
                <v:line id="Straight Connector 19" o:spid="_x0000_s1040" style="position:absolute;visibility:visible;mso-wrap-style:square" from="26414,3701" to="26519,1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" strokecolor="#5b9bd5 [3204]" strokeweight=".5pt">
                  <v:stroke joinstyle="miter"/>
                </v:line>
                <v:line id="Straight Connector 22" o:spid="_x0000_s1041" style="position:absolute;visibility:visible;mso-wrap-style:square" from="9377,13716" to="26403,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" strokecolor="#5b9bd5 [3204]" strokeweight=".5pt">
                  <v:stroke joinstyle="miter"/>
                </v:line>
                <v:line id="Straight Connector 23" o:spid="_x0000_s1042" style="position:absolute;visibility:visible;mso-wrap-style:square" from="9377,13716" to="9377,16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" strokecolor="#5b9bd5 [3204]" strokeweight=".5pt">
                  <v:stroke joinstyle="miter"/>
                </v:line>
                <v:line id="Straight Connector 24" o:spid="_x0000_s1043" style="position:absolute;flip:x;visibility:visible;mso-wrap-style:square" from="4340,16564" to="16616,16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" strokecolor="#5b9bd5 [3204]" strokeweight=".5pt">
                  <v:stroke joinstyle="miter"/>
                </v:line>
                <v:shapetype id="_x0000_t32" coordsize="21600,21600" o:spt="32" o:oned="t" path="m,l21600,21600e" filled="f">
                  <v:path arrowok="t" fillok="f" o:connecttype="none"/>
                  <o:lock v:ext="edit" shapetype="t"/>
                </v:shapetype>
                <v:shape id="Straight Arrow Connector 25" o:spid="_x0000_s1044" type="#_x0000_t32" style="position:absolute;left:43430;top:13765;width:0;height:10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" strokecolor="#5b9bd5 [3204]" strokeweight=".5pt">
                  <v:stroke endarrow="block" joinstyle="miter"/>
                </v:shape>
                <v:shape id="Straight Arrow Connector 26" o:spid="_x0000_s1045" type="#_x0000_t32" style="position:absolute;left:4340;top:16564;width:0;height:7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5b9bd5 [3204]" strokeweight=".5pt">
                  <v:stroke endarrow="block" joinstyle="miter"/>
                </v:shape>
                <v:shape id="Straight Arrow Connector 27" o:spid="_x0000_s1046" type="#_x0000_t32" style="position:absolute;left:16616;top:16564;width:0;height:7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5b9bd5 [3204]" strokeweight=".5pt">
                  <v:stroke endarrow="block" joinstyle="miter"/>
                </v:shape>
                <v:shape id="TextBox 43" o:spid="_x0000_s1047" type="#_x0000_t202" style="position:absolute;top:24424;width:9086;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" filled="f" stroked="f">
                  <v:textbox style="mso-fit-shape-to-text:t">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itation</w:t>
                        </w:r>
                      </w:p>
                    </w:txbxContent>
                  </v:textbox>
                </v:shape>
                <v:shape id="TextBox 44" o:spid="_x0000_s1048" type="#_x0000_t202" style="position:absolute;left:9807;top:24324;width:14326;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" filled="f" stroked="f">
                  <v:textbox style="mso-fit-shape-to-text:t">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ollaboration</w:t>
                        </w:r>
                      </w:p>
                    </w:txbxContent>
                  </v:textbox>
                </v:shape>
                <v:shape id="TextBox 45" o:spid="_x0000_s1049" type="#_x0000_t202" style="position:absolute;left:35939;top:24381;width:15462;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" filled="f" stroked="f">
                  <v:textbox style="mso-fit-shape-to-text:t">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Social network</w:t>
                        </w:r>
                      </w:p>
                    </w:txbxContent>
                  </v:textbox>
                </v:shape>
                <v:shape id="TextBox 46" o:spid="_x0000_s1050" type="#_x0000_t202" style="position:absolute;left:3737;top:5145;width:5353;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" filled="f" stroked="f">
                  <v:textbox style="mso-fit-shape-to-text:t">
                    <w:txbxContent>
                      <w:p w:rsidR="00652AAC" w:rsidRPr="00803275" w:rsidRDefault="00652AAC" w:rsidP="00803275">
                        <w:pPr>
                          <w:pStyle w:val="NormalWeb"/>
                          <w:spacing w:before="0" w:beforeAutospacing="0" w:after="0" w:afterAutospacing="0"/>
                          <w:rPr>
                            <w14:textOutline w14:w="9525" w14:cap="rnd" w14:cmpd="sng" w14:algn="ctr">
                              <w14:solidFill>
                                <w14:srgbClr w14:val="000000"/>
                              </w14:solidFill>
                              <w14:prstDash w14:val="solid"/>
                              <w14:bevel/>
                            </w14:textOutline>
                          </w:rPr>
                        </w:pPr>
                        <w:r w:rsidRPr="00803275">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P2P</w:t>
                        </w:r>
                      </w:p>
                    </w:txbxContent>
                  </v:textbox>
                </v:shape>
                <v:line id="Straight Connector 32" o:spid="_x0000_s1051" style="position:absolute;visibility:visible;mso-wrap-style:square" from="26285,13716" to="4343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" strokecolor="#5b9bd5 [3204]" strokeweight=".5pt">
                  <v:stroke joinstyle="miter"/>
                </v:line>
                <w10:anchorlock/>
              </v:group>
            </w:pict>
          </mc:Fallback>
        </mc:AlternateContent>
      </w:r>
    </w:p>
    <w:p w:rsidR="00EB5E39" w:rsidRDefault="00EB5E39" w:rsidP="00BE346B">
      <w:pPr>
        <w:spacing w:line="259" w:lineRule="auto"/>
        <w:jc w:val="left"/>
      </w:pPr>
    </w:p>
    <w:p w:rsidR="00F10ED3" w:rsidRDefault="00096A8B" w:rsidP="0017008F">
      <w:r>
        <w:t xml:space="preserve">the networks except P2P. With that in mind, figure 6-14 shows how there is a hierarchy between different forms of communication. The tree diagram is not scaled to length. However, social networks should be closer to communication like email compared to collaboration and citation. Citation is very indirect written form of communication. Therefore, the hierarchy should read like formal communication like email, informal communication like social networks have more similarity compared to citation network. Collaboration is a mix of formal and informal communication. In figure 6-15, we present the hierarchy found in the datasets we used. We found that enron and Ca-HepPh shared similarities and citation and collaboration had similar underlying characteristics. </w:t>
      </w:r>
    </w:p>
    <w:p w:rsidR="00F10ED3" w:rsidRDefault="00096A8B" w:rsidP="00BE346B">
      <w:pPr>
        <w:spacing w:line="259" w:lineRule="auto"/>
        <w:jc w:val="left"/>
      </w:pPr>
      <w:r>
        <w:rPr>
          <w:noProof/>
        </w:rPr>
        <w:lastRenderedPageBreak/>
        <mc:AlternateContent>
          <mc:Choice Requires="wpg">
            <w:drawing>
              <wp:anchor distT="0" distB="0" distL="114300" distR="114300" simplePos="0" relativeHeight="251695104" behindDoc="0" locked="0" layoutInCell="1" allowOverlap="1" wp14:anchorId="7803B9E6" wp14:editId="41FF9C6C">
                <wp:simplePos x="0" y="0"/>
                <wp:positionH relativeFrom="column">
                  <wp:posOffset>0</wp:posOffset>
                </wp:positionH>
                <wp:positionV relativeFrom="paragraph">
                  <wp:posOffset>295275</wp:posOffset>
                </wp:positionV>
                <wp:extent cx="5840095" cy="4440555"/>
                <wp:effectExtent l="0" t="0" r="8255" b="0"/>
                <wp:wrapSquare wrapText="bothSides"/>
                <wp:docPr id="90" name="Group 90"/>
                <wp:cNvGraphicFramePr/>
                <a:graphic xmlns:a="http://schemas.openxmlformats.org/drawingml/2006/main">
                  <a:graphicData uri="http://schemas.microsoft.com/office/word/2010/wordprocessingGroup">
                    <wpg:wgp>
                      <wpg:cNvGrpSpPr/>
                      <wpg:grpSpPr>
                        <a:xfrm>
                          <a:off x="0" y="0"/>
                          <a:ext cx="5840095" cy="4440555"/>
                          <a:chOff x="0" y="0"/>
                          <a:chExt cx="5840095" cy="4440555"/>
                        </a:xfrm>
                      </wpg:grpSpPr>
                      <wps:wsp>
                        <wps:cNvPr id="57" name="Text Box 57"/>
                        <wps:cNvSpPr txBox="1"/>
                        <wps:spPr>
                          <a:xfrm>
                            <a:off x="0" y="4152900"/>
                            <a:ext cx="5840095" cy="287655"/>
                          </a:xfrm>
                          <a:prstGeom prst="rect">
                            <a:avLst/>
                          </a:prstGeom>
                          <a:solidFill>
                            <a:prstClr val="white"/>
                          </a:solidFill>
                          <a:ln>
                            <a:noFill/>
                          </a:ln>
                        </wps:spPr>
                        <wps:txbx>
                          <w:txbxContent>
                            <w:p w:rsidR="00652AAC" w:rsidRPr="00F10ED3" w:rsidRDefault="00652AAC" w:rsidP="00F10ED3">
                              <w:pPr>
                                <w:pStyle w:val="Caption"/>
                                <w:jc w:val="center"/>
                                <w:rPr>
                                  <w:sz w:val="28"/>
                                </w:rPr>
                              </w:pPr>
                              <w:bookmarkStart w:id="42" w:name="_Toc61995821"/>
                              <w:r w:rsidRPr="00F10ED3">
                                <w:rPr>
                                  <w:sz w:val="22"/>
                                </w:rPr>
                                <w:t xml:space="preserve">Figure </w:t>
                              </w:r>
                              <w:r>
                                <w:rPr>
                                  <w:sz w:val="22"/>
                                </w:rPr>
                                <w:fldChar w:fldCharType="begin"/>
                              </w:r>
                              <w:r>
                                <w:rPr>
                                  <w:sz w:val="22"/>
                                </w:rPr>
                                <w:instrText xml:space="preserve"> STYLEREF 1 \s </w:instrText>
                              </w:r>
                              <w:r>
                                <w:rPr>
                                  <w:sz w:val="22"/>
                                </w:rPr>
                                <w:fldChar w:fldCharType="separate"/>
                              </w:r>
                              <w:r w:rsidR="001B1DA1">
                                <w:rPr>
                                  <w:noProof/>
                                  <w:sz w:val="22"/>
                                </w:rPr>
                                <w:t>6</w:t>
                              </w:r>
                              <w:r>
                                <w:rPr>
                                  <w:sz w:val="22"/>
                                </w:rPr>
                                <w:fldChar w:fldCharType="end"/>
                              </w:r>
                              <w:r>
                                <w:rPr>
                                  <w:sz w:val="22"/>
                                </w:rPr>
                                <w:noBreakHyphen/>
                              </w:r>
                              <w:r>
                                <w:rPr>
                                  <w:sz w:val="22"/>
                                </w:rPr>
                                <w:fldChar w:fldCharType="begin"/>
                              </w:r>
                              <w:r>
                                <w:rPr>
                                  <w:sz w:val="22"/>
                                </w:rPr>
                                <w:instrText xml:space="preserve"> SEQ Figure \* ARABIC \s 1 </w:instrText>
                              </w:r>
                              <w:r>
                                <w:rPr>
                                  <w:sz w:val="22"/>
                                </w:rPr>
                                <w:fldChar w:fldCharType="separate"/>
                              </w:r>
                              <w:r w:rsidR="001B1DA1">
                                <w:rPr>
                                  <w:noProof/>
                                  <w:sz w:val="22"/>
                                </w:rPr>
                                <w:t>15</w:t>
                              </w:r>
                              <w:r>
                                <w:rPr>
                                  <w:sz w:val="22"/>
                                </w:rPr>
                                <w:fldChar w:fldCharType="end"/>
                              </w:r>
                              <w:r w:rsidRPr="00F10ED3">
                                <w:rPr>
                                  <w:sz w:val="22"/>
                                </w:rPr>
                                <w:t xml:space="preserve"> Datasets Hierarchy</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4" name="Group 3"/>
                        <wpg:cNvGrpSpPr/>
                        <wpg:grpSpPr>
                          <a:xfrm>
                            <a:off x="0" y="0"/>
                            <a:ext cx="5840095" cy="4097655"/>
                            <a:chOff x="0" y="0"/>
                            <a:chExt cx="5840267" cy="4097758"/>
                          </a:xfrm>
                        </wpg:grpSpPr>
                        <wps:wsp>
                          <wps:cNvPr id="35" name="TextBox 59"/>
                          <wps:cNvSpPr txBox="1"/>
                          <wps:spPr>
                            <a:xfrm>
                              <a:off x="1536891" y="0"/>
                              <a:ext cx="721995" cy="370205"/>
                            </a:xfrm>
                            <a:prstGeom prst="rect">
                              <a:avLst/>
                            </a:prstGeom>
                            <a:noFill/>
                          </wps:spPr>
                          <wps:txbx>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Eu-All</w:t>
                                </w:r>
                              </w:p>
                            </w:txbxContent>
                          </wps:txbx>
                          <wps:bodyPr wrap="none" rtlCol="0">
                            <a:spAutoFit/>
                          </wps:bodyPr>
                        </wps:wsp>
                        <wps:wsp>
                          <wps:cNvPr id="36" name="Straight Connector 36"/>
                          <wps:cNvCnPr/>
                          <wps:spPr>
                            <a:xfrm>
                              <a:off x="1687104" y="2368609"/>
                              <a:ext cx="1702691"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1687104" y="2368609"/>
                              <a:ext cx="0" cy="2848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flipH="1" flipV="1">
                              <a:off x="809202" y="2653469"/>
                              <a:ext cx="1933998" cy="1846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5114617" y="2367897"/>
                              <a:ext cx="3682" cy="10618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809202" y="2647060"/>
                              <a:ext cx="0" cy="7762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2743200" y="2671930"/>
                              <a:ext cx="0" cy="7762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TextBox 67"/>
                          <wps:cNvSpPr txBox="1"/>
                          <wps:spPr>
                            <a:xfrm>
                              <a:off x="203556" y="3429202"/>
                              <a:ext cx="1121410" cy="649605"/>
                            </a:xfrm>
                            <a:prstGeom prst="rect">
                              <a:avLst/>
                            </a:prstGeom>
                            <a:noFill/>
                          </wps:spPr>
                          <wps:txbx>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a-HepPH</w:t>
                                </w:r>
                              </w:p>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a-HepTH</w:t>
                                </w:r>
                              </w:p>
                            </w:txbxContent>
                          </wps:txbx>
                          <wps:bodyPr wrap="none" rtlCol="0">
                            <a:spAutoFit/>
                          </wps:bodyPr>
                        </wps:wsp>
                        <wps:wsp>
                          <wps:cNvPr id="43" name="TextBox 68"/>
                          <wps:cNvSpPr txBox="1"/>
                          <wps:spPr>
                            <a:xfrm>
                              <a:off x="4365162" y="3429692"/>
                              <a:ext cx="1475105" cy="370205"/>
                            </a:xfrm>
                            <a:prstGeom prst="rect">
                              <a:avLst/>
                            </a:prstGeom>
                            <a:noFill/>
                          </wps:spPr>
                          <wps:txbx>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Ego-Facebook</w:t>
                                </w:r>
                              </w:p>
                            </w:txbxContent>
                          </wps:txbx>
                          <wps:bodyPr wrap="none" rtlCol="0">
                            <a:spAutoFit/>
                          </wps:bodyPr>
                        </wps:wsp>
                        <wps:wsp>
                          <wps:cNvPr id="44" name="TextBox 69"/>
                          <wps:cNvSpPr txBox="1"/>
                          <wps:spPr>
                            <a:xfrm>
                              <a:off x="1" y="680526"/>
                              <a:ext cx="835660" cy="370205"/>
                            </a:xfrm>
                            <a:prstGeom prst="rect">
                              <a:avLst/>
                            </a:prstGeom>
                            <a:noFill/>
                          </wps:spPr>
                          <wps:txbx>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P2P-All</w:t>
                                </w:r>
                              </w:p>
                            </w:txbxContent>
                          </wps:txbx>
                          <wps:bodyPr wrap="none" rtlCol="0">
                            <a:spAutoFit/>
                          </wps:bodyPr>
                        </wps:wsp>
                        <wps:wsp>
                          <wps:cNvPr id="45" name="Straight Connector 45"/>
                          <wps:cNvCnPr/>
                          <wps:spPr>
                            <a:xfrm>
                              <a:off x="3377986" y="2368609"/>
                              <a:ext cx="1736631"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Box 71"/>
                          <wps:cNvSpPr txBox="1"/>
                          <wps:spPr>
                            <a:xfrm>
                              <a:off x="2271660" y="3448153"/>
                              <a:ext cx="1134110" cy="649605"/>
                            </a:xfrm>
                            <a:prstGeom prst="rect">
                              <a:avLst/>
                            </a:prstGeom>
                            <a:noFill/>
                          </wps:spPr>
                          <wps:txbx>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it-HepPH</w:t>
                                </w:r>
                              </w:p>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it-HepTH</w:t>
                                </w:r>
                              </w:p>
                            </w:txbxContent>
                          </wps:txbx>
                          <wps:bodyPr wrap="none" rtlCol="0">
                            <a:spAutoFit/>
                          </wps:bodyPr>
                        </wps:wsp>
                        <wps:wsp>
                          <wps:cNvPr id="47" name="Straight Connector 47"/>
                          <wps:cNvCnPr/>
                          <wps:spPr>
                            <a:xfrm>
                              <a:off x="1929917" y="369332"/>
                              <a:ext cx="0" cy="47785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1310091" y="847183"/>
                              <a:ext cx="619827" cy="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1929918" y="847184"/>
                              <a:ext cx="1499082" cy="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1310091" y="847183"/>
                              <a:ext cx="0" cy="7762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3429000" y="847185"/>
                              <a:ext cx="0" cy="15150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TextBox 103"/>
                          <wps:cNvSpPr txBox="1"/>
                          <wps:spPr>
                            <a:xfrm>
                              <a:off x="940232" y="1538914"/>
                              <a:ext cx="731520" cy="370205"/>
                            </a:xfrm>
                            <a:prstGeom prst="rect">
                              <a:avLst/>
                            </a:prstGeom>
                            <a:noFill/>
                          </wps:spPr>
                          <wps:txbx>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Enron</w:t>
                                </w:r>
                              </w:p>
                            </w:txbxContent>
                          </wps:txbx>
                          <wps:bodyPr wrap="none" rtlCol="0">
                            <a:spAutoFit/>
                          </wps:bodyPr>
                        </wps:wsp>
                        <wps:wsp>
                          <wps:cNvPr id="53" name="Straight Connector 53"/>
                          <wps:cNvCnPr/>
                          <wps:spPr>
                            <a:xfrm>
                              <a:off x="1" y="1723619"/>
                              <a:ext cx="0" cy="186698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a:endCxn id="52" idx="1"/>
                          </wps:cNvCnPr>
                          <wps:spPr>
                            <a:xfrm>
                              <a:off x="1" y="1724016"/>
                              <a:ext cx="94023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a:off x="0" y="3587291"/>
                              <a:ext cx="304800" cy="206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1408968" y="3752388"/>
                              <a:ext cx="862759" cy="189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803B9E6" id="Group 90" o:spid="_x0000_s1052" style="position:absolute;margin-left:0;margin-top:23.25pt;width:459.85pt;height:349.65pt;z-index:251695104;mso-position-horizontal-relative:text;mso-position-vertical-relative:text;mso-width-relative:margin;mso-height-relative:margin" coordsize="58400,44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">
                <v:shape id="Text Box 57" o:spid="_x0000_s1053" type="#_x0000_t202" style="position:absolute;top:41529;width:58400;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652AAC" w:rsidRPr="00F10ED3" w:rsidRDefault="00652AAC" w:rsidP="00F10ED3">
                        <w:pPr>
                          <w:pStyle w:val="Caption"/>
                          <w:jc w:val="center"/>
                          <w:rPr>
                            <w:sz w:val="28"/>
                          </w:rPr>
                        </w:pPr>
                        <w:bookmarkStart w:id="43" w:name="_Toc61995821"/>
                        <w:r w:rsidRPr="00F10ED3">
                          <w:rPr>
                            <w:sz w:val="22"/>
                          </w:rPr>
                          <w:t xml:space="preserve">Figure </w:t>
                        </w:r>
                        <w:r>
                          <w:rPr>
                            <w:sz w:val="22"/>
                          </w:rPr>
                          <w:fldChar w:fldCharType="begin"/>
                        </w:r>
                        <w:r>
                          <w:rPr>
                            <w:sz w:val="22"/>
                          </w:rPr>
                          <w:instrText xml:space="preserve"> STYLEREF 1 \s </w:instrText>
                        </w:r>
                        <w:r>
                          <w:rPr>
                            <w:sz w:val="22"/>
                          </w:rPr>
                          <w:fldChar w:fldCharType="separate"/>
                        </w:r>
                        <w:r w:rsidR="001B1DA1">
                          <w:rPr>
                            <w:noProof/>
                            <w:sz w:val="22"/>
                          </w:rPr>
                          <w:t>6</w:t>
                        </w:r>
                        <w:r>
                          <w:rPr>
                            <w:sz w:val="22"/>
                          </w:rPr>
                          <w:fldChar w:fldCharType="end"/>
                        </w:r>
                        <w:r>
                          <w:rPr>
                            <w:sz w:val="22"/>
                          </w:rPr>
                          <w:noBreakHyphen/>
                        </w:r>
                        <w:r>
                          <w:rPr>
                            <w:sz w:val="22"/>
                          </w:rPr>
                          <w:fldChar w:fldCharType="begin"/>
                        </w:r>
                        <w:r>
                          <w:rPr>
                            <w:sz w:val="22"/>
                          </w:rPr>
                          <w:instrText xml:space="preserve"> SEQ Figure \* ARABIC \s 1 </w:instrText>
                        </w:r>
                        <w:r>
                          <w:rPr>
                            <w:sz w:val="22"/>
                          </w:rPr>
                          <w:fldChar w:fldCharType="separate"/>
                        </w:r>
                        <w:r w:rsidR="001B1DA1">
                          <w:rPr>
                            <w:noProof/>
                            <w:sz w:val="22"/>
                          </w:rPr>
                          <w:t>15</w:t>
                        </w:r>
                        <w:r>
                          <w:rPr>
                            <w:sz w:val="22"/>
                          </w:rPr>
                          <w:fldChar w:fldCharType="end"/>
                        </w:r>
                        <w:r w:rsidRPr="00F10ED3">
                          <w:rPr>
                            <w:sz w:val="22"/>
                          </w:rPr>
                          <w:t xml:space="preserve"> Datasets Hierarchy</w:t>
                        </w:r>
                        <w:bookmarkEnd w:id="43"/>
                      </w:p>
                    </w:txbxContent>
                  </v:textbox>
                </v:shape>
                <v:group id="Group 3" o:spid="_x0000_s1054" style="position:absolute;width:58400;height:40976" coordsize="58402,40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Box 59" o:spid="_x0000_s1055" type="#_x0000_t202" style="position:absolute;left:15368;width:7220;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" filled="f" stroked="f">
                    <v:textbox style="mso-fit-shape-to-text:t">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Eu-All</w:t>
                          </w:r>
                        </w:p>
                      </w:txbxContent>
                    </v:textbox>
                  </v:shape>
                  <v:line id="Straight Connector 36" o:spid="_x0000_s1056" style="position:absolute;visibility:visible;mso-wrap-style:square" from="16871,23686" to="33897,23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" strokecolor="#5b9bd5 [3204]" strokeweight=".5pt">
                    <v:stroke joinstyle="miter"/>
                  </v:line>
                  <v:line id="Straight Connector 37" o:spid="_x0000_s1057" style="position:absolute;visibility:visible;mso-wrap-style:square" from="16871,23686" to="16871,26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" strokecolor="#5b9bd5 [3204]" strokeweight=".5pt">
                    <v:stroke joinstyle="miter"/>
                  </v:line>
                  <v:line id="Straight Connector 38" o:spid="_x0000_s1058" style="position:absolute;flip:x y;visibility:visible;mso-wrap-style:square" from="8092,26534" to="27432,26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" strokecolor="#5b9bd5 [3204]" strokeweight=".5pt">
                    <v:stroke joinstyle="miter"/>
                  </v:line>
                  <v:shape id="Straight Arrow Connector 39" o:spid="_x0000_s1059" type="#_x0000_t32" style="position:absolute;left:51146;top:23678;width:36;height:10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" strokecolor="#5b9bd5 [3204]" strokeweight=".5pt">
                    <v:stroke endarrow="block" joinstyle="miter"/>
                  </v:shape>
                  <v:shape id="Straight Arrow Connector 40" o:spid="_x0000_s1060" type="#_x0000_t32" style="position:absolute;left:8092;top:26470;width:0;height:7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" strokecolor="#5b9bd5 [3204]" strokeweight=".5pt">
                    <v:stroke endarrow="block" joinstyle="miter"/>
                  </v:shape>
                  <v:shape id="Straight Arrow Connector 41" o:spid="_x0000_s1061" type="#_x0000_t32" style="position:absolute;left:27432;top:26719;width:0;height:7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" strokecolor="#5b9bd5 [3204]" strokeweight=".5pt">
                    <v:stroke endarrow="block" joinstyle="miter"/>
                  </v:shape>
                  <v:shape id="TextBox 67" o:spid="_x0000_s1062" type="#_x0000_t202" style="position:absolute;left:2035;top:34292;width:11214;height:64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" filled="f" stroked="f">
                    <v:textbox style="mso-fit-shape-to-text:t">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a-HepPH</w:t>
                          </w:r>
                        </w:p>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a-HepTH</w:t>
                          </w:r>
                        </w:p>
                      </w:txbxContent>
                    </v:textbox>
                  </v:shape>
                  <v:shape id="TextBox 68" o:spid="_x0000_s1063" type="#_x0000_t202" style="position:absolute;left:43651;top:34296;width:14751;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Ego-Facebook</w:t>
                          </w:r>
                        </w:p>
                      </w:txbxContent>
                    </v:textbox>
                  </v:shape>
                  <v:shape id="TextBox 69" o:spid="_x0000_s1064" type="#_x0000_t202" style="position:absolute;top:6805;width:8356;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P2P-All</w:t>
                          </w:r>
                        </w:p>
                      </w:txbxContent>
                    </v:textbox>
                  </v:shape>
                  <v:line id="Straight Connector 45" o:spid="_x0000_s1065" style="position:absolute;visibility:visible;mso-wrap-style:square" from="33779,23686" to="51146,23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" strokecolor="#5b9bd5 [3204]" strokeweight=".5pt">
                    <v:stroke joinstyle="miter"/>
                  </v:line>
                  <v:shape id="TextBox 71" o:spid="_x0000_s1066" type="#_x0000_t202" style="position:absolute;left:22716;top:34481;width:11341;height:64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" filled="f" stroked="f">
                    <v:textbox style="mso-fit-shape-to-text:t">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it-HepPH</w:t>
                          </w:r>
                        </w:p>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Cit-HepTH</w:t>
                          </w:r>
                        </w:p>
                      </w:txbxContent>
                    </v:textbox>
                  </v:shape>
                  <v:line id="Straight Connector 47" o:spid="_x0000_s1067" style="position:absolute;visibility:visible;mso-wrap-style:square" from="19299,3693" to="19299,8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" strokecolor="#5b9bd5 [3204]" strokeweight=".5pt">
                    <v:stroke joinstyle="miter"/>
                  </v:line>
                  <v:line id="Straight Connector 48" o:spid="_x0000_s1068" style="position:absolute;visibility:visible;mso-wrap-style:square" from="13100,8471" to="19299,8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" strokecolor="#5b9bd5 [3204]" strokeweight=".5pt">
                    <v:stroke joinstyle="miter"/>
                  </v:line>
                  <v:line id="Straight Connector 49" o:spid="_x0000_s1069" style="position:absolute;visibility:visible;mso-wrap-style:square" from="19299,8471" to="34290,8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" strokecolor="#5b9bd5 [3204]" strokeweight=".5pt">
                    <v:stroke joinstyle="miter"/>
                  </v:line>
                  <v:shape id="Straight Arrow Connector 50" o:spid="_x0000_s1070" type="#_x0000_t32" style="position:absolute;left:13100;top:8471;width:0;height:7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" strokecolor="#5b9bd5 [3204]" strokeweight=".5pt">
                    <v:stroke endarrow="block" joinstyle="miter"/>
                  </v:shape>
                  <v:shape id="Straight Arrow Connector 51" o:spid="_x0000_s1071" type="#_x0000_t32" style="position:absolute;left:34290;top:8471;width:0;height:151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" strokecolor="#5b9bd5 [3204]" strokeweight=".5pt">
                    <v:stroke endarrow="block" joinstyle="miter"/>
                  </v:shape>
                  <v:shape id="TextBox 103" o:spid="_x0000_s1072" type="#_x0000_t202" style="position:absolute;left:9402;top:15389;width:7315;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" filled="f" stroked="f">
                    <v:textbox style="mso-fit-shape-to-text:t">
                      <w:txbxContent>
                        <w:p w:rsidR="00652AAC" w:rsidRPr="00F10ED3" w:rsidRDefault="00652AAC" w:rsidP="00F10ED3">
                          <w:pPr>
                            <w:pStyle w:val="NormalWeb"/>
                            <w:spacing w:before="0" w:beforeAutospacing="0" w:after="0" w:afterAutospacing="0"/>
                            <w:rPr>
                              <w14:textOutline w14:w="9525" w14:cap="rnd" w14:cmpd="sng" w14:algn="ctr">
                                <w14:solidFill>
                                  <w14:srgbClr w14:val="000000"/>
                                </w14:solidFill>
                                <w14:prstDash w14:val="solid"/>
                                <w14:bevel/>
                              </w14:textOutline>
                            </w:rPr>
                          </w:pPr>
                          <w:r w:rsidRPr="00F10ED3">
                            <w:rPr>
                              <w:rFonts w:asciiTheme="minorHAnsi" w:hAnsi="Calibri" w:cstheme="minorBidi"/>
                              <w:color w:val="000000" w:themeColor="text1"/>
                              <w:kern w:val="24"/>
                              <w:sz w:val="36"/>
                              <w:szCs w:val="36"/>
                              <w14:textOutline w14:w="9525" w14:cap="rnd" w14:cmpd="sng" w14:algn="ctr">
                                <w14:solidFill>
                                  <w14:srgbClr w14:val="000000"/>
                                </w14:solidFill>
                                <w14:prstDash w14:val="solid"/>
                                <w14:bevel/>
                              </w14:textOutline>
                            </w:rPr>
                            <w:t>Enron</w:t>
                          </w:r>
                        </w:p>
                      </w:txbxContent>
                    </v:textbox>
                  </v:shape>
                  <v:line id="Straight Connector 53" o:spid="_x0000_s1073" style="position:absolute;visibility:visible;mso-wrap-style:square" from="0,17236" to="0,35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" strokecolor="#5b9bd5 [3204]" strokeweight=".5pt">
                    <v:stroke joinstyle="miter"/>
                  </v:line>
                  <v:shape id="Straight Arrow Connector 54" o:spid="_x0000_s1074" type="#_x0000_t32" style="position:absolute;top:17240;width:94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" strokecolor="#5b9bd5 [3204]" strokeweight=".5pt">
                    <v:stroke endarrow="block" joinstyle="miter"/>
                  </v:shape>
                  <v:shape id="Straight Arrow Connector 55" o:spid="_x0000_s1075" type="#_x0000_t32" style="position:absolute;top:35872;width:3048;height:2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" strokecolor="#5b9bd5 [3204]" strokeweight=".5pt">
                    <v:stroke endarrow="block" joinstyle="miter"/>
                  </v:shape>
                  <v:shape id="Straight Arrow Connector 56" o:spid="_x0000_s1076" type="#_x0000_t32" style="position:absolute;left:14089;top:37523;width:8628;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N8sxAAAANsAAAAPAAAAZHJzL2Rvd25yZXYueG1sRI9Bi8Iw&#10;FITvwv6H8Ba8abqC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LGQ3yzEAAAA2wAAAA8A&#10;AAAAAAAAAAAAAAAABwIAAGRycy9kb3ducmV2LnhtbFBLBQYAAAAAAwADALcAAAD4AgAAAAA=&#10;" strokecolor="#5b9bd5 [3204]" strokeweight=".5pt">
                    <v:stroke startarrow="block" endarrow="block" joinstyle="miter"/>
                  </v:shape>
                </v:group>
                <w10:wrap type="square"/>
              </v:group>
            </w:pict>
          </mc:Fallback>
        </mc:AlternateContent>
      </w:r>
    </w:p>
    <w:p w:rsidR="00F10ED3" w:rsidRDefault="00F10ED3" w:rsidP="00BE346B">
      <w:pPr>
        <w:spacing w:line="259" w:lineRule="auto"/>
        <w:jc w:val="left"/>
      </w:pPr>
    </w:p>
    <w:p w:rsidR="00F54B0F" w:rsidRDefault="00F54B0F" w:rsidP="00F54B0F">
      <w:pPr>
        <w:pStyle w:val="Heading3"/>
      </w:pPr>
      <w:r>
        <w:t xml:space="preserve"> </w:t>
      </w:r>
      <w:bookmarkStart w:id="44" w:name="_Toc61995796"/>
      <w:r>
        <w:t>Is Communication a Galaxy?</w:t>
      </w:r>
      <w:bookmarkEnd w:id="44"/>
      <w:r>
        <w:t xml:space="preserve"> </w:t>
      </w:r>
    </w:p>
    <w:p w:rsidR="00096A8B" w:rsidRPr="00096A8B" w:rsidRDefault="00096A8B" w:rsidP="00096A8B">
      <w:r>
        <w:t>Lastly, we would like to ponder the question, if communication hierarchy is a galaxy. Figure 6-16 represents the Eu-All network. If we break it down different sections of the Eu-All network, we can see that they also show patterns in them that are similar to what we have seen in other networks</w:t>
      </w:r>
      <w:r w:rsidR="00EA28FE">
        <w:t xml:space="preserve"> i.e. figure 6-17</w:t>
      </w:r>
      <w:r>
        <w:t xml:space="preserve">. </w:t>
      </w:r>
      <w:r w:rsidR="00EA28FE">
        <w:t>Figure 6-17 can be compared to figure 6-16 D as they show similarity structure wise. In our communication hierarchy facebook was close to eu-all as per correlation matrix. Therefore, i</w:t>
      </w:r>
      <w:r>
        <w:t xml:space="preserve">f the self-repeating nature of communication is equivalent to a galaxy, then that can have meaningful implications. For instance, we can analyze national communication data and find meaningful structures that can help us identify dishonest networks like Enron. </w:t>
      </w:r>
    </w:p>
    <w:p w:rsidR="00046CFD" w:rsidRDefault="00D82FCB" w:rsidP="00046CFD">
      <w:pPr>
        <w:keepNext/>
        <w:spacing w:line="259" w:lineRule="auto"/>
        <w:jc w:val="left"/>
      </w:pPr>
      <w:r>
        <w:rPr>
          <w:noProof/>
        </w:rPr>
        <w:lastRenderedPageBreak/>
        <mc:AlternateContent>
          <mc:Choice Requires="wps">
            <w:drawing>
              <wp:anchor distT="45720" distB="45720" distL="114300" distR="114300" simplePos="0" relativeHeight="251693056" behindDoc="0" locked="0" layoutInCell="1" allowOverlap="1" wp14:anchorId="0620BC6C" wp14:editId="30E91EE7">
                <wp:simplePos x="0" y="0"/>
                <wp:positionH relativeFrom="column">
                  <wp:posOffset>5953125</wp:posOffset>
                </wp:positionH>
                <wp:positionV relativeFrom="paragraph">
                  <wp:posOffset>2586006</wp:posOffset>
                </wp:positionV>
                <wp:extent cx="314325" cy="32385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noFill/>
                        <a:ln w="9525">
                          <a:noFill/>
                          <a:miter lim="800000"/>
                          <a:headEnd/>
                          <a:tailEnd/>
                        </a:ln>
                      </wps:spPr>
                      <wps:txbx>
                        <w:txbxContent>
                          <w:p w:rsidR="00652AAC" w:rsidRPr="00D82FCB" w:rsidRDefault="00652AAC" w:rsidP="00D82FCB">
                            <w:pPr>
                              <w:rPr>
                                <w:color w:val="FFFFFF" w:themeColor="background1"/>
                                <w:sz w:val="34"/>
                                <w14:textOutline w14:w="9525" w14:cap="rnd" w14:cmpd="sng" w14:algn="ctr">
                                  <w14:solidFill>
                                    <w14:srgbClr w14:val="000000"/>
                                  </w14:solidFill>
                                  <w14:prstDash w14:val="solid"/>
                                  <w14:bevel/>
                                </w14:textOutline>
                              </w:rPr>
                            </w:pPr>
                            <w:r w:rsidRPr="00D82FCB">
                              <w:rPr>
                                <w:color w:val="FFFFFF" w:themeColor="background1"/>
                                <w:sz w:val="34"/>
                                <w14:textOutline w14:w="9525" w14:cap="rnd" w14:cmpd="sng" w14:algn="ctr">
                                  <w14:solidFill>
                                    <w14:srgbClr w14:val="000000"/>
                                  </w14:solidFill>
                                  <w14:prstDash w14:val="solid"/>
                                  <w14:bevel/>
                                </w14:textOutlin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0BC6C" id="Text Box 2" o:spid="_x0000_s1077" type="#_x0000_t202" style="position:absolute;margin-left:468.75pt;margin-top:203.6pt;width:24.75pt;height:25.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" filled="f" stroked="f">
                <v:textbox>
                  <w:txbxContent>
                    <w:p w:rsidR="00652AAC" w:rsidRPr="00D82FCB" w:rsidRDefault="00652AAC" w:rsidP="00D82FCB">
                      <w:pPr>
                        <w:rPr>
                          <w:color w:val="FFFFFF" w:themeColor="background1"/>
                          <w:sz w:val="34"/>
                          <w14:textOutline w14:w="9525" w14:cap="rnd" w14:cmpd="sng" w14:algn="ctr">
                            <w14:solidFill>
                              <w14:srgbClr w14:val="000000"/>
                            </w14:solidFill>
                            <w14:prstDash w14:val="solid"/>
                            <w14:bevel/>
                          </w14:textOutline>
                        </w:rPr>
                      </w:pPr>
                      <w:r w:rsidRPr="00D82FCB">
                        <w:rPr>
                          <w:color w:val="FFFFFF" w:themeColor="background1"/>
                          <w:sz w:val="34"/>
                          <w14:textOutline w14:w="9525" w14:cap="rnd" w14:cmpd="sng" w14:algn="ctr">
                            <w14:solidFill>
                              <w14:srgbClr w14:val="000000"/>
                            </w14:solidFill>
                            <w14:prstDash w14:val="solid"/>
                            <w14:bevel/>
                          </w14:textOutline>
                        </w:rPr>
                        <w:t>D</w:t>
                      </w:r>
                    </w:p>
                  </w:txbxContent>
                </v:textbox>
              </v:shape>
            </w:pict>
          </mc:Fallback>
        </mc:AlternateContent>
      </w:r>
      <w:r>
        <w:rPr>
          <w:noProof/>
        </w:rPr>
        <mc:AlternateContent>
          <mc:Choice Requires="wps">
            <w:drawing>
              <wp:anchor distT="45720" distB="45720" distL="114300" distR="114300" simplePos="0" relativeHeight="251691008" behindDoc="0" locked="0" layoutInCell="1" allowOverlap="1" wp14:anchorId="7A534913" wp14:editId="682750D7">
                <wp:simplePos x="0" y="0"/>
                <wp:positionH relativeFrom="column">
                  <wp:posOffset>5953125</wp:posOffset>
                </wp:positionH>
                <wp:positionV relativeFrom="paragraph">
                  <wp:posOffset>1726127</wp:posOffset>
                </wp:positionV>
                <wp:extent cx="314325" cy="323850"/>
                <wp:effectExtent l="0" t="0" r="0" b="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noFill/>
                        <a:ln w="9525">
                          <a:noFill/>
                          <a:miter lim="800000"/>
                          <a:headEnd/>
                          <a:tailEnd/>
                        </a:ln>
                      </wps:spPr>
                      <wps:txbx>
                        <w:txbxContent>
                          <w:p w:rsidR="00652AAC" w:rsidRPr="00D82FCB" w:rsidRDefault="00652AAC" w:rsidP="00D82FCB">
                            <w:pPr>
                              <w:rPr>
                                <w:color w:val="5B9BD5" w:themeColor="accent1"/>
                                <w:sz w:val="34"/>
                                <w14:textOutline w14:w="9525" w14:cap="rnd" w14:cmpd="sng" w14:algn="ctr">
                                  <w14:solidFill>
                                    <w14:srgbClr w14:val="000000"/>
                                  </w14:solidFill>
                                  <w14:prstDash w14:val="solid"/>
                                  <w14:bevel/>
                                </w14:textOutline>
                              </w:rPr>
                            </w:pPr>
                            <w:r w:rsidRPr="00D82FCB">
                              <w:rPr>
                                <w:color w:val="5B9BD5" w:themeColor="accent1"/>
                                <w:sz w:val="34"/>
                                <w14:textOutline w14:w="9525" w14:cap="rnd" w14:cmpd="sng" w14:algn="ctr">
                                  <w14:solidFill>
                                    <w14:srgbClr w14:val="000000"/>
                                  </w14:solidFill>
                                  <w14:prstDash w14:val="solid"/>
                                  <w14:bevel/>
                                </w14:textOutlin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534913" id="_x0000_s1078" type="#_x0000_t202" style="position:absolute;margin-left:468.75pt;margin-top:135.9pt;width:24.75pt;height:25.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" filled="f" stroked="f">
                <v:textbox>
                  <w:txbxContent>
                    <w:p w:rsidR="00652AAC" w:rsidRPr="00D82FCB" w:rsidRDefault="00652AAC" w:rsidP="00D82FCB">
                      <w:pPr>
                        <w:rPr>
                          <w:color w:val="5B9BD5" w:themeColor="accent1"/>
                          <w:sz w:val="34"/>
                          <w14:textOutline w14:w="9525" w14:cap="rnd" w14:cmpd="sng" w14:algn="ctr">
                            <w14:solidFill>
                              <w14:srgbClr w14:val="000000"/>
                            </w14:solidFill>
                            <w14:prstDash w14:val="solid"/>
                            <w14:bevel/>
                          </w14:textOutline>
                        </w:rPr>
                      </w:pPr>
                      <w:r w:rsidRPr="00D82FCB">
                        <w:rPr>
                          <w:color w:val="5B9BD5" w:themeColor="accent1"/>
                          <w:sz w:val="34"/>
                          <w14:textOutline w14:w="9525" w14:cap="rnd" w14:cmpd="sng" w14:algn="ctr">
                            <w14:solidFill>
                              <w14:srgbClr w14:val="000000"/>
                            </w14:solidFill>
                            <w14:prstDash w14:val="solid"/>
                            <w14:bevel/>
                          </w14:textOutline>
                        </w:rPr>
                        <w:t>C</w:t>
                      </w:r>
                    </w:p>
                  </w:txbxContent>
                </v:textbox>
              </v:shape>
            </w:pict>
          </mc:Fallback>
        </mc:AlternateContent>
      </w:r>
      <w:r>
        <w:rPr>
          <w:noProof/>
        </w:rPr>
        <mc:AlternateContent>
          <mc:Choice Requires="wps">
            <w:drawing>
              <wp:anchor distT="45720" distB="45720" distL="114300" distR="114300" simplePos="0" relativeHeight="251688960" behindDoc="0" locked="0" layoutInCell="1" allowOverlap="1" wp14:anchorId="47553A85" wp14:editId="2BB2E82B">
                <wp:simplePos x="0" y="0"/>
                <wp:positionH relativeFrom="column">
                  <wp:posOffset>5953125</wp:posOffset>
                </wp:positionH>
                <wp:positionV relativeFrom="paragraph">
                  <wp:posOffset>882337</wp:posOffset>
                </wp:positionV>
                <wp:extent cx="314325" cy="323850"/>
                <wp:effectExtent l="0" t="0" r="0" b="0"/>
                <wp:wrapNone/>
                <wp:docPr id="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noFill/>
                        <a:ln w="9525">
                          <a:noFill/>
                          <a:miter lim="800000"/>
                          <a:headEnd/>
                          <a:tailEnd/>
                        </a:ln>
                      </wps:spPr>
                      <wps:txbx>
                        <w:txbxContent>
                          <w:p w:rsidR="00652AAC" w:rsidRPr="00D82FCB" w:rsidRDefault="00652AAC" w:rsidP="00D82FCB">
                            <w:pPr>
                              <w:rPr>
                                <w:color w:val="7030A0"/>
                                <w:sz w:val="34"/>
                                <w14:textOutline w14:w="9525" w14:cap="rnd" w14:cmpd="sng" w14:algn="ctr">
                                  <w14:solidFill>
                                    <w14:srgbClr w14:val="000000"/>
                                  </w14:solidFill>
                                  <w14:prstDash w14:val="solid"/>
                                  <w14:bevel/>
                                </w14:textOutline>
                              </w:rPr>
                            </w:pPr>
                            <w:r w:rsidRPr="00D82FCB">
                              <w:rPr>
                                <w:color w:val="7030A0"/>
                                <w:sz w:val="34"/>
                                <w14:textOutline w14:w="9525" w14:cap="rnd" w14:cmpd="sng" w14:algn="ctr">
                                  <w14:solidFill>
                                    <w14:srgbClr w14:val="000000"/>
                                  </w14:solidFill>
                                  <w14:prstDash w14:val="solid"/>
                                  <w14:bevel/>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53A85" id="_x0000_s1079" type="#_x0000_t202" style="position:absolute;margin-left:468.75pt;margin-top:69.5pt;width:24.75pt;height:25.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" filled="f" stroked="f">
                <v:textbox>
                  <w:txbxContent>
                    <w:p w:rsidR="00652AAC" w:rsidRPr="00D82FCB" w:rsidRDefault="00652AAC" w:rsidP="00D82FCB">
                      <w:pPr>
                        <w:rPr>
                          <w:color w:val="7030A0"/>
                          <w:sz w:val="34"/>
                          <w14:textOutline w14:w="9525" w14:cap="rnd" w14:cmpd="sng" w14:algn="ctr">
                            <w14:solidFill>
                              <w14:srgbClr w14:val="000000"/>
                            </w14:solidFill>
                            <w14:prstDash w14:val="solid"/>
                            <w14:bevel/>
                          </w14:textOutline>
                        </w:rPr>
                      </w:pPr>
                      <w:r w:rsidRPr="00D82FCB">
                        <w:rPr>
                          <w:color w:val="7030A0"/>
                          <w:sz w:val="34"/>
                          <w14:textOutline w14:w="9525" w14:cap="rnd" w14:cmpd="sng" w14:algn="ctr">
                            <w14:solidFill>
                              <w14:srgbClr w14:val="000000"/>
                            </w14:solidFill>
                            <w14:prstDash w14:val="solid"/>
                            <w14:bevel/>
                          </w14:textOutline>
                        </w:rPr>
                        <w:t>B</w:t>
                      </w:r>
                    </w:p>
                  </w:txbxContent>
                </v:textbox>
              </v:shape>
            </w:pict>
          </mc:Fallback>
        </mc:AlternateContent>
      </w:r>
      <w:r>
        <w:rPr>
          <w:noProof/>
        </w:rPr>
        <mc:AlternateContent>
          <mc:Choice Requires="wps">
            <w:drawing>
              <wp:anchor distT="45720" distB="45720" distL="114300" distR="114300" simplePos="0" relativeHeight="251686912" behindDoc="0" locked="0" layoutInCell="1" allowOverlap="1" wp14:anchorId="09818A06" wp14:editId="4998B7D5">
                <wp:simplePos x="0" y="0"/>
                <wp:positionH relativeFrom="column">
                  <wp:posOffset>5972175</wp:posOffset>
                </wp:positionH>
                <wp:positionV relativeFrom="paragraph">
                  <wp:posOffset>19050</wp:posOffset>
                </wp:positionV>
                <wp:extent cx="314325" cy="3238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noFill/>
                        <a:ln w="9525">
                          <a:noFill/>
                          <a:miter lim="800000"/>
                          <a:headEnd/>
                          <a:tailEnd/>
                        </a:ln>
                      </wps:spPr>
                      <wps:txbx>
                        <w:txbxContent>
                          <w:p w:rsidR="00652AAC" w:rsidRPr="00D82FCB" w:rsidRDefault="00652AAC">
                            <w:pPr>
                              <w:rPr>
                                <w:color w:val="FF0000"/>
                                <w:sz w:val="34"/>
                                <w14:textOutline w14:w="9525" w14:cap="rnd" w14:cmpd="sng" w14:algn="ctr">
                                  <w14:solidFill>
                                    <w14:srgbClr w14:val="000000"/>
                                  </w14:solidFill>
                                  <w14:prstDash w14:val="solid"/>
                                  <w14:bevel/>
                                </w14:textOutline>
                              </w:rPr>
                            </w:pPr>
                            <w:r w:rsidRPr="00D82FCB">
                              <w:rPr>
                                <w:color w:val="FF0000"/>
                                <w:sz w:val="34"/>
                                <w14:textOutline w14:w="9525" w14:cap="rnd" w14:cmpd="sng" w14:algn="ctr">
                                  <w14:solidFill>
                                    <w14:srgbClr w14:val="000000"/>
                                  </w14:solidFill>
                                  <w14:prstDash w14:val="solid"/>
                                  <w14:bevel/>
                                </w14:textOutlin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818A06" id="_x0000_s1080" type="#_x0000_t202" style="position:absolute;margin-left:470.25pt;margin-top:1.5pt;width:24.75pt;height:25.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" filled="f" stroked="f">
                <v:textbox>
                  <w:txbxContent>
                    <w:p w:rsidR="00652AAC" w:rsidRPr="00D82FCB" w:rsidRDefault="00652AAC">
                      <w:pPr>
                        <w:rPr>
                          <w:color w:val="FF0000"/>
                          <w:sz w:val="34"/>
                          <w14:textOutline w14:w="9525" w14:cap="rnd" w14:cmpd="sng" w14:algn="ctr">
                            <w14:solidFill>
                              <w14:srgbClr w14:val="000000"/>
                            </w14:solidFill>
                            <w14:prstDash w14:val="solid"/>
                            <w14:bevel/>
                          </w14:textOutline>
                        </w:rPr>
                      </w:pPr>
                      <w:r w:rsidRPr="00D82FCB">
                        <w:rPr>
                          <w:color w:val="FF0000"/>
                          <w:sz w:val="34"/>
                          <w14:textOutline w14:w="9525" w14:cap="rnd" w14:cmpd="sng" w14:algn="ctr">
                            <w14:solidFill>
                              <w14:srgbClr w14:val="000000"/>
                            </w14:solidFill>
                            <w14:prstDash w14:val="solid"/>
                            <w14:bevel/>
                          </w14:textOutline>
                        </w:rPr>
                        <w:t>A</w:t>
                      </w:r>
                    </w:p>
                  </w:txbxContent>
                </v:textbox>
              </v:shape>
            </w:pict>
          </mc:Fallback>
        </mc:AlternateContent>
      </w:r>
      <w:r w:rsidRPr="00D82FCB">
        <w:rPr>
          <w:noProof/>
        </w:rPr>
        <mc:AlternateContent>
          <mc:Choice Requires="wpg">
            <w:drawing>
              <wp:inline distT="0" distB="0" distL="0" distR="0" wp14:anchorId="02D1544E" wp14:editId="339BD35B">
                <wp:extent cx="6296025" cy="3368675"/>
                <wp:effectExtent l="0" t="0" r="9525" b="3175"/>
                <wp:docPr id="58" name="Group 4"/>
                <wp:cNvGraphicFramePr/>
                <a:graphic xmlns:a="http://schemas.openxmlformats.org/drawingml/2006/main">
                  <a:graphicData uri="http://schemas.microsoft.com/office/word/2010/wordprocessingGroup">
                    <wpg:wgp>
                      <wpg:cNvGrpSpPr/>
                      <wpg:grpSpPr>
                        <a:xfrm>
                          <a:off x="0" y="0"/>
                          <a:ext cx="6296025" cy="3368675"/>
                          <a:chOff x="0" y="0"/>
                          <a:chExt cx="12010292" cy="6796681"/>
                        </a:xfrm>
                      </wpg:grpSpPr>
                      <pic:pic xmlns:pic="http://schemas.openxmlformats.org/drawingml/2006/picture">
                        <pic:nvPicPr>
                          <pic:cNvPr id="59" name="Picture 5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1052146"/>
                            <a:ext cx="7696200" cy="4975322"/>
                          </a:xfrm>
                          <a:prstGeom prst="rect">
                            <a:avLst/>
                          </a:prstGeom>
                        </pic:spPr>
                      </pic:pic>
                      <pic:pic xmlns:pic="http://schemas.openxmlformats.org/drawingml/2006/picture">
                        <pic:nvPicPr>
                          <pic:cNvPr id="60" name="Picture 60"/>
                          <pic:cNvPicPr>
                            <a:picLocks noChangeAspect="1"/>
                          </pic:cNvPicPr>
                        </pic:nvPicPr>
                        <pic:blipFill rotWithShape="1">
                          <a:blip r:embed="rId31">
                            <a:extLst>
                              <a:ext uri="{28A0092B-C50C-407E-A947-70E740481C1C}">
                                <a14:useLocalDpi xmlns:a14="http://schemas.microsoft.com/office/drawing/2010/main" val="0"/>
                              </a:ext>
                            </a:extLst>
                          </a:blip>
                          <a:srcRect l="53226" t="60962" r="36290" b="26563"/>
                          <a:stretch/>
                        </pic:blipFill>
                        <pic:spPr>
                          <a:xfrm>
                            <a:off x="9829800" y="0"/>
                            <a:ext cx="2180492" cy="1677302"/>
                          </a:xfrm>
                          <a:prstGeom prst="rect">
                            <a:avLst/>
                          </a:prstGeom>
                        </pic:spPr>
                      </pic:pic>
                      <wps:wsp>
                        <wps:cNvPr id="61" name="Rectangle 61"/>
                        <wps:cNvSpPr/>
                        <wps:spPr>
                          <a:xfrm>
                            <a:off x="4114800" y="4100146"/>
                            <a:ext cx="685800" cy="5334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2" name="Straight Arrow Connector 62"/>
                        <wps:cNvCnPr/>
                        <wps:spPr>
                          <a:xfrm flipV="1">
                            <a:off x="4800600" y="838651"/>
                            <a:ext cx="5029200" cy="3528195"/>
                          </a:xfrm>
                          <a:prstGeom prst="straightConnector1">
                            <a:avLst/>
                          </a:prstGeom>
                          <a:ln>
                            <a:solidFill>
                              <a:schemeClr val="accent6"/>
                            </a:solidFill>
                            <a:tailEnd type="triangle"/>
                          </a:ln>
                        </wps:spPr>
                        <wps:style>
                          <a:lnRef idx="1">
                            <a:schemeClr val="dk1"/>
                          </a:lnRef>
                          <a:fillRef idx="0">
                            <a:schemeClr val="dk1"/>
                          </a:fillRef>
                          <a:effectRef idx="0">
                            <a:schemeClr val="dk1"/>
                          </a:effectRef>
                          <a:fontRef idx="minor">
                            <a:schemeClr val="tx1"/>
                          </a:fontRef>
                        </wps:style>
                        <wps:bodyPr/>
                      </wps:wsp>
                      <wps:wsp>
                        <wps:cNvPr id="63" name="Rectangle 63"/>
                        <wps:cNvSpPr/>
                        <wps:spPr>
                          <a:xfrm>
                            <a:off x="4800600" y="3023075"/>
                            <a:ext cx="685800" cy="4572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Rectangle 64"/>
                        <wps:cNvSpPr/>
                        <wps:spPr>
                          <a:xfrm>
                            <a:off x="3086100" y="4404946"/>
                            <a:ext cx="685800" cy="4572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Rectangle 65"/>
                        <wps:cNvSpPr/>
                        <wps:spPr>
                          <a:xfrm>
                            <a:off x="2209800" y="3414346"/>
                            <a:ext cx="685800" cy="4572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66" name="Picture 66"/>
                          <pic:cNvPicPr>
                            <a:picLocks noChangeAspect="1"/>
                          </pic:cNvPicPr>
                        </pic:nvPicPr>
                        <pic:blipFill rotWithShape="1">
                          <a:blip r:embed="rId31">
                            <a:extLst>
                              <a:ext uri="{28A0092B-C50C-407E-A947-70E740481C1C}">
                                <a14:useLocalDpi xmlns:a14="http://schemas.microsoft.com/office/drawing/2010/main" val="0"/>
                              </a:ext>
                            </a:extLst>
                          </a:blip>
                          <a:srcRect l="29703" t="48068" r="62376" b="42743"/>
                          <a:stretch/>
                        </pic:blipFill>
                        <pic:spPr>
                          <a:xfrm>
                            <a:off x="9829800" y="1741779"/>
                            <a:ext cx="2179320" cy="1676400"/>
                          </a:xfrm>
                          <a:prstGeom prst="rect">
                            <a:avLst/>
                          </a:prstGeom>
                        </pic:spPr>
                      </pic:pic>
                      <wps:wsp>
                        <wps:cNvPr id="67" name="Straight Arrow Connector 67"/>
                        <wps:cNvCnPr/>
                        <wps:spPr>
                          <a:xfrm flipV="1">
                            <a:off x="2895600" y="2579979"/>
                            <a:ext cx="6934200" cy="1062967"/>
                          </a:xfrm>
                          <a:prstGeom prst="straightConnector1">
                            <a:avLst/>
                          </a:prstGeom>
                          <a:ln>
                            <a:solidFill>
                              <a:srgbClr val="00B0F0"/>
                            </a:solidFill>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68" name="Picture 68"/>
                          <pic:cNvPicPr>
                            <a:picLocks noChangeAspect="1"/>
                          </pic:cNvPicPr>
                        </pic:nvPicPr>
                        <pic:blipFill rotWithShape="1">
                          <a:blip r:embed="rId31">
                            <a:extLst>
                              <a:ext uri="{28A0092B-C50C-407E-A947-70E740481C1C}">
                                <a14:useLocalDpi xmlns:a14="http://schemas.microsoft.com/office/drawing/2010/main" val="0"/>
                              </a:ext>
                            </a:extLst>
                          </a:blip>
                          <a:srcRect l="40670" t="67389" r="51409" b="21890"/>
                          <a:stretch/>
                        </pic:blipFill>
                        <pic:spPr>
                          <a:xfrm>
                            <a:off x="9829800" y="3482656"/>
                            <a:ext cx="2179320" cy="1643261"/>
                          </a:xfrm>
                          <a:prstGeom prst="rect">
                            <a:avLst/>
                          </a:prstGeom>
                        </pic:spPr>
                      </pic:pic>
                      <wps:wsp>
                        <wps:cNvPr id="70" name="Straight Arrow Connector 70"/>
                        <wps:cNvCnPr/>
                        <wps:spPr>
                          <a:xfrm flipV="1">
                            <a:off x="3429000" y="4304287"/>
                            <a:ext cx="6400800" cy="557859"/>
                          </a:xfrm>
                          <a:prstGeom prst="straightConnector1">
                            <a:avLst/>
                          </a:prstGeom>
                          <a:ln>
                            <a:solidFill>
                              <a:srgbClr val="00B050"/>
                            </a:solidFill>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71" name="Picture 71"/>
                          <pic:cNvPicPr>
                            <a:picLocks noChangeAspect="1"/>
                          </pic:cNvPicPr>
                        </pic:nvPicPr>
                        <pic:blipFill rotWithShape="1">
                          <a:blip r:embed="rId31">
                            <a:extLst>
                              <a:ext uri="{28A0092B-C50C-407E-A947-70E740481C1C}">
                                <a14:useLocalDpi xmlns:a14="http://schemas.microsoft.com/office/drawing/2010/main" val="0"/>
                              </a:ext>
                            </a:extLst>
                          </a:blip>
                          <a:srcRect l="62643" t="39706" r="31417" b="52636"/>
                          <a:stretch/>
                        </pic:blipFill>
                        <pic:spPr>
                          <a:xfrm>
                            <a:off x="9829800" y="5179122"/>
                            <a:ext cx="2179320" cy="1617559"/>
                          </a:xfrm>
                          <a:prstGeom prst="rect">
                            <a:avLst/>
                          </a:prstGeom>
                        </pic:spPr>
                      </pic:pic>
                      <wps:wsp>
                        <wps:cNvPr id="72" name="Straight Arrow Connector 72"/>
                        <wps:cNvCnPr/>
                        <wps:spPr>
                          <a:xfrm>
                            <a:off x="5143500" y="3480275"/>
                            <a:ext cx="4686300" cy="2507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4757C27" id="Group 4" o:spid="_x0000_s1026" style="width:495.75pt;height:265.25pt;mso-position-horizontal-relative:char;mso-position-vertical-relative:line" coordsize="120102,67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">
                <v:shape id="Picture 59" o:spid="_x0000_s1027" type="#_x0000_t75" style="position:absolute;top:10521;width:76962;height:49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">
                  <v:imagedata r:id="rId32" o:title=""/>
                  <v:path arrowok="t"/>
                </v:shape>
                <v:shape id="Picture 60" o:spid="_x0000_s1028" type="#_x0000_t75" style="position:absolute;left:98298;width:21804;height:16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">
                  <v:imagedata r:id="rId32" o:title="" croptop="39952f" cropbottom="17408f" cropleft="34882f" cropright="23783f"/>
                  <v:path arrowok="t"/>
                </v:shape>
                <v:rect id="Rectangle 61" o:spid="_x0000_s1029" style="position:absolute;left:41148;top:41001;width:6858;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" filled="f" strokecolor="black [3213]" strokeweight="2.25pt"/>
                <v:shape id="Straight Arrow Connector 62" o:spid="_x0000_s1030" type="#_x0000_t32" style="position:absolute;left:48006;top:8386;width:50292;height:352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" strokecolor="#70ad47 [3209]" strokeweight=".5pt">
                  <v:stroke endarrow="block" joinstyle="miter"/>
                </v:shape>
                <v:rect id="Rectangle 63" o:spid="_x0000_s1031" style="position:absolute;left:48006;top:30230;width:685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" filled="f" strokecolor="black [3213]" strokeweight="2.25pt"/>
                <v:rect id="Rectangle 64" o:spid="_x0000_s1032" style="position:absolute;left:30861;top:44049;width:685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" filled="f" strokecolor="black [3213]" strokeweight="2.25pt"/>
                <v:rect id="Rectangle 65" o:spid="_x0000_s1033" style="position:absolute;left:22098;top:34143;width:685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" filled="f" strokecolor="black [3213]" strokeweight="2.25pt"/>
                <v:shape id="Picture 66" o:spid="_x0000_s1034" type="#_x0000_t75" style="position:absolute;left:98298;top:17417;width:21793;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">
                  <v:imagedata r:id="rId32" o:title="" croptop="31502f" cropbottom="28012f" cropleft="19466f" cropright="40879f"/>
                  <v:path arrowok="t"/>
                </v:shape>
                <v:shape id="Straight Arrow Connector 67" o:spid="_x0000_s1035" type="#_x0000_t32" style="position:absolute;left:28956;top:25799;width:69342;height:106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" strokecolor="#00b0f0" strokeweight=".5pt">
                  <v:stroke endarrow="block" joinstyle="miter"/>
                </v:shape>
                <v:shape id="Picture 68" o:spid="_x0000_s1036" type="#_x0000_t75" style="position:absolute;left:98298;top:34826;width:21793;height:16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">
                  <v:imagedata r:id="rId32" o:title="" croptop="44164f" cropbottom="14346f" cropleft="26653f" cropright="33691f"/>
                  <v:path arrowok="t"/>
                </v:shape>
                <v:shape id="Straight Arrow Connector 70" o:spid="_x0000_s1037" type="#_x0000_t32" style="position:absolute;left:34290;top:43042;width:64008;height:55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" strokecolor="#00b050" strokeweight=".5pt">
                  <v:stroke endarrow="block" joinstyle="miter"/>
                </v:shape>
                <v:shape id="Picture 71" o:spid="_x0000_s1038" type="#_x0000_t75" style="position:absolute;left:98298;top:51791;width:21793;height:16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">
                  <v:imagedata r:id="rId32" o:title="" croptop="26022f" cropbottom="34496f" cropleft="41054f" cropright="20589f"/>
                  <v:path arrowok="t"/>
                </v:shape>
                <v:shape id="Straight Arrow Connector 72" o:spid="_x0000_s1039" type="#_x0000_t32" style="position:absolute;left:51435;top:34802;width:46863;height:250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" strokecolor="black [3200]" strokeweight=".5pt">
                  <v:stroke endarrow="block" joinstyle="miter"/>
                </v:shape>
                <w10:anchorlock/>
              </v:group>
            </w:pict>
          </mc:Fallback>
        </mc:AlternateContent>
      </w:r>
    </w:p>
    <w:p w:rsidR="00F10ED3" w:rsidRPr="00046CFD" w:rsidRDefault="00046CFD" w:rsidP="00046CFD">
      <w:pPr>
        <w:pStyle w:val="Caption"/>
        <w:jc w:val="center"/>
        <w:rPr>
          <w:sz w:val="22"/>
        </w:rPr>
      </w:pPr>
      <w:bookmarkStart w:id="45" w:name="_Toc61995822"/>
      <w:r w:rsidRPr="00046CFD">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6</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6</w:t>
      </w:r>
      <w:r w:rsidR="00EB57F9">
        <w:rPr>
          <w:sz w:val="22"/>
        </w:rPr>
        <w:fldChar w:fldCharType="end"/>
      </w:r>
      <w:r w:rsidRPr="00046CFD">
        <w:rPr>
          <w:sz w:val="22"/>
        </w:rPr>
        <w:t xml:space="preserve"> Galaxy Model of Communication</w:t>
      </w:r>
      <w:bookmarkEnd w:id="45"/>
    </w:p>
    <w:p w:rsidR="00803275" w:rsidRDefault="00803275" w:rsidP="00BE346B">
      <w:pPr>
        <w:spacing w:line="259" w:lineRule="auto"/>
        <w:jc w:val="left"/>
      </w:pPr>
    </w:p>
    <w:p w:rsidR="00EB57F9" w:rsidRDefault="0017008F" w:rsidP="00EB57F9">
      <w:pPr>
        <w:keepNext/>
        <w:spacing w:line="259" w:lineRule="auto"/>
        <w:jc w:val="center"/>
      </w:pPr>
      <w:r>
        <w:rPr>
          <w:noProof/>
        </w:rPr>
        <w:drawing>
          <wp:inline distT="0" distB="0" distL="0" distR="0" wp14:anchorId="7C082B8A" wp14:editId="607B4A09">
            <wp:extent cx="3476625" cy="2247549"/>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sne_model1_m1_kmeans.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82536" cy="2251370"/>
                    </a:xfrm>
                    <a:prstGeom prst="rect">
                      <a:avLst/>
                    </a:prstGeom>
                  </pic:spPr>
                </pic:pic>
              </a:graphicData>
            </a:graphic>
          </wp:inline>
        </w:drawing>
      </w:r>
    </w:p>
    <w:p w:rsidR="00B5042A" w:rsidRPr="00EB57F9" w:rsidRDefault="00EB57F9" w:rsidP="00EB57F9">
      <w:pPr>
        <w:pStyle w:val="Caption"/>
        <w:jc w:val="center"/>
        <w:rPr>
          <w:sz w:val="22"/>
        </w:rPr>
      </w:pPr>
      <w:bookmarkStart w:id="46" w:name="_Toc61995823"/>
      <w:r w:rsidRPr="00EB57F9">
        <w:rPr>
          <w:sz w:val="22"/>
        </w:rPr>
        <w:t xml:space="preserve">Figure </w:t>
      </w:r>
      <w:r w:rsidRPr="00EB57F9">
        <w:rPr>
          <w:sz w:val="22"/>
        </w:rPr>
        <w:fldChar w:fldCharType="begin"/>
      </w:r>
      <w:r w:rsidRPr="00EB57F9">
        <w:rPr>
          <w:sz w:val="22"/>
        </w:rPr>
        <w:instrText xml:space="preserve"> STYLEREF 1 \s </w:instrText>
      </w:r>
      <w:r w:rsidRPr="00EB57F9">
        <w:rPr>
          <w:sz w:val="22"/>
        </w:rPr>
        <w:fldChar w:fldCharType="separate"/>
      </w:r>
      <w:r w:rsidR="001B1DA1">
        <w:rPr>
          <w:noProof/>
          <w:sz w:val="22"/>
        </w:rPr>
        <w:t>6</w:t>
      </w:r>
      <w:r w:rsidRPr="00EB57F9">
        <w:rPr>
          <w:sz w:val="22"/>
        </w:rPr>
        <w:fldChar w:fldCharType="end"/>
      </w:r>
      <w:r w:rsidRPr="00EB57F9">
        <w:rPr>
          <w:sz w:val="22"/>
        </w:rPr>
        <w:noBreakHyphen/>
      </w:r>
      <w:r w:rsidRPr="00EB57F9">
        <w:rPr>
          <w:sz w:val="22"/>
        </w:rPr>
        <w:fldChar w:fldCharType="begin"/>
      </w:r>
      <w:r w:rsidRPr="00EB57F9">
        <w:rPr>
          <w:sz w:val="22"/>
        </w:rPr>
        <w:instrText xml:space="preserve"> SEQ Figure \* ARABIC \s 1 </w:instrText>
      </w:r>
      <w:r w:rsidRPr="00EB57F9">
        <w:rPr>
          <w:sz w:val="22"/>
        </w:rPr>
        <w:fldChar w:fldCharType="separate"/>
      </w:r>
      <w:r w:rsidR="001B1DA1">
        <w:rPr>
          <w:noProof/>
          <w:sz w:val="22"/>
        </w:rPr>
        <w:t>17</w:t>
      </w:r>
      <w:r w:rsidRPr="00EB57F9">
        <w:rPr>
          <w:sz w:val="22"/>
        </w:rPr>
        <w:fldChar w:fldCharType="end"/>
      </w:r>
      <w:r w:rsidRPr="00EB57F9">
        <w:rPr>
          <w:sz w:val="22"/>
        </w:rPr>
        <w:t xml:space="preserve"> Facebook ego network</w:t>
      </w:r>
      <w:bookmarkEnd w:id="46"/>
    </w:p>
    <w:p w:rsidR="00B5042A" w:rsidRDefault="00B5042A" w:rsidP="00BE346B">
      <w:pPr>
        <w:spacing w:line="259" w:lineRule="auto"/>
        <w:jc w:val="left"/>
      </w:pPr>
    </w:p>
    <w:p w:rsidR="00B5042A" w:rsidRDefault="00EA28FE" w:rsidP="00EA28FE">
      <w:pPr>
        <w:jc w:val="left"/>
      </w:pPr>
      <w:r>
        <w:t xml:space="preserve">Therefore, more analysis is required with larger network datasets to better understand this phenomenon. However, the biggest drawback of analyzing large network datasets is they become computationally intractable. </w:t>
      </w:r>
    </w:p>
    <w:bookmarkStart w:id="47" w:name="_Toc61995797"/>
    <w:p w:rsidR="008F59C0" w:rsidRDefault="008F59C0" w:rsidP="00B31FA9">
      <w:pPr>
        <w:pStyle w:val="Heading1"/>
      </w:pPr>
      <w:r w:rsidRPr="00FC5CA7">
        <w:rPr>
          <w:noProof/>
        </w:rPr>
        <w:lastRenderedPageBreak/>
        <mc:AlternateContent>
          <mc:Choice Requires="wps">
            <w:drawing>
              <wp:anchor distT="0" distB="0" distL="114300" distR="114300" simplePos="0" relativeHeight="251666432" behindDoc="0" locked="0" layoutInCell="1" allowOverlap="1" wp14:anchorId="6E9B7610" wp14:editId="5D0D2A04">
                <wp:simplePos x="0" y="0"/>
                <wp:positionH relativeFrom="margin">
                  <wp:align>center</wp:align>
                </wp:positionH>
                <wp:positionV relativeFrom="paragraph">
                  <wp:posOffset>-9525</wp:posOffset>
                </wp:positionV>
                <wp:extent cx="6400800" cy="0"/>
                <wp:effectExtent l="0" t="19050" r="19050" b="19050"/>
                <wp:wrapNone/>
                <wp:docPr id="8" name="Straight Connector 8"/>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EFACF74" id="Straight Connector 8" o:spid="_x0000_s1026" style="position:absolute;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Cua45f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w:t>
      </w:r>
      <w:r w:rsidR="003D730D">
        <w:t xml:space="preserve"> 7</w:t>
      </w:r>
      <w:r>
        <w:t>: C</w:t>
      </w:r>
      <w:r w:rsidRPr="008F59C0">
        <w:t>ONCLUSION</w:t>
      </w:r>
      <w:r>
        <w:t xml:space="preserve"> A</w:t>
      </w:r>
      <w:r w:rsidRPr="008F59C0">
        <w:t>ND</w:t>
      </w:r>
      <w:r>
        <w:t xml:space="preserve"> F</w:t>
      </w:r>
      <w:r w:rsidRPr="008F59C0">
        <w:t>UTURE</w:t>
      </w:r>
      <w:r>
        <w:t xml:space="preserve"> W</w:t>
      </w:r>
      <w:r w:rsidRPr="008F59C0">
        <w:t>ORK</w:t>
      </w:r>
      <w:bookmarkEnd w:id="47"/>
    </w:p>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17008F"/>
    <w:p w:rsidR="0017008F" w:rsidRDefault="0017008F" w:rsidP="00FA677A"/>
    <w:p w:rsidR="00FA677A" w:rsidRDefault="00DE23EF" w:rsidP="00FA677A">
      <w:r>
        <w:lastRenderedPageBreak/>
        <w:t xml:space="preserve">The primary goal of this study was to analyze underlying characteristics of different networks and also visualizing these networks to discover meaningful pattern within them. For this work we employed the help for non-linear dimensionality reduction algorithms and visualized these networks in a two dimensional manifold. Although this let us peek at the surface of what these networks have to offer as knowledge, we believe more study is necessary. We saw that even though we could come to some conclusion from our results, we still needed some network specific knowledge to make those findings more meaningful. Therefore, more quantitative analysis of different networks is necessary to be able to make knowledge discovery through visualization. For future, we would like to employ graph neural networks to try to find knowledge in higher dimension and see if we can come to an intersection of high dimensional and low dimensional knowledge discovery. </w:t>
      </w:r>
    </w:p>
    <w:p w:rsidR="00DE23EF" w:rsidRPr="00FA677A" w:rsidRDefault="00DE23EF" w:rsidP="00FA677A">
      <w:r>
        <w:tab/>
        <w:t xml:space="preserve">In conclusion, in this work we studied different internet networks to find how human behavior drives their structure. We also found that some networks are less meaningful like P2P, whereas email networks like enron and eu-all are more meaningful when it comes to knowledge discovery. We also proposed that different forms of communications have a hierarchy among them. From this, we also proposed a galaxy model that contains this hierarchy and self-replicating nature of networks. </w:t>
      </w:r>
    </w:p>
    <w:p w:rsidR="008F59C0" w:rsidRDefault="008F59C0" w:rsidP="008F59C0"/>
    <w:p w:rsidR="00CC7CE9" w:rsidRDefault="00CC7CE9" w:rsidP="008F59C0"/>
    <w:p w:rsidR="00CC7CE9" w:rsidRDefault="00CC7CE9" w:rsidP="008F59C0"/>
    <w:p w:rsidR="00CC7CE9" w:rsidRDefault="00CC7CE9" w:rsidP="008F59C0"/>
    <w:p w:rsidR="00CC7CE9" w:rsidRDefault="00CC7CE9" w:rsidP="008F59C0"/>
    <w:p w:rsidR="00CC7CE9" w:rsidRDefault="00CC7CE9" w:rsidP="008F59C0"/>
    <w:p w:rsidR="00CC7CE9" w:rsidRDefault="00CC7CE9" w:rsidP="00CC7CE9">
      <w:pPr>
        <w:pStyle w:val="Heading1"/>
      </w:pPr>
      <w:bookmarkStart w:id="48" w:name="_Toc61995798"/>
      <w:r>
        <w:lastRenderedPageBreak/>
        <w:t>Appendix</w:t>
      </w:r>
      <w:bookmarkEnd w:id="48"/>
      <w:r>
        <w:t xml:space="preserve"> </w:t>
      </w:r>
    </w:p>
    <w:p w:rsidR="00CC7CE9" w:rsidRDefault="00CC7CE9" w:rsidP="00CC7CE9">
      <w:pPr>
        <w:keepNext/>
        <w:jc w:val="center"/>
      </w:pPr>
      <w:r>
        <w:rPr>
          <w:noProof/>
        </w:rPr>
        <w:drawing>
          <wp:inline distT="0" distB="0" distL="0" distR="0" wp14:anchorId="5D11BA63" wp14:editId="0C284721">
            <wp:extent cx="4335780" cy="7096125"/>
            <wp:effectExtent l="0" t="0" r="762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Boxplot and Corplot.em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35780" cy="7096125"/>
                    </a:xfrm>
                    <a:prstGeom prst="rect">
                      <a:avLst/>
                    </a:prstGeom>
                  </pic:spPr>
                </pic:pic>
              </a:graphicData>
            </a:graphic>
          </wp:inline>
        </w:drawing>
      </w:r>
    </w:p>
    <w:p w:rsidR="00294CAF" w:rsidRDefault="00CC7CE9" w:rsidP="00CC7CE9">
      <w:pPr>
        <w:pStyle w:val="Caption"/>
        <w:jc w:val="center"/>
      </w:pPr>
      <w:bookmarkStart w:id="49" w:name="_Toc61995824"/>
      <w:r w:rsidRPr="00CC7CE9">
        <w:rPr>
          <w:sz w:val="22"/>
        </w:rPr>
        <w:t xml:space="preserve">Figure </w:t>
      </w:r>
      <w:r w:rsidR="00EB57F9">
        <w:rPr>
          <w:sz w:val="22"/>
        </w:rPr>
        <w:fldChar w:fldCharType="begin"/>
      </w:r>
      <w:r w:rsidR="00EB57F9">
        <w:rPr>
          <w:sz w:val="22"/>
        </w:rPr>
        <w:instrText xml:space="preserve"> STYLEREF 1 \s </w:instrText>
      </w:r>
      <w:r w:rsidR="00EB57F9">
        <w:rPr>
          <w:sz w:val="22"/>
        </w:rPr>
        <w:fldChar w:fldCharType="separate"/>
      </w:r>
      <w:r w:rsidR="001B1DA1">
        <w:rPr>
          <w:noProof/>
          <w:sz w:val="22"/>
        </w:rPr>
        <w:t>8</w:t>
      </w:r>
      <w:r w:rsidR="00EB57F9">
        <w:rPr>
          <w:sz w:val="22"/>
        </w:rPr>
        <w:fldChar w:fldCharType="end"/>
      </w:r>
      <w:r w:rsidR="00EB57F9">
        <w:rPr>
          <w:sz w:val="22"/>
        </w:rPr>
        <w:noBreakHyphen/>
      </w:r>
      <w:r w:rsidR="00EB57F9">
        <w:rPr>
          <w:sz w:val="22"/>
        </w:rPr>
        <w:fldChar w:fldCharType="begin"/>
      </w:r>
      <w:r w:rsidR="00EB57F9">
        <w:rPr>
          <w:sz w:val="22"/>
        </w:rPr>
        <w:instrText xml:space="preserve"> SEQ Figure \* ARABIC \s 1 </w:instrText>
      </w:r>
      <w:r w:rsidR="00EB57F9">
        <w:rPr>
          <w:sz w:val="22"/>
        </w:rPr>
        <w:fldChar w:fldCharType="separate"/>
      </w:r>
      <w:r w:rsidR="001B1DA1">
        <w:rPr>
          <w:noProof/>
          <w:sz w:val="22"/>
        </w:rPr>
        <w:t>1</w:t>
      </w:r>
      <w:r w:rsidR="00EB57F9">
        <w:rPr>
          <w:sz w:val="22"/>
        </w:rPr>
        <w:fldChar w:fldCharType="end"/>
      </w:r>
      <w:r w:rsidRPr="00CC7CE9">
        <w:rPr>
          <w:sz w:val="22"/>
        </w:rPr>
        <w:t xml:space="preserve"> Boxplot and Correlation matrix of datasets</w:t>
      </w:r>
      <w:bookmarkEnd w:id="49"/>
    </w:p>
    <w:p w:rsidR="008F59C0" w:rsidRPr="00C932A7" w:rsidRDefault="00294CAF" w:rsidP="00C254C4">
      <w:pPr>
        <w:pStyle w:val="Heading1"/>
      </w:pPr>
      <w:bookmarkStart w:id="50" w:name="_Toc61995799"/>
      <w:r w:rsidRPr="00C932A7">
        <w:lastRenderedPageBreak/>
        <w:t>REFERENCES</w:t>
      </w:r>
      <w:bookmarkEnd w:id="50"/>
    </w:p>
    <w:p w:rsidR="003A2E0C" w:rsidRPr="00AC3A4D" w:rsidRDefault="003A2E0C"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63/1.2150162","ISSN":"10541500","abstract":"Centrality has revealed crucial for understanding the structural properties of complex relational networks. Centrality is also relevant for various spatial factors affecting human life and behaviors in cities. Here, we present a comprehensive study of centrality distributions over geographic networks of urban streets. Five different measures of centrality, namely degree, closeness, betweenness, straightness and information, are compared over 18 1-square-mile samples of different world cities. Samples are represented by primal geographic graphs, i.e., valued graphs defined by metric rather than topologic distance where intersections are turned into nodes and streets into edges. The spatial behavior of centrality indices over the networks is investigated graphically by means of color-coded maps. The results indicate that a spatial analysis, that we term multiple centrality assessment, grounded not on a single but on a set of different centrality indices, allows an extended comprehension of the city structure, nicely capturing the skeleton of most central routes and subareas that so much impacts on spatial cognition and on collective dynamical behaviors. Statistically, closeness, straightness and betweenness turn out to follow similar functional distribution in all cases, despite the extreme diversity of the considered cities. Conversely, information is found to be exponential in planned cities and to follow a power-law scaling in self-organized cities. Hierarchical clustering analysis, based either on the Gini coefficients of the centrality distributions, or on the correlation between different centrality measures, is able to characterize classes of cities. © 2006 American Institute of Physics.","author":[{"dropping-particle":"","family":"Crucitti","given":"Paolo","non-dropping-particle":"","parse-names":false,"suffix":""},{"dropping-particle":"","family":"Latora","given":"Vito","non-dropping-particle":"","parse-names":false,"suffix":""},{"dropping-particle":"","family":"Porta","given":"Sergio","non-dropping-particle":"","parse-names":false,"suffix":""}],"container-title":"Chaos","id":"ITEM-1","issue":"1","issued":{"date-parts":[["2006"]]},"title":"Centrality in networks of urban streets","type":"article-journal","volume":"16"},"uris":["http://www.mendeley.com/documents/?uuid=76d160d1-7eee-4909-82fa-da7100e29355"]}],"mendeley":{"formattedCitation":"[1]","plainTextFormattedCitation":"[1]","previouslyFormattedCitation":"[1]"},"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1]</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P. Crucitti, V. Latora, and S. Porta, “Centrality in networks of urban streets,” </w:t>
      </w:r>
      <w:r w:rsidRPr="00AC3A4D">
        <w:rPr>
          <w:rFonts w:cs="Times New Roman"/>
          <w:i/>
          <w:iCs/>
          <w:noProof/>
          <w:sz w:val="18"/>
          <w:szCs w:val="18"/>
        </w:rPr>
        <w:t>Chaos</w:t>
      </w:r>
      <w:r w:rsidRPr="00AC3A4D">
        <w:rPr>
          <w:rFonts w:cs="Times New Roman"/>
          <w:noProof/>
          <w:sz w:val="18"/>
          <w:szCs w:val="18"/>
        </w:rPr>
        <w:t>, vol. 16, no. 1, 2006, doi: 10.1063/1.2150162.</w:t>
      </w:r>
    </w:p>
    <w:p w:rsidR="003A2E0C" w:rsidRPr="00AC3A4D" w:rsidRDefault="003A2E0C"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07/s12599-010-0127-3","ISSN":"1867-0202","abstract":"Social networks are currently gaining increasing impact in the light of the ongoing growth of web-based services like facebook.com. One major challenge for the economically successful implementation of selected management activities such as viral marketing is the identification of key persons with an outstanding structural position within the network. For this purpose, social network analysis provides a lot of measures for quantifying a member’s interconnectedness within social networks. In this context, our paper shows the state of the art with regard to centrality measures for social networks. Due to strongly differing results with respect to the quality of different centrality measures, this paper also aims at illustrating the tremendous importance of a reflected utilization of existing centrality measures. For this purpose, the paper analyzes five centrality measures commonly discussed in literature on the basis of three simple requirements for the behavior of centrality measures.","author":[{"dropping-particle":"","family":"Landherr","given":"Andrea","non-dropping-particle":"","parse-names":false,"suffix":""},{"dropping-particle":"","family":"Friedl","given":"Bettina","non-dropping-particle":"","parse-names":false,"suffix":""},{"dropping-particle":"","family":"Heidemann","given":"Julia","non-dropping-particle":"","parse-names":false,"suffix":""}],"container-title":"Business &amp; Information Systems Engineering","id":"ITEM-1","issue":"6","issued":{"date-parts":[["2010"]]},"page":"371-385","title":"A Critical Review of Centrality Measures in Social Networks","type":"article-journal","volume":"2"},"uris":["http://www.mendeley.com/documents/?uuid=5a09d00b-0323-4995-9893-a6eaba7c3e17"]}],"mendeley":{"formattedCitation":"[2]","plainTextFormattedCitation":"[2]","previouslyFormattedCitation":"[2]"},"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A. Landherr, B. Friedl, and J. Heidemann, “A Critical Review of Centrality Measures in Social Networks,” </w:t>
      </w:r>
      <w:r w:rsidRPr="00AC3A4D">
        <w:rPr>
          <w:rFonts w:cs="Times New Roman"/>
          <w:i/>
          <w:iCs/>
          <w:noProof/>
          <w:sz w:val="18"/>
          <w:szCs w:val="18"/>
        </w:rPr>
        <w:t>Bus. Inf. Syst. Eng.</w:t>
      </w:r>
      <w:r w:rsidRPr="00AC3A4D">
        <w:rPr>
          <w:rFonts w:cs="Times New Roman"/>
          <w:noProof/>
          <w:sz w:val="18"/>
          <w:szCs w:val="18"/>
        </w:rPr>
        <w:t>, vol. 2, no. 6, pp. 371–385, 2010, doi: 10.1007/s12599-010-0127-3.</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93/acprof:oso/9780199206650.001.0001","ISBN":"9780191594175","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author":[{"dropping-particle":"","family":"Newman","given":"Mark","non-dropping-particle":"","parse-names":false,"suffix":""}],"container-title":"Networks: An Introduction","id":"ITEM-1","issued":{"date-parts":[["2010"]]},"number-of-pages":"1-784","title":"Networks: An Introduction","type":"book"},"uris":["http://www.mendeley.com/documents/?uuid=6a2f9662-7f43-48f6-a8b2-ba9e60cfaec9"]}],"mendeley":{"formattedCitation":"[3]","plainTextFormattedCitation":"[3]","previouslyFormattedCitation":"[3]"},"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3]</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M. Newman, </w:t>
      </w:r>
      <w:r w:rsidRPr="00AC3A4D">
        <w:rPr>
          <w:rFonts w:cs="Times New Roman"/>
          <w:i/>
          <w:iCs/>
          <w:noProof/>
          <w:sz w:val="18"/>
          <w:szCs w:val="18"/>
        </w:rPr>
        <w:t>Networks: An Introduction</w:t>
      </w:r>
      <w:r w:rsidRPr="00AC3A4D">
        <w:rPr>
          <w:rFonts w:cs="Times New Roman"/>
          <w:noProof/>
          <w:sz w:val="18"/>
          <w:szCs w:val="18"/>
        </w:rPr>
        <w:t>. 2010.</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16/j.leaqua.2016.05.004","ISSN":"1048-9843","author":[{"dropping-particle":"","family":"Chiu","given":"Chia-yen Chad","non-dropping-particle":"","parse-names":false,"suffix":""},{"dropping-particle":"","family":"Balkunid","given":"Prasad","non-dropping-particle":"","parse-names":false,"suffix":""},{"dropping-particle":"","family":"Weinberg","given":"Frankie","non-dropping-particle":"","parse-names":false,"suffix":""}],"container-title":"The Leadership Quarterly","id":"ITEM-1","issued":{"date-parts":[["2016"]]},"publisher":"Elsevier B.V.","title":"When managers become leaders : The role of manager network centralities , social power , and followers ' perception of leadership","type":"article-journal"},"uris":["http://www.mendeley.com/documents/?uuid=b92292e8-aeb4-45f8-8d9c-6649ee2ad7f7"]}],"mendeley":{"formattedCitation":"[4]","plainTextFormattedCitation":"[4]","previouslyFormattedCitation":"[4]"},"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4]</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C. C. Chiu, P. Balkunid, and F. Weinberg, “When managers become leaders : The role of manager network centralities , social power , and followers ’ perception of leadership,” </w:t>
      </w:r>
      <w:r w:rsidRPr="00AC3A4D">
        <w:rPr>
          <w:rFonts w:cs="Times New Roman"/>
          <w:i/>
          <w:iCs/>
          <w:noProof/>
          <w:sz w:val="18"/>
          <w:szCs w:val="18"/>
        </w:rPr>
        <w:t>Leadersh. Q.</w:t>
      </w:r>
      <w:r w:rsidRPr="00AC3A4D">
        <w:rPr>
          <w:rFonts w:cs="Times New Roman"/>
          <w:noProof/>
          <w:sz w:val="18"/>
          <w:szCs w:val="18"/>
        </w:rPr>
        <w:t>, 2016, doi: 10.1016/j.leaqua.2016.05.004.</w:t>
      </w:r>
    </w:p>
    <w:p w:rsidR="00934873" w:rsidRPr="00AC3A4D" w:rsidRDefault="00934873" w:rsidP="00934583">
      <w:pPr>
        <w:widowControl w:val="0"/>
        <w:autoSpaceDE w:val="0"/>
        <w:autoSpaceDN w:val="0"/>
        <w:adjustRightInd w:val="0"/>
        <w:spacing w:after="0"/>
        <w:ind w:left="640" w:hanging="640"/>
        <w:rPr>
          <w:rFonts w:cs="Times New Roman"/>
          <w:sz w:val="18"/>
          <w:szCs w:val="18"/>
        </w:rPr>
      </w:pPr>
      <w:r w:rsidRPr="00AC3A4D">
        <w:rPr>
          <w:rFonts w:cs="Times New Roman"/>
          <w:sz w:val="18"/>
          <w:szCs w:val="18"/>
        </w:rPr>
        <w:t xml:space="preserve">[5] </w:t>
      </w:r>
      <w:r w:rsidRPr="00AC3A4D">
        <w:rPr>
          <w:rFonts w:cs="Times New Roman"/>
          <w:color w:val="000000"/>
          <w:sz w:val="18"/>
          <w:szCs w:val="18"/>
          <w:shd w:val="clear" w:color="auto" w:fill="FFFFFF"/>
        </w:rPr>
        <w:t>T. Wang and H. Krim, "STATISTICAL CLASSIFICATION OF SOCIAL NETWORKS", in </w:t>
      </w:r>
      <w:r w:rsidRPr="00AC3A4D">
        <w:rPr>
          <w:rFonts w:cs="Times New Roman"/>
          <w:i/>
          <w:iCs/>
          <w:color w:val="000000"/>
          <w:sz w:val="18"/>
          <w:szCs w:val="18"/>
          <w:shd w:val="clear" w:color="auto" w:fill="FFFFFF"/>
        </w:rPr>
        <w:t>International Conference on Acoustics, Speech, and Signal Processing (ICASSP)</w:t>
      </w:r>
      <w:r w:rsidRPr="00AC3A4D">
        <w:rPr>
          <w:rFonts w:cs="Times New Roman"/>
          <w:color w:val="000000"/>
          <w:sz w:val="18"/>
          <w:szCs w:val="18"/>
          <w:shd w:val="clear" w:color="auto" w:fill="FFFFFF"/>
        </w:rPr>
        <w:t>, 2012.</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 xml:space="preserve">ADDIN CSL_CITATION {"citationItems":[{"id":"ITEM-1","itemData":{"DOI":"10.1016/j.socnet.2004.11.008","author":[{"dropping-particle":"","family":"Borgatti","given":"Stephen P","non-dropping-particle":"","parse-names":false,"suffix":""}],"id":"ITEM-1","issue":"November 2003","issued":{"date-parts":[["2005"]]},"page":"55-71","title":"Centrality and network flow </w:instrText>
      </w:r>
      <w:r w:rsidRPr="00AC3A4D">
        <w:rPr>
          <w:rFonts w:ascii="Nirmala UI" w:hAnsi="Nirmala UI" w:cs="Nirmala UI" w:hint="cs"/>
          <w:sz w:val="18"/>
          <w:szCs w:val="18"/>
          <w:cs/>
          <w:lang w:bidi="or-IN"/>
        </w:rPr>
        <w:instrText>ଝ</w:instrText>
      </w:r>
      <w:r w:rsidRPr="00AC3A4D">
        <w:rPr>
          <w:rFonts w:cs="Times New Roman"/>
          <w:sz w:val="18"/>
          <w:szCs w:val="18"/>
          <w:cs/>
          <w:lang w:bidi="or-IN"/>
        </w:rPr>
        <w:instrText>"</w:instrText>
      </w:r>
      <w:r w:rsidRPr="00AC3A4D">
        <w:rPr>
          <w:rFonts w:cs="Times New Roman"/>
          <w:sz w:val="18"/>
          <w:szCs w:val="18"/>
        </w:rPr>
        <w:instrText>,"type":"article-journal","volume":"27"},"uris":["http://www.mendeley.com/documents/?uuid=8c1fa0e9-21ee-43a0-aa45-608673f2acab"]}],"mendeley":{"formattedCitation":"[5]","plainTextFormattedCitation":"[5]","previouslyFormattedCitation":"[5]"},"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6]</w:t>
      </w:r>
      <w:r w:rsidRPr="00AC3A4D">
        <w:rPr>
          <w:rFonts w:cs="Times New Roman"/>
          <w:sz w:val="18"/>
          <w:szCs w:val="18"/>
        </w:rPr>
        <w:fldChar w:fldCharType="end"/>
      </w:r>
      <w:r w:rsidRPr="00AC3A4D">
        <w:rPr>
          <w:rFonts w:cs="Times New Roman"/>
          <w:noProof/>
          <w:sz w:val="18"/>
          <w:szCs w:val="18"/>
        </w:rPr>
        <w:t xml:space="preserve"> S. P. Borgatti, “Centrality and network flow </w:t>
      </w:r>
      <w:r w:rsidRPr="00AC3A4D">
        <w:rPr>
          <w:rFonts w:ascii="Nirmala UI" w:hAnsi="Nirmala UI" w:cs="Nirmala UI" w:hint="cs"/>
          <w:noProof/>
          <w:sz w:val="18"/>
          <w:szCs w:val="18"/>
          <w:cs/>
          <w:lang w:bidi="or-IN"/>
        </w:rPr>
        <w:t>ଝ</w:t>
      </w:r>
      <w:r w:rsidRPr="00AC3A4D">
        <w:rPr>
          <w:rFonts w:cs="Times New Roman"/>
          <w:noProof/>
          <w:sz w:val="18"/>
          <w:szCs w:val="18"/>
        </w:rPr>
        <w:t>,” vol. 27, no. November 2003, pp. 55–71, 2005, doi: 10.1016/j.socnet.2004.11.008.</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42/S0218127407018403","ISSN":"02181274","abstract":"Centrality indices are an essential concept in network analysis. For those based on shortest-path distances the computation is at least quadratic in the number of nodes, since it usually involves solving the single-source shortest-paths (SSSP) problem from every node. Therefore, exact computation is infeasible for many large networks of interest today. Centrality scores can be estimated, however, from a limited number of SSSP computations. We present results from an experimental study of the quality of such estimates under various selection strategies for the source vertices. © World Scientific Publishing Company.","author":[{"dropping-particle":"","family":"Brandes","given":"Ulrik","non-dropping-particle":"","parse-names":false,"suffix":""},{"dropping-particle":"","family":"Pich","given":"Christian","non-dropping-particle":"","parse-names":false,"suffix":""}],"container-title":"International Journal of Bifurcation and Chaos","id":"ITEM-1","issue":"7","issued":{"date-parts":[["2007"]]},"page":"2303-2318","title":"Centrality estimation in large networks","type":"article-journal","volume":"17"},"uris":["http://www.mendeley.com/documents/?uuid=1124b581-edb3-49a6-ac5a-0aa80f8ed9bd"]}],"mendeley":{"formattedCitation":"[6]","plainTextFormattedCitation":"[6]","previouslyFormattedCitation":"[6]"},"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7]</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U. Brandes and C. Pich, “Centrality estimation in large networks,” </w:t>
      </w:r>
      <w:r w:rsidRPr="00AC3A4D">
        <w:rPr>
          <w:rFonts w:cs="Times New Roman"/>
          <w:i/>
          <w:iCs/>
          <w:noProof/>
          <w:sz w:val="18"/>
          <w:szCs w:val="18"/>
        </w:rPr>
        <w:t>Int. J. Bifurc. Chaos</w:t>
      </w:r>
      <w:r w:rsidRPr="00AC3A4D">
        <w:rPr>
          <w:rFonts w:cs="Times New Roman"/>
          <w:noProof/>
          <w:sz w:val="18"/>
          <w:szCs w:val="18"/>
        </w:rPr>
        <w:t>, vol. 17, no. 7, pp. 2303–2318, 2007, doi: 10.1142/S0218127407018403.</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mendeley":{"formattedCitation":"[7]","plainTextFormattedCitation":"[7]","previouslyFormattedCitation":"[7]"},"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8]</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T. Dwyer, D. Kosch, and K. Xu, “Visual Analysis of Network Centralities,” no. Wuchty 2002, 2003.s</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03/PhysRevLett.87.198701","ISSN":"10797114","PMID":"11690461","abstract":"We introduce the concept of efficiency of a network as a measure of how efficiently it exchanges information. By using this simple measure, small-world networks are seen as systems that are both globally and locally efficient. This gives a clear physical meaning to the concept of “small world,” and also a precise quantitative analysis of both weighted and unweighted networks. We study neural networks and man-made communication and transportation systems and we show that the underlying general principle of their construction is in fact a small-world principle of high efficiency. © 2001 American Physical Society.","author":[{"dropping-particle":"","family":"Latora","given":"Vito","non-dropping-particle":"","parse-names":false,"suffix":""},{"dropping-particle":"","family":"Marchiori","given":"Massimo","non-dropping-particle":"","parse-names":false,"suffix":""}],"container-title":"Physical Review Letters","id":"ITEM-1","issue":"19","issued":{"date-parts":[["2001"]]},"page":"198701-1-198701-4","title":"Efficient behavior of small-world networks","type":"article-journal","volume":"87"},"uris":["http://www.mendeley.com/documents/?uuid=b130a7f7-975d-4616-9aed-2f70eb93a3d4"]}],"mendeley":{"formattedCitation":"[8]","plainTextFormattedCitation":"[8]","previouslyFormattedCitation":"[8]"},"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9]</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V. Latora and M. Marchiori, “Efficient behavior of small-world networks,” </w:t>
      </w:r>
      <w:r w:rsidRPr="00AC3A4D">
        <w:rPr>
          <w:rFonts w:cs="Times New Roman"/>
          <w:i/>
          <w:iCs/>
          <w:noProof/>
          <w:sz w:val="18"/>
          <w:szCs w:val="18"/>
        </w:rPr>
        <w:t>Phys. Rev. Lett.</w:t>
      </w:r>
      <w:r w:rsidRPr="00AC3A4D">
        <w:rPr>
          <w:rFonts w:cs="Times New Roman"/>
          <w:noProof/>
          <w:sz w:val="18"/>
          <w:szCs w:val="18"/>
        </w:rPr>
        <w:t>, vol. 87, no. 19, pp. 198701-1-198701–4, 2001, doi: 10.1103/PhysRevLett.87.198701.</w:t>
      </w:r>
    </w:p>
    <w:p w:rsidR="00934873" w:rsidRPr="00AC3A4D" w:rsidRDefault="0093487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16/0378-8733(94)00248-9","ISSN":"03788733","abstract":"The classic concept of centrality discovered by Camille Jordan in the 19th century is introduced as a model for social network analysis. It is generalized to include the path center of a graph and illustrated with an application to two island networks in Oceania. It is shown to be a necessary addition to the concepts of degree, closeness and betweenness centrality as distinguished by Freeman. © 1995.","author":[{"dropping-particle":"","family":"Hage","given":"Per","non-dropping-particle":"","parse-names":false,"suffix":""},{"dropping-particle":"","family":"Harary","given":"Frank","non-dropping-particle":"","parse-names":false,"suffix":""}],"container-title":"Social Networks","id":"ITEM-1","issue":"1","issued":{"date-parts":[["1995"]]},"page":"57-63","title":"Eccentricity and centrality in networks","type":"article-journal","volume":"17"},"uris":["http://www.mendeley.com/documents/?uuid=fe2f8a03-a667-4d08-a124-4d817eb6fa07"]}],"mendeley":{"formattedCitation":"[9]","plainTextFormattedCitation":"[9]","previouslyFormattedCitation":"[9]"},"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10]</w:t>
      </w:r>
      <w:r w:rsidRPr="00AC3A4D">
        <w:rPr>
          <w:rFonts w:cs="Times New Roman"/>
          <w:sz w:val="18"/>
          <w:szCs w:val="18"/>
        </w:rPr>
        <w:fldChar w:fldCharType="end"/>
      </w:r>
      <w:r w:rsidRPr="00AC3A4D">
        <w:rPr>
          <w:rFonts w:cs="Times New Roman"/>
          <w:noProof/>
          <w:sz w:val="18"/>
          <w:szCs w:val="18"/>
        </w:rPr>
        <w:t xml:space="preserve"> P. Hage and F. Harary, “Eccentricity and centrality in networks,” </w:t>
      </w:r>
      <w:r w:rsidRPr="00AC3A4D">
        <w:rPr>
          <w:rFonts w:cs="Times New Roman"/>
          <w:i/>
          <w:iCs/>
          <w:noProof/>
          <w:sz w:val="18"/>
          <w:szCs w:val="18"/>
        </w:rPr>
        <w:t>Soc. Networks</w:t>
      </w:r>
      <w:r w:rsidRPr="00AC3A4D">
        <w:rPr>
          <w:rFonts w:cs="Times New Roman"/>
          <w:noProof/>
          <w:sz w:val="18"/>
          <w:szCs w:val="18"/>
        </w:rPr>
        <w:t>, vol. 17, no. 1, pp. 57–63, 1995, doi: 10.1016/0378-8733(94)00248-9.</w:t>
      </w:r>
    </w:p>
    <w:p w:rsidR="00C254C4" w:rsidRDefault="00CD5F57" w:rsidP="00934583">
      <w:pPr>
        <w:shd w:val="clear" w:color="auto" w:fill="FFFFFF"/>
        <w:spacing w:after="0" w:line="240" w:lineRule="auto"/>
        <w:rPr>
          <w:rFonts w:eastAsia="Times New Roman" w:cs="Times New Roman"/>
          <w:color w:val="222222"/>
          <w:sz w:val="18"/>
          <w:szCs w:val="18"/>
        </w:rPr>
      </w:pPr>
      <w:r w:rsidRPr="00AC3A4D">
        <w:rPr>
          <w:rFonts w:cs="Times New Roman"/>
          <w:noProof/>
          <w:sz w:val="18"/>
          <w:szCs w:val="18"/>
        </w:rPr>
        <w:t xml:space="preserve">[11] </w:t>
      </w:r>
      <w:r w:rsidRPr="00884689">
        <w:rPr>
          <w:rFonts w:eastAsia="Times New Roman" w:cs="Times New Roman"/>
          <w:color w:val="222222"/>
          <w:sz w:val="18"/>
          <w:szCs w:val="18"/>
        </w:rPr>
        <w:t>Chen, S.H.; Chin, C.H.; Wu, H.H.; Ho, C.W.; Ko, M.T.; Lin, C.Y. Cyto-Hubba: A Cytoscape plug-in for hub object analysis</w:t>
      </w:r>
    </w:p>
    <w:p w:rsidR="00C254C4" w:rsidRDefault="00C254C4" w:rsidP="00934583">
      <w:pPr>
        <w:shd w:val="clear" w:color="auto" w:fill="FFFFFF"/>
        <w:spacing w:after="0" w:line="240" w:lineRule="auto"/>
        <w:rPr>
          <w:rFonts w:eastAsia="Times New Roman" w:cs="Times New Roman"/>
          <w:color w:val="222222"/>
          <w:sz w:val="18"/>
          <w:szCs w:val="18"/>
        </w:rPr>
      </w:pPr>
      <w:r>
        <w:rPr>
          <w:rFonts w:eastAsia="Times New Roman" w:cs="Times New Roman"/>
          <w:color w:val="222222"/>
          <w:sz w:val="18"/>
          <w:szCs w:val="18"/>
        </w:rPr>
        <w:t xml:space="preserve">        </w:t>
      </w:r>
      <w:r w:rsidR="00CD5F57" w:rsidRPr="00884689">
        <w:rPr>
          <w:rFonts w:eastAsia="Times New Roman" w:cs="Times New Roman"/>
          <w:color w:val="222222"/>
          <w:sz w:val="18"/>
          <w:szCs w:val="18"/>
        </w:rPr>
        <w:t xml:space="preserve"> in network biology. In Proceedings of the 20th International Conference on</w:t>
      </w:r>
      <w:r w:rsidR="00CD5F57" w:rsidRPr="00AC3A4D">
        <w:rPr>
          <w:rFonts w:eastAsia="Times New Roman" w:cs="Times New Roman"/>
          <w:color w:val="222222"/>
          <w:sz w:val="18"/>
          <w:szCs w:val="18"/>
        </w:rPr>
        <w:t xml:space="preserve"> </w:t>
      </w:r>
      <w:r w:rsidR="00CD5F57" w:rsidRPr="00884689">
        <w:rPr>
          <w:rFonts w:eastAsia="Times New Roman" w:cs="Times New Roman"/>
          <w:color w:val="222222"/>
          <w:sz w:val="18"/>
          <w:szCs w:val="18"/>
        </w:rPr>
        <w:t xml:space="preserve">Genome Informatics, Yokohama, Japan, 14–16 </w:t>
      </w:r>
    </w:p>
    <w:p w:rsidR="00CD5F57" w:rsidRDefault="00C254C4" w:rsidP="00934583">
      <w:pPr>
        <w:shd w:val="clear" w:color="auto" w:fill="FFFFFF"/>
        <w:spacing w:after="0" w:line="240" w:lineRule="auto"/>
        <w:rPr>
          <w:rFonts w:eastAsia="Times New Roman" w:cs="Times New Roman"/>
          <w:color w:val="222222"/>
          <w:sz w:val="18"/>
          <w:szCs w:val="18"/>
        </w:rPr>
      </w:pPr>
      <w:r>
        <w:rPr>
          <w:rFonts w:eastAsia="Times New Roman" w:cs="Times New Roman"/>
          <w:color w:val="222222"/>
          <w:sz w:val="18"/>
          <w:szCs w:val="18"/>
        </w:rPr>
        <w:t xml:space="preserve">         </w:t>
      </w:r>
      <w:r w:rsidR="00CD5F57" w:rsidRPr="00884689">
        <w:rPr>
          <w:rFonts w:eastAsia="Times New Roman" w:cs="Times New Roman"/>
          <w:color w:val="222222"/>
          <w:sz w:val="18"/>
          <w:szCs w:val="18"/>
        </w:rPr>
        <w:t>December 2009.</w:t>
      </w:r>
    </w:p>
    <w:p w:rsidR="00934583" w:rsidRPr="00AC3A4D" w:rsidRDefault="00934583" w:rsidP="00934583">
      <w:pPr>
        <w:shd w:val="clear" w:color="auto" w:fill="FFFFFF"/>
        <w:spacing w:after="0" w:line="240" w:lineRule="auto"/>
        <w:rPr>
          <w:rFonts w:eastAsia="Times New Roman" w:cs="Times New Roman"/>
          <w:color w:val="222222"/>
          <w:sz w:val="18"/>
          <w:szCs w:val="18"/>
        </w:rPr>
      </w:pPr>
    </w:p>
    <w:p w:rsidR="00EA77F6" w:rsidRDefault="00CD5F57" w:rsidP="00934583">
      <w:pPr>
        <w:shd w:val="clear" w:color="auto" w:fill="FFFFFF"/>
        <w:spacing w:after="0" w:line="240" w:lineRule="auto"/>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16/j.physa.2009.02.013","ISSN":"03784371","abstract":"We propose a new node centrality measure in networks, the lobby index, which is inspired by Hirsch's h-index. It is shown that in scale-free networks with exponent α the distribution of the l-index has power tail with exponent α (α + 1). Properties of the l-index and extensions are discussed. © 2009 Elsevier B.V. All rights reserved.","author":[{"dropping-particle":"","family":"Korn","given":"A.","non-dropping-particle":"","parse-names":false,"suffix":""},{"dropping-particle":"","family":"Schubert","given":"A.","non-dropping-particle":"","parse-names":false,"suffix":""},{"dropping-particle":"","family":"Telcs","given":"A.","non-dropping-particle":"","parse-names":false,"suffix":""}],"container-title":"Physica A: Statistical Mechanics and its Applications","id":"ITEM-1","issue":"11","issued":{"date-parts":[["2009"]]},"page":"2221-2226","publisher":"Elsevier B.V.","title":"Lobby index in networks","type":"article-journal","volume":"388"},"uris":["http://www.mendeley.com/documents/?uuid=3dc13e86-788d-4507-96e7-b30b4b7bd59d"]}],"mendeley":{"formattedCitation":"[11]","plainTextFormattedCitation":"[11]","previouslyFormattedCitation":"[11]"},"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12]</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A. Korn, A. Schubert, and A. Telcs, “Lobby index in networks,” </w:t>
      </w:r>
      <w:r w:rsidRPr="00AC3A4D">
        <w:rPr>
          <w:rFonts w:cs="Times New Roman"/>
          <w:i/>
          <w:iCs/>
          <w:noProof/>
          <w:sz w:val="18"/>
          <w:szCs w:val="18"/>
        </w:rPr>
        <w:t>Phys. A Stat. Mech. its Appl.</w:t>
      </w:r>
      <w:r w:rsidRPr="00AC3A4D">
        <w:rPr>
          <w:rFonts w:cs="Times New Roman"/>
          <w:noProof/>
          <w:sz w:val="18"/>
          <w:szCs w:val="18"/>
        </w:rPr>
        <w:t>, vol. 388, no. 11, pp. 2221–</w:t>
      </w:r>
      <w:r w:rsidR="00EA77F6">
        <w:rPr>
          <w:rFonts w:cs="Times New Roman"/>
          <w:noProof/>
          <w:sz w:val="18"/>
          <w:szCs w:val="18"/>
        </w:rPr>
        <w:t xml:space="preserve"> </w:t>
      </w:r>
    </w:p>
    <w:p w:rsidR="00CD5F57" w:rsidRDefault="00EA77F6" w:rsidP="00934583">
      <w:pPr>
        <w:shd w:val="clear" w:color="auto" w:fill="FFFFFF"/>
        <w:spacing w:after="0" w:line="240" w:lineRule="auto"/>
        <w:rPr>
          <w:rFonts w:cs="Times New Roman"/>
          <w:noProof/>
          <w:sz w:val="18"/>
          <w:szCs w:val="18"/>
        </w:rPr>
      </w:pPr>
      <w:r>
        <w:rPr>
          <w:rFonts w:cs="Times New Roman"/>
          <w:noProof/>
          <w:sz w:val="18"/>
          <w:szCs w:val="18"/>
        </w:rPr>
        <w:t xml:space="preserve">        </w:t>
      </w:r>
      <w:r w:rsidR="00CD5F57" w:rsidRPr="00AC3A4D">
        <w:rPr>
          <w:rFonts w:cs="Times New Roman"/>
          <w:noProof/>
          <w:sz w:val="18"/>
          <w:szCs w:val="18"/>
        </w:rPr>
        <w:t>2226, 2009, doi: 10.1016/j.physa.2009.02.013.</w:t>
      </w:r>
    </w:p>
    <w:p w:rsidR="00934583" w:rsidRPr="00AC3A4D" w:rsidRDefault="00934583" w:rsidP="00934583">
      <w:pPr>
        <w:shd w:val="clear" w:color="auto" w:fill="FFFFFF"/>
        <w:spacing w:after="0" w:line="240" w:lineRule="auto"/>
        <w:rPr>
          <w:rFonts w:cs="Times New Roman"/>
          <w:noProof/>
          <w:sz w:val="18"/>
          <w:szCs w:val="18"/>
        </w:rPr>
      </w:pPr>
    </w:p>
    <w:p w:rsidR="00CD5F57" w:rsidRPr="00AC3A4D" w:rsidRDefault="00CD5F57" w:rsidP="00934583">
      <w:pPr>
        <w:widowControl w:val="0"/>
        <w:autoSpaceDE w:val="0"/>
        <w:autoSpaceDN w:val="0"/>
        <w:adjustRightInd w:val="0"/>
        <w:spacing w:after="0"/>
        <w:ind w:left="640" w:hanging="640"/>
        <w:rPr>
          <w:rFonts w:cs="Times New Roman"/>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371/journal.pone.0012200","ISSN":"19326203","PMID":"20808943","abstract":"Recent developments in network theory have allowed for the study of the structure and function of the human brain in terms of a network of interconnected components. Among the many nodes that form a network, some play a crucial role and are said to be central within the network structure. Central nodes may be identified via centrality metrics, with degree, betweenness, and eigenvector centrality being three of the most popular measures. Degree identifies the most connected nodes, whereas betweenness centrality identifies those located on the most traveled paths. Eigenvector centrality considers nodes connected to other high degree nodes as highly central. In the work presented here, we propose a new centrality metric called leverage centrality that considers the extent of connectivity of a node relative to the connectivity of its neighbors. The leverage centrality of a node in a network is determined by the extent to which its immediate neighbors rely on that node for information. Although similar in concept, there are essential differences between eigenvector and leverage centrality that are discussed in this manuscript. Degree, betweenness, eigenvector, and leverage centrality were compared using functional brain networks generated from healthy volunteers. Functional cartography was also used to identify neighborhood hubs (nodes with high degree within a network neighborhood). Provincial hubs provide structure within the local community, and connector hubs mediate connections between multiple communities. Leverage proved to yield information that was not captured by degree, betweenness, or eigenvector centrality and was more accurate at identifying neighborhood hubs. We propose that this metric may be able to identify critical nodes that are highly influential within the network. © 2010 Joyce et al.","author":[{"dropping-particle":"","family":"Joyce","given":"Karen E.","non-dropping-particle":"","parse-names":false,"suffix":""},{"dropping-particle":"","family":"Laurienti","given":"Paul J.","non-dropping-particle":"","parse-names":false,"suffix":""},{"dropping-particle":"","family":"Burdette","given":"Jonathan H.","non-dropping-particle":"","parse-names":false,"suffix":""},{"dropping-particle":"","family":"Hayasaka","given":"Satoru","non-dropping-particle":"","parse-names":false,"suffix":""}],"container-title":"PLoS ONE","id":"ITEM-1","issue":"8","issued":{"date-parts":[["2010"]]},"title":"A new measure of centrality for brain networks","type":"article-journal","volume":"5"},"uris":["http://www.mendeley.com/documents/?uuid=3f674dfd-20f4-41a3-aa82-f4a392310e87"]}],"mendeley":{"formattedCitation":"[12]","plainTextFormattedCitation":"[12]","previouslyFormattedCitation":"[12]"},"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13]</w:t>
      </w:r>
      <w:r w:rsidRPr="00AC3A4D">
        <w:rPr>
          <w:rFonts w:cs="Times New Roman"/>
          <w:sz w:val="18"/>
          <w:szCs w:val="18"/>
        </w:rPr>
        <w:fldChar w:fldCharType="end"/>
      </w:r>
      <w:r w:rsidRPr="00AC3A4D">
        <w:rPr>
          <w:rFonts w:cs="Times New Roman"/>
          <w:sz w:val="18"/>
          <w:szCs w:val="18"/>
        </w:rPr>
        <w:t xml:space="preserve"> K. E. Joyce, P. J. Laurienti, J. H. Burdette, and S. Hayasaka, “A new measure of centrality for brain networks,” PLoS One, vol. 5, no. 8, 2010, doi: 10.1371/journal.pone.0012200.</w:t>
      </w:r>
    </w:p>
    <w:p w:rsidR="009A0738" w:rsidRPr="00AC3A4D" w:rsidRDefault="009A0738" w:rsidP="00934583">
      <w:pPr>
        <w:widowControl w:val="0"/>
        <w:autoSpaceDE w:val="0"/>
        <w:autoSpaceDN w:val="0"/>
        <w:adjustRightInd w:val="0"/>
        <w:spacing w:after="0"/>
        <w:ind w:left="640" w:hanging="640"/>
        <w:rPr>
          <w:rFonts w:cs="Times New Roman"/>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09/MILCOM.2016.7795393","ISBN":"9781509037810","abstract":"Classifying an edge or a node within a network graph according to its bridging characteristics is an important structural measure that has many practical analytic applications. Bridging centrality is a relatively new graph-based centrality metric for classifying nodes serving as key structural connections between dense components. A global bridging centrality has been previously introduced and requires global knowledge of the entire graph structure to perform the centrality computation. Recently, a local bridging centrality variant was also introduced that can be calculated locally requiring only limited local neighborhood graph information. We introduce an extended model of the recently introduced local bridging centrality based upon the the concept of a local 'friends of friends' or 2-hop neighbor distance egocentric graph. We further develop and analyze the use of this extended centrality with both unweighted and weighted graph structures. Finally we present a series of comparative studies using a variety of graph models and examine ranking correlation comparisons with global bridging centrality results. Our analysis includes comparisons with both past literature models and newer temporal graph results of a 100-node mobile wireless network scenario with link weights representing dynamic reception quality.","author":[{"dropping-particle":"","family":"MacKer","given":"Joseph P.","non-dropping-particle":"","parse-names":false,"suffix":""}],"container-title":"Proceedings - IEEE Military Communications Conference MILCOM","id":"ITEM-1","issued":{"date-parts":[["2016"]]},"page":"600-605","title":"An improved local bridging centrality model for distributed network analytics","type":"article-journal"},"uris":["http://www.mendeley.com/documents/?uuid=823b8eca-8b03-4e7a-ad5c-1500a20cdf1b"]}],"mendeley":{"formattedCitation":"[13]","plainTextFormattedCitation":"[13]","previouslyFormattedCitation":"[13]"},"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14]</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J. P. MacKer, “An improved local bridging centrality model for distributed network analytics,” </w:t>
      </w:r>
      <w:r w:rsidRPr="00AC3A4D">
        <w:rPr>
          <w:rFonts w:cs="Times New Roman"/>
          <w:i/>
          <w:iCs/>
          <w:noProof/>
          <w:sz w:val="18"/>
          <w:szCs w:val="18"/>
        </w:rPr>
        <w:t>Proc. - IEEE Mil. Commun. Conf. MILCOM</w:t>
      </w:r>
      <w:r w:rsidRPr="00AC3A4D">
        <w:rPr>
          <w:rFonts w:cs="Times New Roman"/>
          <w:noProof/>
          <w:sz w:val="18"/>
          <w:szCs w:val="18"/>
        </w:rPr>
        <w:t>, pp. 600–605, 2016, doi: 10.1109/MILCOM.2016.7795393.</w:t>
      </w:r>
    </w:p>
    <w:p w:rsidR="00097843" w:rsidRPr="00AC3A4D" w:rsidRDefault="0009784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09/ICDE.2019.00059","author":[{"dropping-particle":"","family":"Chen","given":"Hongxu","non-dropping-particle":"","parse-names":false,"suffix":""},{"dropping-particle":"","family":"Yin","given":"Hongzhi","non-dropping-particle":"","parse-names":false,"suffix":""},{"dropping-particle":"","family":"Chen","given":"Tong","non-dropping-particle":"","parse-names":false,"suffix":""},{"dropping-particle":"","family":"Viet","given":"Quoc","non-dropping-particle":"","parse-names":false,"suffix":""},{"dropping-particle":"","family":"Nguyen","given":"Hung","non-dropping-particle":"","parse-names":false,"suffix":""},{"dropping-particle":"","family":"Xue","given":"Wen-chih Peng","non-dropping-particle":"","parse-names":false,"suffix":""}],"container-title":"2019 IEEE 35th International Conference on Data Engineering (ICDE)","id":"ITEM-1","issued":{"date-parts":[["2019"]]},"page":"590-601","publisher":"IEEE","title":"Exploiting Centrality Information with Graph Convolutions for Network Representation Learning","type":"article-journal"},"uris":["http://www.mendeley.com/documents/?uuid=abad160f-66ea-4b7d-a339-47e3a7ac292b"]}],"mendeley":{"formattedCitation":"[14]","plainTextFormattedCitation":"[14]","previouslyFormattedCitation":"[14]"},"properties":{"noteIndex":0},"schema":"https://github.com/citation-style-language/schema/raw/master/csl-citation.json"}</w:instrText>
      </w:r>
      <w:r w:rsidRPr="00AC3A4D">
        <w:rPr>
          <w:rFonts w:cs="Times New Roman"/>
          <w:sz w:val="18"/>
          <w:szCs w:val="18"/>
        </w:rPr>
        <w:fldChar w:fldCharType="separate"/>
      </w:r>
      <w:r w:rsidR="009A0738" w:rsidRPr="00AC3A4D">
        <w:rPr>
          <w:rFonts w:cs="Times New Roman"/>
          <w:noProof/>
          <w:sz w:val="18"/>
          <w:szCs w:val="18"/>
        </w:rPr>
        <w:t>[15</w:t>
      </w:r>
      <w:r w:rsidRPr="00AC3A4D">
        <w:rPr>
          <w:rFonts w:cs="Times New Roman"/>
          <w:noProof/>
          <w:sz w:val="18"/>
          <w:szCs w:val="18"/>
        </w:rPr>
        <w:t>]</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H. Chen, H. Yin, T. Chen, Q. Viet, H. Nguyen, and W. P. Xue, “Exploiting Centrality Information with Graph Convolutions for Network Representation Learning,” </w:t>
      </w:r>
      <w:r w:rsidRPr="00AC3A4D">
        <w:rPr>
          <w:rFonts w:cs="Times New Roman"/>
          <w:i/>
          <w:iCs/>
          <w:noProof/>
          <w:sz w:val="18"/>
          <w:szCs w:val="18"/>
        </w:rPr>
        <w:t>2019 IEEE 35th Int. Conf. Data Eng.</w:t>
      </w:r>
      <w:r w:rsidRPr="00AC3A4D">
        <w:rPr>
          <w:rFonts w:cs="Times New Roman"/>
          <w:noProof/>
          <w:sz w:val="18"/>
          <w:szCs w:val="18"/>
        </w:rPr>
        <w:t>, pp. 590–601, 2019, doi: 10.1109/ICDE.2019.00059.</w:t>
      </w:r>
    </w:p>
    <w:p w:rsidR="00097843" w:rsidRPr="00AC3A4D" w:rsidRDefault="0009784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09/CASON.2011.6085951","ISBN":"9781457711312","abstract":"Multi-layered social networks reflect complex relationships existing in modern interconnected IT systems. In such a network each pair of nodes may be linked by many edges that correspond to different communication or collaboration user activities. Multi-layered degree centrality for multi-layered social networks is presented in the paper. Experimental studies were carried out on data collected from the real Web 2.0 site. The multi-layered social network extracted from this data consists of ten distinct layers and the network analysis was performed for different degree centralities measures. © 2011 IEEE.","author":[{"dropping-particle":"","family":"Bródka","given":"Piotr","non-dropping-particle":"","parse-names":false,"suffix":""},{"dropping-particle":"","family":"Skibicki","given":"Krzysztof","non-dropping-particle":"","parse-names":false,"suffix":""},{"dropping-particle":"","family":"Kazienko","given":"Przemysław","non-dropping-particle":"","parse-names":false,"suffix":""},{"dropping-particle":"","family":"Musiał","given":"Katarzyna","non-dropping-particle":"","parse-names":false,"suffix":""}],"container-title":"Proceedings of the 2011 International Conference on Computational Aspects of Social Networks, CASoN'11","id":"ITEM-1","issued":{"date-parts":[["2011"]]},"page":"237-242","title":"A degree centrality in multi-layered social network","type":"article-journal"},"uris":["http://www.mendeley.com/documents/?uuid=fef31819-d27f-4b82-b0a7-5e096aac5014"]}],"mendeley":{"formattedCitation":"[15]","plainTextFormattedCitation":"[15]","previouslyFormattedCitation":"[15]"},"properties":{"noteIndex":0},"schema":"https://github.com/citation-style-language/schema/raw/master/csl-citation.json"}</w:instrText>
      </w:r>
      <w:r w:rsidRPr="00AC3A4D">
        <w:rPr>
          <w:rFonts w:cs="Times New Roman"/>
          <w:sz w:val="18"/>
          <w:szCs w:val="18"/>
        </w:rPr>
        <w:fldChar w:fldCharType="separate"/>
      </w:r>
      <w:r w:rsidR="009A0738" w:rsidRPr="00AC3A4D">
        <w:rPr>
          <w:rFonts w:cs="Times New Roman"/>
          <w:noProof/>
          <w:sz w:val="18"/>
          <w:szCs w:val="18"/>
        </w:rPr>
        <w:t>[16</w:t>
      </w:r>
      <w:r w:rsidRPr="00AC3A4D">
        <w:rPr>
          <w:rFonts w:cs="Times New Roman"/>
          <w:noProof/>
          <w:sz w:val="18"/>
          <w:szCs w:val="18"/>
        </w:rPr>
        <w:t>]</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P. Bródka, K. Skibicki, P. Kazienko, and K. Musiał, “A degree centrality in multi-layered social</w:t>
      </w:r>
    </w:p>
    <w:p w:rsidR="00097843" w:rsidRPr="00AC3A4D" w:rsidRDefault="00097843" w:rsidP="00934583">
      <w:pPr>
        <w:widowControl w:val="0"/>
        <w:autoSpaceDE w:val="0"/>
        <w:autoSpaceDN w:val="0"/>
        <w:adjustRightInd w:val="0"/>
        <w:spacing w:after="0"/>
        <w:ind w:left="640" w:hanging="640"/>
        <w:rPr>
          <w:rFonts w:cs="Times New Roman"/>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author":[{"dropping-particle":"","family":"Culotta","given":"Aron","non-dropping-particle":"","parse-names":false,"suffix":""},{"dropping-particle":"","family":"Cutler","given":"Jennifer","non-dropping-particle":"","parse-names":false,"suffix":""}],"id":"ITEM-1","issued":{"date-parts":[["2016"]]},"page":"389-408","title":"Predicting Twitter User Demographics using Distant Supervision from Website Traffic Data","type":"article-journal","volume":"55"},"uris":["http://www.mendeley.com/documents/?uuid=a53193fa-d22e-48c6-84aa-b414af6e7d36"]}],"mendeley":{"formattedCitation":"[16]","plainTextFormattedCitation":"[16]","previouslyFormattedCitation":"[16]"},"properties":{"noteIndex":0},"schema":"https://github.com/citation-style-language/schema/raw/master/csl-citation.json"}</w:instrText>
      </w:r>
      <w:r w:rsidRPr="00AC3A4D">
        <w:rPr>
          <w:rFonts w:cs="Times New Roman"/>
          <w:sz w:val="18"/>
          <w:szCs w:val="18"/>
        </w:rPr>
        <w:fldChar w:fldCharType="separate"/>
      </w:r>
      <w:r w:rsidR="009A0738" w:rsidRPr="00AC3A4D">
        <w:rPr>
          <w:rFonts w:cs="Times New Roman"/>
          <w:noProof/>
          <w:sz w:val="18"/>
          <w:szCs w:val="18"/>
        </w:rPr>
        <w:t>[17</w:t>
      </w:r>
      <w:r w:rsidRPr="00AC3A4D">
        <w:rPr>
          <w:rFonts w:cs="Times New Roman"/>
          <w:noProof/>
          <w:sz w:val="18"/>
          <w:szCs w:val="18"/>
        </w:rPr>
        <w:t>]</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A. Culotta and J. Cutler, “Predicting Twitter User Demographics using Distant Supervision from Website Traffic Data,” vol. 55, pp. 389–408, 2016.</w:t>
      </w:r>
    </w:p>
    <w:p w:rsidR="00097843" w:rsidRPr="00AC3A4D" w:rsidRDefault="0009784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author":[{"dropping-particle":"","family":"Mccallum","given":"Andrew","non-dropping-particle":"","parse-names":false,"suffix":""}],"id":"ITEM-1","issued":{"date-parts":[["2007"]]},"page":"249-272","title":"Topic and Role Discovery in Social Networks with Experiments on Enron and Academic Email","type":"article-journal","volume":"30"},"uris":["http://www.mendeley.com/documents/?uuid=08f4b0cc-2d84-4b0d-866e-61f709869b4e"]}],"mendeley":{"formattedCitation":"[17]","plainTextFormattedCitation":"[17]","previouslyFormattedCitation":"[17]"},"properties":{"noteIndex":0},"schema":"https://github.com/citation-style-language/schema/raw/master/csl-citation.json"}</w:instrText>
      </w:r>
      <w:r w:rsidRPr="00AC3A4D">
        <w:rPr>
          <w:rFonts w:cs="Times New Roman"/>
          <w:sz w:val="18"/>
          <w:szCs w:val="18"/>
        </w:rPr>
        <w:fldChar w:fldCharType="separate"/>
      </w:r>
      <w:r w:rsidR="009A0738" w:rsidRPr="00AC3A4D">
        <w:rPr>
          <w:rFonts w:cs="Times New Roman"/>
          <w:noProof/>
          <w:sz w:val="18"/>
          <w:szCs w:val="18"/>
        </w:rPr>
        <w:t>[18</w:t>
      </w:r>
      <w:r w:rsidRPr="00AC3A4D">
        <w:rPr>
          <w:rFonts w:cs="Times New Roman"/>
          <w:noProof/>
          <w:sz w:val="18"/>
          <w:szCs w:val="18"/>
        </w:rPr>
        <w:t>]</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A. Mccallum, “Topic and Role Discovery in Social Networks with Experiments on Enron and Academic Email,” vol. 30, pp. 249–272, 2007.</w:t>
      </w:r>
    </w:p>
    <w:p w:rsidR="00097843" w:rsidRPr="00AC3A4D" w:rsidRDefault="00097843"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abstract":"Large real-world graphs tend to be sparse, but they often contain many densely connected subgraphs and exhibit high clustering coefficients. While recent random graph models can capture this sparsity, they ignore the local density, or vice versa. We develop a Bayesian nonparametric graph model based on random edge clique covers, and show that this model can capture power law degree distribution, global sparsity and non-vanishing local clustering coefficient. This distribution can be used directly as a prior on observed graphs, or as part of a hierarchical Bayesian model for inferring latent graph structures.","author":[{"dropping-particle":"","family":"Williamson","given":"Sinead A.","non-dropping-particle":"","parse-names":false,"suffix":""},{"dropping-particle":"","family":"Tec","given":"Mauricio","non-dropping-particle":"","parse-names":false,"suffix":""}],"container-title":"35th Conference on Uncertainty in Artificial Intelligence, UAI 2019","id":"ITEM-1","issued":{"date-parts":[["2019"]]},"title":"Random clique covers for graphs with local density and global sparsity","type":"article-journal"},"uris":["http://www.mendeley.com/documents/?uuid=8f0e0ae5-78e4-4ac2-9cfa-6cdfafdbbb7c"]}],"mendeley":{"formattedCitation":"[18]","plainTextFormattedCitation":"[18]","previouslyFormattedCitation":"[18]"},"properties":{"noteIndex":0},"schema":"https://github.com/citation-style-language/schema/raw/master/csl-citation.json"}</w:instrText>
      </w:r>
      <w:r w:rsidRPr="00AC3A4D">
        <w:rPr>
          <w:rFonts w:cs="Times New Roman"/>
          <w:sz w:val="18"/>
          <w:szCs w:val="18"/>
        </w:rPr>
        <w:fldChar w:fldCharType="separate"/>
      </w:r>
      <w:r w:rsidR="009A0738" w:rsidRPr="00AC3A4D">
        <w:rPr>
          <w:rFonts w:cs="Times New Roman"/>
          <w:noProof/>
          <w:sz w:val="18"/>
          <w:szCs w:val="18"/>
        </w:rPr>
        <w:t>[19</w:t>
      </w:r>
      <w:r w:rsidRPr="00AC3A4D">
        <w:rPr>
          <w:rFonts w:cs="Times New Roman"/>
          <w:noProof/>
          <w:sz w:val="18"/>
          <w:szCs w:val="18"/>
        </w:rPr>
        <w:t>]</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S. A. Williamson and M. Tec, “Random clique covers for graphs with local density and global sparsity,” </w:t>
      </w:r>
      <w:r w:rsidRPr="00AC3A4D">
        <w:rPr>
          <w:rFonts w:cs="Times New Roman"/>
          <w:i/>
          <w:iCs/>
          <w:noProof/>
          <w:sz w:val="18"/>
          <w:szCs w:val="18"/>
        </w:rPr>
        <w:t>35th Conf. Uncertain. Artif. Intell. UAI 2019</w:t>
      </w:r>
      <w:r w:rsidRPr="00AC3A4D">
        <w:rPr>
          <w:rFonts w:cs="Times New Roman"/>
          <w:noProof/>
          <w:sz w:val="18"/>
          <w:szCs w:val="18"/>
        </w:rPr>
        <w:t>, 2019.</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09/TPAMI.2004.75","ISSN":"01628828","abstract":"We present an algorithm for graph isomorphism and subgraph isomorphism suited for dealing with large graphs. A first version of the algorithm has been presented in a previous paper, where we examined its performance for the isomorphism of small and medium size graphs. The algorithm is improved here to reduce its spatial complexity and to achieve a better performance on large graphs; its features are analyzed in detail with special reference to time and memory requirements. The results of a testing performed on a publicly available database of synthetically generated graphs and on graphs relative to a real application dealing with technical drawings are presented, confirming the effectiveness of the approach, especially when working with large graphs. © 2004 IEEE.","author":[{"dropping-particle":"","family":"Cordella","given":"Luigi P.","non-dropping-particle":"","parse-names":false,"suffix":""},{"dropping-particle":"","family":"Foggia","given":"Pasquale","non-dropping-particle":"","parse-names":false,"suffix":""},{"dropping-particle":"","family":"Sansone","given":"Carlo","non-dropping-particle":"","parse-names":false,"suffix":""},{"dropping-particle":"","family":"Vento","given":"Mario","non-dropping-particle":"","parse-names":false,"suffix":""}],"container-title":"IEEE Transactions on Pattern Analysis and Machine Intelligence","id":"ITEM-1","issue":"10","issued":{"date-parts":[["2004"]]},"page":"1367-1372","title":"A (sub)graph isomorphism algorithm for matching large graphs","type":"article-journal","volume":"26"},"uris":["http://www.mendeley.com/documents/?uuid=59a43792-85f3-4aac-a90b-b2d59f99366c"]}],"mendeley":{"formattedCitation":"[19]","plainTextFormattedCitation":"[19]","previouslyFormattedCitation":"[19]"},"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0]</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L. P. Cordella, P. Foggia, C. Sansone, and M. Vento, “A (sub)graph isomorphism algorithm for matching large graphs,” </w:t>
      </w:r>
      <w:r w:rsidRPr="00AC3A4D">
        <w:rPr>
          <w:rFonts w:cs="Times New Roman"/>
          <w:i/>
          <w:iCs/>
          <w:noProof/>
          <w:sz w:val="18"/>
          <w:szCs w:val="18"/>
        </w:rPr>
        <w:t>IEEE Trans. Pattern Anal. Mach. Intell.</w:t>
      </w:r>
      <w:r w:rsidRPr="00AC3A4D">
        <w:rPr>
          <w:rFonts w:cs="Times New Roman"/>
          <w:noProof/>
          <w:sz w:val="18"/>
          <w:szCs w:val="18"/>
        </w:rPr>
        <w:t>, vol. 26, no. 10, pp. 1367–1372, 2004, doi: 10.1109/TPAMI.2004.75.</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lastRenderedPageBreak/>
        <w:fldChar w:fldCharType="begin" w:fldLock="1"/>
      </w:r>
      <w:r w:rsidRPr="00AC3A4D">
        <w:rPr>
          <w:rFonts w:cs="Times New Roman"/>
          <w:sz w:val="18"/>
          <w:szCs w:val="18"/>
        </w:rPr>
        <w:instrText>ADDIN CSL_CITATION {"citationItems":[{"id":"ITEM-1","itemData":{"DOI":"10.1109/ICECUBE.2016.7495209","ISBN":"9781509012527","abstract":"Micro-blogging has become a very popular trend among the users of online social networks. As of January 2016, 6000 tweets are tweeted on twitter per second, Although Twitter provides a list of most popular topics people tweet about known as Trending Topics in real time, and one must have good knowledge about the current #hashtags to have the understanding of the topics. Therefore, it is interesting to explore the techniques to classify these topics into general categories with high accuracy for better information retrieval. In this paper, we explore the utilization of graph centrality measures to classify tweets accuracy. In our classifier we build graphs from the input texts, and then use properties of these graphs to classify them. We have tested the resulting technique by classifying Twitter messages in belonging to trending topic of #eq2015 and then classifying them in subtopics based on geographical information.","author":[{"dropping-particle":"","family":"Hussain","given":"Jaffar","non-dropping-particle":"","parse-names":false,"suffix":""},{"dropping-particle":"","family":"Islam","given":"Muhammad Arshad","non-dropping-particle":"","parse-names":false,"suffix":""}],"container-title":"2016 International Conference on Computing, Electronic and Electrical Engineering, ICE Cube 2016 - Proceedings","id":"ITEM-1","issued":{"date-parts":[["2016"]]},"page":"126-137","title":"Evaluation of graph centrality measures for tweet classification","type":"article-journal"},"uris":["http://www.mendeley.com/documents/?uuid=fbad252d-05e7-4673-8d05-c710dfa53018"]}],"mendeley":{"formattedCitation":"[20]","plainTextFormattedCitation":"[20]","previouslyFormattedCitation":"[20]"},"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1]</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J. Hussain and M. A. Islam, “Evaluation of graph centrality measures for tweet classification,” </w:t>
      </w:r>
      <w:r w:rsidRPr="00AC3A4D">
        <w:rPr>
          <w:rFonts w:cs="Times New Roman"/>
          <w:i/>
          <w:iCs/>
          <w:noProof/>
          <w:sz w:val="18"/>
          <w:szCs w:val="18"/>
        </w:rPr>
        <w:t>2016 Int. Conf. Comput. Electron. Electr. Eng. ICE Cube 2016 - Proc.</w:t>
      </w:r>
      <w:r w:rsidRPr="00AC3A4D">
        <w:rPr>
          <w:rFonts w:cs="Times New Roman"/>
          <w:noProof/>
          <w:sz w:val="18"/>
          <w:szCs w:val="18"/>
        </w:rPr>
        <w:t>, pp. 126–137, 2016, doi: 10.1109/ICECUBE.2016.7495209.</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77/1065912915580135","author":[{"dropping-particle":"","family":"Miller","given":"Patrick R","non-dropping-particle":"","parse-names":false,"suffix":""},{"dropping-particle":"","family":"Bobkowski","given":"Piotr S","non-dropping-particle":"","parse-names":false,"suffix":""},{"dropping-particle":"","family":"Maliniak","given":"Daniel","non-dropping-particle":"","parse-names":false,"suffix":""},{"dropping-particle":"","family":"Rapoport","given":"Ronald B","non-dropping-particle":"","parse-names":false,"suffix":""}],"id":"ITEM-1","issued":{"date-parts":[["2015"]]},"title":"Talking Politics on Facebook : Network Centrality and Political Discussion Practices in Social Media","type":"article-journal"},"uris":["http://www.mendeley.com/documents/?uuid=e3489377-ecb4-40de-9647-29069b66e6c6"]}],"mendeley":{"formattedCitation":"[21]","plainTextFormattedCitation":"[21]","previouslyFormattedCitation":"[21]"},"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2]</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P. R. Miller, P. S. Bobkowski, D. Maliniak, and R. B. Rapoport, “Talking Politics on Facebook : Network Centrality and Political Discussion Practices in Social Media,” 2015, doi: 10.1177/1065912915580135.s</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11/acer.13906","ISSN":"15300277","PMID":"30326140","abstract":"Background: Few Internet smoking cessation programs specifically address the impact of alcohol use during a quit attempt, despite its common role in relapse. This study used topic modeling to describe the most prevalent topics about alcohol in an online smoking cessation community, the prevalence of negative sentiment expressed about alcohol use in the context of a quit attempt (i.e., alcohol should be limited or avoided during a quit attempt) within topics, and the degree to which topics differed by user social connectivity within the network. Methods: Data were analyzed from posts from the online community of a larger Internet cessation program, spanning January 1, 2012 to May 31, 2015 and included records of 814,258 online posts. Posts containing alcohol-related content (n = 7,199) were coded via supervised machine learning text classification to determine whether the post expressed negative sentiment about drinking in the context of a quit attempt. Correlated topic modeling (CTM) was used to identify a set of 10 topics of at least 1% prevalence based on the frequency of word occurrences among alcohol-related posts; the distribution of negative sentiment and user social network connectivity was examined across the most salient topics. Results: Three salient topics (with prevalence ≥10%) emerged from the CTM, with distinct themes of (i) cravings and temptations; (ii) parallel between nicotine addiction and alcoholism; and (iii) celebratory discussions of quit milestones including “virtual” alcohol use and toasts. Most topics skewed toward nonnegative sentiment about alcohol. The prevalence of each topic differed by users’ social connectivity in the network. Conclusions: Future work should examine whether outcomes in Internet interventions are improved by tailoring social network content to match user characteristics, topics, and network behavior.","author":[{"dropping-particle":"","family":"Cohn","given":"Amy M.","non-dropping-particle":"","parse-names":false,"suffix":""},{"dropping-particle":"","family":"Amato","given":"Michael S.","non-dropping-particle":"","parse-names":false,"suffix":""},{"dropping-particle":"","family":"Zhao","given":"Kang","non-dropping-particle":"","parse-names":false,"suffix":""},{"dropping-particle":"","family":"Wang","given":"Xi","non-dropping-particle":"","parse-names":false,"suffix":""},{"dropping-particle":"","family":"Cha","given":"Sarah","non-dropping-particle":"","parse-names":false,"suffix":""},{"dropping-particle":"","family":"Pearson","given":"Jennifer L.","non-dropping-particle":"","parse-names":false,"suffix":""},{"dropping-particle":"","family":"Papandonatos","given":"George D.","non-dropping-particle":"","parse-names":false,"suffix":""},{"dropping-particle":"","family":"Graham","given":"Amanda L.","non-dropping-particle":"","parse-names":false,"suffix":""}],"container-title":"Alcoholism: Clinical and Experimental Research","id":"ITEM-1","issue":"1","issued":{"date-parts":[["2019"]]},"page":"108-114","title":"Discussions of Alcohol Use in an Online Social Network for Smoking Cessation: Analysis of Topics, Sentiment, and Social Network Centrality","type":"article-journal","volume":"43"},"uris":["http://www.mendeley.com/documents/?uuid=45ba5142-2fdf-48f7-a44a-3a82392ffe3b"]}],"mendeley":{"formattedCitation":"[22]","plainTextFormattedCitation":"[22]","previouslyFormattedCitation":"[22]"},"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3]</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A. M. Cohn </w:t>
      </w:r>
      <w:r w:rsidRPr="00AC3A4D">
        <w:rPr>
          <w:rFonts w:cs="Times New Roman"/>
          <w:i/>
          <w:iCs/>
          <w:noProof/>
          <w:sz w:val="18"/>
          <w:szCs w:val="18"/>
        </w:rPr>
        <w:t>et al.</w:t>
      </w:r>
      <w:r w:rsidRPr="00AC3A4D">
        <w:rPr>
          <w:rFonts w:cs="Times New Roman"/>
          <w:noProof/>
          <w:sz w:val="18"/>
          <w:szCs w:val="18"/>
        </w:rPr>
        <w:t xml:space="preserve">, “Discussions of Alcohol Use in an Online Social Network for Smoking Cessation: Analysis of Topics, Sentiment, and Social Network Centrality,” </w:t>
      </w:r>
      <w:r w:rsidRPr="00AC3A4D">
        <w:rPr>
          <w:rFonts w:cs="Times New Roman"/>
          <w:i/>
          <w:iCs/>
          <w:noProof/>
          <w:sz w:val="18"/>
          <w:szCs w:val="18"/>
        </w:rPr>
        <w:t>Alcohol. Clin. Exp. Res.</w:t>
      </w:r>
      <w:r w:rsidRPr="00AC3A4D">
        <w:rPr>
          <w:rFonts w:cs="Times New Roman"/>
          <w:noProof/>
          <w:sz w:val="18"/>
          <w:szCs w:val="18"/>
        </w:rPr>
        <w:t>, vol. 43, no. 1, pp. 108–114, 2019, doi: 10.1111/acer.13906.</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77/0003122409359164","ISBN":"0003122409","ISSN":"00031224","abstract":"This article uses Academy Award nominations for acting to explore how artistic achievement is situated within a collaborative context. Assessment of individual effort is particularly difficult in film because quality is not transparent, but the project-based nature of the field allows us to observe individuals in multiple collaborative contexts. We address these issues with analyses of the top-10 credited roles from films released in theaters between 1936 and 2005. Controlling for an actor's personal history and the basic traits of a film, we explore two predictions. First, we find that status, as measured by asymmetric centrality in the network of screen credits, is an efficient measure of star power and mediates the relationship between experience and formal artistic consecration. Second, we find that actors are most likely to be consecrated when working with elite collaborators. We conclude by arguing that selection into privileged work teams provides cumulative advantage. © American Sociological Association 2010.","author":[{"dropping-particle":"","family":"Rossman","given":"Gabriel","non-dropping-particle":"","parse-names":false,"suffix":""},{"dropping-particle":"","family":"Esparza","given":"Nicole","non-dropping-particle":"","parse-names":false,"suffix":""},{"dropping-particle":"","family":"Bonacich","given":"Phillip","non-dropping-particle":"","parse-names":false,"suffix":""}],"container-title":"American Sociological Review","id":"ITEM-1","issue":"1","issued":{"date-parts":[["2010"]]},"page":"31-51","title":"I'd like to thank the academy, team spillovers, and network centrality","type":"article-journal","volume":"75"},"uris":["http://www.mendeley.com/documents/?uuid=1616e5e0-353e-4817-9f5e-db95235ae221"]}],"mendeley":{"formattedCitation":"[23]","plainTextFormattedCitation":"[23]","previouslyFormattedCitation":"[23]"},"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4]</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G. Rossman, N. Esparza, and P. Bonacich, “I’d like to thank the academy, team spillovers, and network centrality,” </w:t>
      </w:r>
      <w:r w:rsidRPr="00AC3A4D">
        <w:rPr>
          <w:rFonts w:cs="Times New Roman"/>
          <w:i/>
          <w:iCs/>
          <w:noProof/>
          <w:sz w:val="18"/>
          <w:szCs w:val="18"/>
        </w:rPr>
        <w:t>Am. Sociol. Rev.</w:t>
      </w:r>
      <w:r w:rsidRPr="00AC3A4D">
        <w:rPr>
          <w:rFonts w:cs="Times New Roman"/>
          <w:noProof/>
          <w:sz w:val="18"/>
          <w:szCs w:val="18"/>
        </w:rPr>
        <w:t>, vol. 75, no. 1, pp. 31–51, 2010, doi: 10.1177/0003122409359164.</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45/1326561.1326570","ISSN":"15591131","abstract":"One of the central problems in studying and understanding complex networks, such as online social networks or World Wide Web, is to discover hidden, either physically (e.g., interactions or hyperlinks) or logically (e.g., profiles or semantics) well-defined topological structures. From a practical point of view, a good example of such structures would be so-called network communities. Earlier studies have introduced various formulations as well as methods for the problem of identifying or extracting communities. While each of them has pros and cons as far as the effectiveness and efficiency are concerned, almost none of them has explicitly dealt with the potential relationship between the global topological property of a network and the local property of individual nodes. In order to study this problem, this paper presents a new algorithm, called ICS, which aims to discover natural network communities by inferring from the local information of nodes inherently hidden in networks based on a new centrality, that is, clustering centrality, which is a generalization of eigenvector centrality. As compared with existing methods, our method runs efficiently with a good clustering performance. Additionally, it is insensitive to its built-in parameters and prior knowledge.","author":[{"dropping-particle":"","family":"Yang","given":"Bo","non-dropping-particle":"","parse-names":false,"suffix":""},{"dropping-particle":"","family":"Liu","given":"Jiming","non-dropping-particle":"","parse-names":false,"suffix":""}],"container-title":"ACM Transactions on the Web","id":"ITEM-1","issue":"1","issued":{"date-parts":[["2008"]]},"title":"Discovering global network communities based on local centralities","type":"article-journal","volume":"2"},"uris":["http://www.mendeley.com/documents/?uuid=4f0e93ef-fb5d-4378-9ccf-ec16fce24fe9"]}],"mendeley":{"formattedCitation":"[24]","plainTextFormattedCitation":"[24]","previouslyFormattedCitation":"[24]"},"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5]</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B. Yang and J. Liu, “Discovering global network communities based on local centralities,” </w:t>
      </w:r>
      <w:r w:rsidRPr="00AC3A4D">
        <w:rPr>
          <w:rFonts w:cs="Times New Roman"/>
          <w:i/>
          <w:iCs/>
          <w:noProof/>
          <w:sz w:val="18"/>
          <w:szCs w:val="18"/>
        </w:rPr>
        <w:t>ACM Trans. Web</w:t>
      </w:r>
      <w:r w:rsidRPr="00AC3A4D">
        <w:rPr>
          <w:rFonts w:cs="Times New Roman"/>
          <w:noProof/>
          <w:sz w:val="18"/>
          <w:szCs w:val="18"/>
        </w:rPr>
        <w:t>, vol. 2, no. 1, 2008, doi: 10.1145/1326561.1326570.</w:t>
      </w:r>
    </w:p>
    <w:p w:rsidR="009A0738" w:rsidRPr="00AC3A4D" w:rsidRDefault="009A0738"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2137c3df-8e14-4fb0-8dba-8cf1f6f0a57d"]}],"mendeley":{"formattedCitation":"[10]","plainTextFormattedCitation":"[10]","previouslyFormattedCitation":"[10]"},"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6]</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Y. Zhang, X. Wang, P. Zeng, and X. Chen, “Centrality characteristics of road network patterns of traffic analysis zones,” </w:t>
      </w:r>
      <w:r w:rsidRPr="00AC3A4D">
        <w:rPr>
          <w:rFonts w:cs="Times New Roman"/>
          <w:i/>
          <w:iCs/>
          <w:noProof/>
          <w:sz w:val="18"/>
          <w:szCs w:val="18"/>
        </w:rPr>
        <w:t>Transp. Res. Rec.</w:t>
      </w:r>
      <w:r w:rsidRPr="00AC3A4D">
        <w:rPr>
          <w:rFonts w:cs="Times New Roman"/>
          <w:noProof/>
          <w:sz w:val="18"/>
          <w:szCs w:val="18"/>
        </w:rPr>
        <w:t>, no. 2256, pp. 16–24, 2011, doi: 10.3141/2256-03.</w:t>
      </w:r>
    </w:p>
    <w:p w:rsidR="00AC3A4D" w:rsidRPr="00AC3A4D"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16/j.tourman.2012.03.005","ISSN":"02615177","abstract":"The aim of this study is to identify and classify villages according to their spatial centralities, considering rural amenity resources, for integrated tourism management. Rural tourism is an important means of regional economic development because it permits new infrastructure to be developed and helps retain existing amenities. This study took place in Korea, where little attention has been given to an integrated rural tourism planning perspective, thereby undermining current initiatives. In this study, 43 villages in Jangheung-gun and Jeollanam-do were assessed and the centralities were measured using geographic information systems (GIS) and network analysis. The results show that Okdang-ri is the spatial core village supported by Yongjeon-ri and Bangchon-ri, thereby permitting a more effective provision of services. In addition, Inam-ri and Unheung-ri were identified as the sub-core villages of the two sub-groups, while Deogam-ri served as the connection node between these groups. This study demonstrates the applicability of centrality indices for evaluating spatial characteristics such as role, accessibility, and influence on surrounding villages for integrated tourism management. © 2012 Elsevier Ltd.","author":[{"dropping-particle":"","family":"Lee","given":"Sang Hyun","non-dropping-particle":"","parse-names":false,"suffix":""},{"dropping-particle":"","family":"Choi","given":"Jin Yong","non-dropping-particle":"","parse-names":false,"suffix":""},{"dropping-particle":"","family":"Yoo","given":"Seung Hwan","non-dropping-particle":"","parse-names":false,"suffix":""},{"dropping-particle":"","family":"Oh","given":"Yun Gyeong","non-dropping-particle":"","parse-names":false,"suffix":""}],"container-title":"Tourism Management","id":"ITEM-1","issued":{"date-parts":[["2013"]]},"page":"14-24","publisher":"Elsevier Ltd","title":"Evaluating spatial centrality for integrated tourism management in rural areas using GIS and network analysis","type":"article-journal","volume":"34"},"uris":["http://www.mendeley.com/documents/?uuid=acb68d81-6dbd-4a05-a862-aee98e92e722"]}],"mendeley":{"formattedCitation":"[25]","plainTextFormattedCitation":"[25]","previouslyFormattedCitation":"[25]"},"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7]</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S. H. Lee, J. Y. Choi, S. H. Yoo, and Y. G. Oh, “Evaluating spatial centrality for integrated tourism management in rural areas using GIS and network analysis,” </w:t>
      </w:r>
      <w:r w:rsidRPr="00AC3A4D">
        <w:rPr>
          <w:rFonts w:cs="Times New Roman"/>
          <w:i/>
          <w:iCs/>
          <w:noProof/>
          <w:sz w:val="18"/>
          <w:szCs w:val="18"/>
        </w:rPr>
        <w:t>Tour. Manag.</w:t>
      </w:r>
      <w:r w:rsidRPr="00AC3A4D">
        <w:rPr>
          <w:rFonts w:cs="Times New Roman"/>
          <w:noProof/>
          <w:sz w:val="18"/>
          <w:szCs w:val="18"/>
        </w:rPr>
        <w:t>, vol. 34, pp. 14–24, 2013, doi: 10.1016/j.tourman.2012.03.005.</w:t>
      </w:r>
    </w:p>
    <w:p w:rsidR="00AC3A4D" w:rsidRPr="00AC3A4D"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016/S0378-8733(98)00010-0","ISSN":"03788733","abstract":"This paper addresses the issue of the applicability of various network measures (provided by analysis programs such as UCINET) for the analysis of a disease transmission network. A simulation was conducted to estimate HIV transmission probabilities within an empirical network of cocaine injectors. The results of the simulation were then used as a criterion to evaluate network measures of disease vulnerability and infectivity. The analysis concludes that, for the type of disease transmission network studied, relatively simple ego-network-based network measures can be adequate to the measurement of vulnerability to disease and infectivity.","author":[{"dropping-particle":"","family":"Bell","given":"David C.","non-dropping-particle":"","parse-names":false,"suffix":""},{"dropping-particle":"","family":"Atkinson","given":"John S.","non-dropping-particle":"","parse-names":false,"suffix":""},{"dropping-particle":"","family":"Carlson","given":"Jerry W.","non-dropping-particle":"","parse-names":false,"suffix":""}],"container-title":"Social Networks","id":"ITEM-1","issue":"1","issued":{"date-parts":[["1999"]]},"page":"1-21","title":"Centrality measures for disease transmission networks","type":"article-journal","volume":"21"},"uris":["http://www.mendeley.com/documents/?uuid=3a09bb1c-4311-410e-904d-06859f47b4cb"]}],"mendeley":{"formattedCitation":"[26]","plainTextFormattedCitation":"[26]","previouslyFormattedCitation":"[26]"},"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8]</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D. C. Bell, J. S. Atkinson, and J. W. Carlson, “Centrality measures for disease transmission networks,” </w:t>
      </w:r>
      <w:r w:rsidRPr="00AC3A4D">
        <w:rPr>
          <w:rFonts w:cs="Times New Roman"/>
          <w:i/>
          <w:iCs/>
          <w:noProof/>
          <w:sz w:val="18"/>
          <w:szCs w:val="18"/>
        </w:rPr>
        <w:t>Soc. Networks</w:t>
      </w:r>
      <w:r w:rsidRPr="00AC3A4D">
        <w:rPr>
          <w:rFonts w:cs="Times New Roman"/>
          <w:noProof/>
          <w:sz w:val="18"/>
          <w:szCs w:val="18"/>
        </w:rPr>
        <w:t>, vol. 21, no. 1, pp. 1–21, 1999, doi: 10.1016/S0378-8733(98)00010-0.</w:t>
      </w:r>
    </w:p>
    <w:p w:rsidR="00AC3A4D" w:rsidRPr="00AC3A4D"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author":[{"dropping-particle":"","family":"Narayanan","given":"Shivaram","non-dropping-particle":"","parse-names":false,"suffix":""}],"id":"ITEM-1","issued":{"date-parts":[["2005"]]},"title":"The Betweenness Centrality Of Biological Networks A Study of Betweenness Centrality","type":"article-journal"},"uris":["http://www.mendeley.com/documents/?uuid=32154d58-b2fe-498d-ba94-12f5a14d5e83"]}],"mendeley":{"formattedCitation":"[27]","plainTextFormattedCitation":"[27]","previouslyFormattedCitation":"[27]"},"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29]</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S. Narayanan, “The Betweenness Centrality Of Biological Networks A Study of Betweenness Centrality,” 2005.</w:t>
      </w:r>
    </w:p>
    <w:p w:rsidR="00AC3A4D" w:rsidRPr="00AC3A4D"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author":[{"dropping-particle":"","family":"Narayanan","given":"Shivaram","non-dropping-particle":"","parse-names":false,"suffix":""}],"id":"ITEM-1","issued":{"date-parts":[["2005"]]},"title":"The Betweenness Centrality Of Biological Networks A Study of Betweenness Centrality","type":"article-journal"},"uris":["http://www.mendeley.com/documents/?uuid=32154d58-b2fe-498d-ba94-12f5a14d5e83"]}],"mendeley":{"formattedCitation":"[27]","plainTextFormattedCitation":"[27]","previouslyFormattedCitation":"[27]"},"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30]</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K. Park and D. Kim, “Localized network centrality and essentiality in the yeast – protein interaction network,” pp. 5143–5154, 2009, doi: 10.1002/pmic.200900357.</w:t>
      </w:r>
    </w:p>
    <w:p w:rsidR="00AC3A4D" w:rsidRPr="00AC3A4D"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45/3230599.3230611","ISBN":"9781450365437","abstract":"Automatic text summary plays an important role in information retrieval. With a large volume of information, presenting the user only a summary greatly facilitates the search work of the most relevant. Therefore, this task can provide a solution to the problem of information overload. Automatic text summary is a process of automatically creating a compressed version of a certain text that provides useful information for users. This article presents an unsupervised extractive approach based on graphs. The method constructs an indirected weighted graph from the original text by adding a vertex for each sentence, and calculates a weighted edge between each pair of sentences that is based on a similarity/dissimilarity criterion. The main contribution of the work is that we do a study of the impact of a known algorithm for the social network analysis, which allows to analyze large graphs efficiently. As a measure to select the most relevant sentences, we use betweenness centrality. The method was evaluated in an open reference data set of DUC2002 with Rouge scores.","author":[{"dropping-particle":"","family":"La Peña Sarracén","given":"Gretel Liz","non-dropping-particle":"De","parse-names":false,"suffix":""},{"dropping-particle":"","family":"Rosso","given":"Paolo","non-dropping-particle":"","parse-names":false,"suffix":""}],"container-title":"ACM International Conference Proceeding Series","id":"ITEM-1","issued":{"date-parts":[["2018"]]},"title":"Automatic text summarization based on betweenness centrality","type":"article-journal","volume":"Part F1377"},"uris":["http://www.mendeley.com/documents/?uuid=88f89374-538f-4586-9ca5-25d70552b5c9"]}],"mendeley":{"formattedCitation":"[29]","plainTextFormattedCitation":"[29]","previouslyFormattedCitation":"[29]"},"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31]</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G. L. De La Peña Sarracén and P. Rosso, “Automatic text summarization based on betweenness centrality,” </w:t>
      </w:r>
      <w:r w:rsidRPr="00AC3A4D">
        <w:rPr>
          <w:rFonts w:cs="Times New Roman"/>
          <w:i/>
          <w:iCs/>
          <w:noProof/>
          <w:sz w:val="18"/>
          <w:szCs w:val="18"/>
        </w:rPr>
        <w:t>ACM Int. Conf. Proceeding Ser.</w:t>
      </w:r>
      <w:r w:rsidRPr="00AC3A4D">
        <w:rPr>
          <w:rFonts w:cs="Times New Roman"/>
          <w:noProof/>
          <w:sz w:val="18"/>
          <w:szCs w:val="18"/>
        </w:rPr>
        <w:t>, vol. Part F1377, 2018, doi: 10.1145/3230599.3230611.</w:t>
      </w:r>
    </w:p>
    <w:p w:rsidR="00AC3A4D" w:rsidRPr="00AC3A4D"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55/2013/368568","ISSN":"1537744X","PMID":"24282380","abstract":"Within graph theory and network analysis, centrality of a vertex measures the relative importance of a vertex within a graph. The centrality plays key role in network analysis and has been widely studied using different methods. Inspired by the idea of vertex centrality, a novel centrality guided clustering (CGC) is proposed in this paper. Different from traditional clustering methods which usually choose the initial center of a cluster randomly, the CGC clustering algorithm starts from a \"LEADER\" - a vertex with the highest centrality score - and a new \"member\" is added into the same cluster as the \"LEADER\" when some criterion is satisfied. The CGC algorithm also supports overlapping membership. Experiments on three benchmark social network data sets are presented and the results indicate that the proposed CGC algorithm works well in social network clustering. © 2013 Qin Wu et al.","author":[{"dropping-particle":"","family":"Wu","given":"Qin","non-dropping-particle":"","parse-names":false,"suffix":""},{"dropping-particle":"","family":"Qi","given":"Xingqin","non-dropping-particle":"","parse-names":false,"suffix":""},{"dropping-particle":"","family":"Fuller","given":"Eddie","non-dropping-particle":"","parse-names":false,"suffix":""},{"dropping-particle":"","family":"Zhang","given":"Cun Quan","non-dropping-particle":"","parse-names":false,"suffix":""}],"container-title":"The Scientific World Journal","id":"ITEM-1","issued":{"date-parts":[["2013"]]},"title":"\"follow the leader\": A centrality guided clustering and its application to social network analysis","type":"article-journal","volume":"2013"},"uris":["http://www.mendeley.com/documents/?uuid=f9e9be06-a87c-4878-9732-4f84b787f5c5"]}],"mendeley":{"formattedCitation":"[30]","plainTextFormattedCitation":"[30]","previouslyFormattedCitation":"[30]"},"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32]</w:t>
      </w:r>
      <w:r w:rsidRPr="00AC3A4D">
        <w:rPr>
          <w:rFonts w:cs="Times New Roman"/>
          <w:sz w:val="18"/>
          <w:szCs w:val="18"/>
        </w:rPr>
        <w:fldChar w:fldCharType="end"/>
      </w:r>
      <w:r w:rsidRPr="00AC3A4D">
        <w:rPr>
          <w:rFonts w:cs="Times New Roman"/>
          <w:sz w:val="18"/>
          <w:szCs w:val="18"/>
        </w:rPr>
        <w:t xml:space="preserve"> </w:t>
      </w:r>
      <w:r w:rsidRPr="00AC3A4D">
        <w:rPr>
          <w:rFonts w:cs="Times New Roman"/>
          <w:noProof/>
          <w:sz w:val="18"/>
          <w:szCs w:val="18"/>
        </w:rPr>
        <w:t xml:space="preserve">Q. Wu, X. Qi, E. Fuller, and C. Q. Zhang, “‘follow the leader’: A centrality guided clustering and its application to social network analysis,” </w:t>
      </w:r>
      <w:r w:rsidRPr="00AC3A4D">
        <w:rPr>
          <w:rFonts w:cs="Times New Roman"/>
          <w:i/>
          <w:iCs/>
          <w:noProof/>
          <w:sz w:val="18"/>
          <w:szCs w:val="18"/>
        </w:rPr>
        <w:t>Sci. World J.</w:t>
      </w:r>
      <w:r w:rsidRPr="00AC3A4D">
        <w:rPr>
          <w:rFonts w:cs="Times New Roman"/>
          <w:noProof/>
          <w:sz w:val="18"/>
          <w:szCs w:val="18"/>
        </w:rPr>
        <w:t>, vol. 2013, 2013, doi: 10.1155/2013/368568.</w:t>
      </w:r>
    </w:p>
    <w:p w:rsidR="003A2E0C" w:rsidRDefault="00AC3A4D" w:rsidP="00934583">
      <w:pPr>
        <w:widowControl w:val="0"/>
        <w:autoSpaceDE w:val="0"/>
        <w:autoSpaceDN w:val="0"/>
        <w:adjustRightInd w:val="0"/>
        <w:spacing w:after="0"/>
        <w:ind w:left="640" w:hanging="640"/>
        <w:rPr>
          <w:rFonts w:cs="Times New Roman"/>
          <w:noProof/>
          <w:sz w:val="18"/>
          <w:szCs w:val="18"/>
        </w:rPr>
      </w:pPr>
      <w:r w:rsidRPr="00AC3A4D">
        <w:rPr>
          <w:rFonts w:cs="Times New Roman"/>
          <w:sz w:val="18"/>
          <w:szCs w:val="18"/>
        </w:rPr>
        <w:fldChar w:fldCharType="begin" w:fldLock="1"/>
      </w:r>
      <w:r w:rsidRPr="00AC3A4D">
        <w:rPr>
          <w:rFonts w:cs="Times New Roman"/>
          <w:sz w:val="18"/>
          <w:szCs w:val="18"/>
        </w:rPr>
        <w:instrText>ADDIN CSL_CITATION {"citationItems":[{"id":"ITEM-1","itemData":{"DOI":"10.1155/2013/368568","ISSN":"1537744X","PMID":"24282380","abstract":"Within graph theory and network analysis, centrality of a vertex measures the relative importance of a vertex within a graph. The centrality plays key role in network analysis and has been widely studied using different methods. Inspired by the idea of vertex centrality, a novel centrality guided clustering (CGC) is proposed in this paper. Different from traditional clustering methods which usually choose the initial center of a cluster randomly, the CGC clustering algorithm starts from a \"LEADER\" - a vertex with the highest centrality score - and a new \"member\" is added into the same cluster as the \"LEADER\" when some criterion is satisfied. The CGC algorithm also supports overlapping membership. Experiments on three benchmark social network data sets are presented and the results indicate that the proposed CGC algorithm works well in social network clustering. © 2013 Qin Wu et al.","author":[{"dropping-particle":"","family":"Wu","given":"Qin","non-dropping-particle":"","parse-names":false,"suffix":""},{"dropping-particle":"","family":"Qi","given":"Xingqin","non-dropping-particle":"","parse-names":false,"suffix":""},{"dropping-particle":"","family":"Fuller","given":"Eddie","non-dropping-particle":"","parse-names":false,"suffix":""},{"dropping-particle":"","family":"Zhang","given":"Cun Quan","non-dropping-particle":"","parse-names":false,"suffix":""}],"container-title":"The Scientific World Journal","id":"ITEM-1","issued":{"date-parts":[["2013"]]},"title":"\"follow the leader\": A centrality guided clustering and its application to social network analysis","type":"article-journal","volume":"2013"},"uris":["http://www.mendeley.com/documents/?uuid=f9e9be06-a87c-4878-9732-4f84b787f5c5"]}],"mendeley":{"formattedCitation":"[30]","plainTextFormattedCitation":"[30]","previouslyFormattedCitation":"[30]"},"properties":{"noteIndex":0},"schema":"https://github.com/citation-style-language/schema/raw/master/csl-citation.json"}</w:instrText>
      </w:r>
      <w:r w:rsidRPr="00AC3A4D">
        <w:rPr>
          <w:rFonts w:cs="Times New Roman"/>
          <w:sz w:val="18"/>
          <w:szCs w:val="18"/>
        </w:rPr>
        <w:fldChar w:fldCharType="separate"/>
      </w:r>
      <w:r w:rsidRPr="00AC3A4D">
        <w:rPr>
          <w:rFonts w:cs="Times New Roman"/>
          <w:noProof/>
          <w:sz w:val="18"/>
          <w:szCs w:val="18"/>
        </w:rPr>
        <w:t>[33]</w:t>
      </w:r>
      <w:r w:rsidRPr="00AC3A4D">
        <w:rPr>
          <w:rFonts w:cs="Times New Roman"/>
          <w:sz w:val="18"/>
          <w:szCs w:val="18"/>
        </w:rPr>
        <w:fldChar w:fldCharType="end"/>
      </w:r>
      <w:r w:rsidR="00BF7811">
        <w:rPr>
          <w:rFonts w:cs="Times New Roman"/>
          <w:sz w:val="18"/>
          <w:szCs w:val="18"/>
        </w:rPr>
        <w:t xml:space="preserve"> </w:t>
      </w:r>
      <w:r w:rsidR="00BF7811" w:rsidRPr="00BF7811">
        <w:rPr>
          <w:rFonts w:cs="Times New Roman"/>
          <w:noProof/>
          <w:sz w:val="18"/>
          <w:szCs w:val="18"/>
        </w:rPr>
        <w:t>X. Huang, Y. Zhao, J. Yang, C. Zhang, and X. Ye, “TrajGraph : A Graph-Based Visual Analytics Approach to Studying Urban Network Centralities Using Taxi Trajectory Data,” vol. 22, no. 1, pp. 160–169, 2016.</w:t>
      </w:r>
    </w:p>
    <w:p w:rsidR="0013652A" w:rsidRDefault="00BF7811" w:rsidP="00934583">
      <w:pPr>
        <w:widowControl w:val="0"/>
        <w:autoSpaceDE w:val="0"/>
        <w:autoSpaceDN w:val="0"/>
        <w:adjustRightInd w:val="0"/>
        <w:spacing w:after="0"/>
        <w:ind w:left="640" w:hanging="640"/>
        <w:rPr>
          <w:sz w:val="18"/>
          <w:szCs w:val="18"/>
        </w:rPr>
      </w:pPr>
      <w:r>
        <w:rPr>
          <w:sz w:val="18"/>
          <w:szCs w:val="18"/>
        </w:rPr>
        <w:t>[34</w:t>
      </w:r>
      <w:r w:rsidR="0013652A" w:rsidRPr="0013652A">
        <w:rPr>
          <w:sz w:val="18"/>
          <w:szCs w:val="18"/>
        </w:rPr>
        <w:t>]</w:t>
      </w:r>
      <w:r w:rsidR="0013652A">
        <w:rPr>
          <w:sz w:val="18"/>
          <w:szCs w:val="18"/>
        </w:rPr>
        <w:t xml:space="preserve"> </w:t>
      </w:r>
      <w:r w:rsidR="0013652A" w:rsidRPr="0013652A">
        <w:rPr>
          <w:sz w:val="18"/>
          <w:szCs w:val="18"/>
        </w:rPr>
        <w:t>"Stanford Large Network Dataset Collection", Snap.stanford.edu, 2021. [Online]. Available: http://snap.stanford.edu/data. [Accessed: 19- Jan- 2021].</w:t>
      </w:r>
    </w:p>
    <w:p w:rsidR="0013652A" w:rsidRPr="0013652A" w:rsidRDefault="0013652A" w:rsidP="00934583">
      <w:pPr>
        <w:widowControl w:val="0"/>
        <w:autoSpaceDE w:val="0"/>
        <w:autoSpaceDN w:val="0"/>
        <w:adjustRightInd w:val="0"/>
        <w:spacing w:after="0"/>
        <w:ind w:left="640" w:hanging="640"/>
        <w:rPr>
          <w:sz w:val="18"/>
          <w:szCs w:val="18"/>
        </w:rPr>
      </w:pPr>
      <w:r>
        <w:rPr>
          <w:sz w:val="18"/>
          <w:szCs w:val="18"/>
        </w:rPr>
        <w:t>[</w:t>
      </w:r>
      <w:r w:rsidR="00BF7811">
        <w:rPr>
          <w:sz w:val="18"/>
          <w:szCs w:val="18"/>
        </w:rPr>
        <w:t>35</w:t>
      </w:r>
      <w:r>
        <w:rPr>
          <w:sz w:val="18"/>
          <w:szCs w:val="18"/>
        </w:rPr>
        <w:t xml:space="preserve">] </w:t>
      </w:r>
      <w:r w:rsidRPr="0013652A">
        <w:rPr>
          <w:sz w:val="18"/>
          <w:szCs w:val="18"/>
        </w:rPr>
        <w:t>J. Leskovec, J. Kleinberg and C. Faloutsos. Graph Evolution: Densification and Shrinking Diameters. ACM Transactions on Knowledge Discovery from Data (ACM TKDD), 1(1), 2007.</w:t>
      </w:r>
    </w:p>
    <w:sectPr w:rsidR="0013652A" w:rsidRPr="0013652A" w:rsidSect="00EB2F2F">
      <w:footerReference w:type="default" r:id="rId3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0BCF" w:rsidRDefault="00D30BCF" w:rsidP="007D0072">
      <w:pPr>
        <w:spacing w:after="0" w:line="240" w:lineRule="auto"/>
      </w:pPr>
      <w:r>
        <w:separator/>
      </w:r>
    </w:p>
  </w:endnote>
  <w:endnote w:type="continuationSeparator" w:id="0">
    <w:p w:rsidR="00D30BCF" w:rsidRDefault="00D30BCF" w:rsidP="007D0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006209"/>
      <w:docPartObj>
        <w:docPartGallery w:val="Page Numbers (Bottom of Page)"/>
        <w:docPartUnique/>
      </w:docPartObj>
    </w:sdtPr>
    <w:sdtEndPr>
      <w:rPr>
        <w:noProof/>
      </w:rPr>
    </w:sdtEndPr>
    <w:sdtContent>
      <w:p w:rsidR="00652AAC" w:rsidRDefault="00652AAC">
        <w:pPr>
          <w:pStyle w:val="Footer"/>
          <w:jc w:val="right"/>
        </w:pPr>
        <w:r>
          <w:fldChar w:fldCharType="begin"/>
        </w:r>
        <w:r>
          <w:instrText xml:space="preserve"> PAGE   \* MERGEFORMAT </w:instrText>
        </w:r>
        <w:r>
          <w:fldChar w:fldCharType="separate"/>
        </w:r>
        <w:r w:rsidR="001B1DA1">
          <w:rPr>
            <w:noProof/>
          </w:rPr>
          <w:t>11</w:t>
        </w:r>
        <w:r>
          <w:rPr>
            <w:noProof/>
          </w:rPr>
          <w:fldChar w:fldCharType="end"/>
        </w:r>
      </w:p>
    </w:sdtContent>
  </w:sdt>
  <w:p w:rsidR="00652AAC" w:rsidRDefault="00652AA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0BCF" w:rsidRDefault="00D30BCF" w:rsidP="007D0072">
      <w:pPr>
        <w:spacing w:after="0" w:line="240" w:lineRule="auto"/>
      </w:pPr>
      <w:r>
        <w:separator/>
      </w:r>
    </w:p>
  </w:footnote>
  <w:footnote w:type="continuationSeparator" w:id="0">
    <w:p w:rsidR="00D30BCF" w:rsidRDefault="00D30BCF" w:rsidP="007D00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2C3"/>
    <w:multiLevelType w:val="multilevel"/>
    <w:tmpl w:val="592087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25000"/>
    <w:multiLevelType w:val="hybridMultilevel"/>
    <w:tmpl w:val="27CACA78"/>
    <w:lvl w:ilvl="0" w:tplc="C4E4FAAC">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200D86"/>
    <w:multiLevelType w:val="hybridMultilevel"/>
    <w:tmpl w:val="E7F2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537107"/>
    <w:multiLevelType w:val="hybridMultilevel"/>
    <w:tmpl w:val="2E54C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84469"/>
    <w:multiLevelType w:val="hybridMultilevel"/>
    <w:tmpl w:val="523C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B96083"/>
    <w:multiLevelType w:val="multilevel"/>
    <w:tmpl w:val="AB882B6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90A7940"/>
    <w:multiLevelType w:val="multilevel"/>
    <w:tmpl w:val="D2C8DE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535E1B"/>
    <w:multiLevelType w:val="hybridMultilevel"/>
    <w:tmpl w:val="DFAEA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C50927"/>
    <w:multiLevelType w:val="hybridMultilevel"/>
    <w:tmpl w:val="BF604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D22F3"/>
    <w:multiLevelType w:val="multilevel"/>
    <w:tmpl w:val="053AC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6F7C54"/>
    <w:multiLevelType w:val="multilevel"/>
    <w:tmpl w:val="F05235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123749F"/>
    <w:multiLevelType w:val="hybridMultilevel"/>
    <w:tmpl w:val="B3F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3D23B9"/>
    <w:multiLevelType w:val="hybridMultilevel"/>
    <w:tmpl w:val="6526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BC3B44"/>
    <w:multiLevelType w:val="multilevel"/>
    <w:tmpl w:val="5B28ABAA"/>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sz w:val="32"/>
      </w:rPr>
    </w:lvl>
    <w:lvl w:ilvl="2">
      <w:start w:val="1"/>
      <w:numFmt w:val="decimal"/>
      <w:pStyle w:val="Heading3"/>
      <w:suff w:val="nothing"/>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785E005B"/>
    <w:multiLevelType w:val="hybridMultilevel"/>
    <w:tmpl w:val="51801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B0199F"/>
    <w:multiLevelType w:val="multilevel"/>
    <w:tmpl w:val="422AA2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9"/>
  </w:num>
  <w:num w:numId="2">
    <w:abstractNumId w:val="0"/>
  </w:num>
  <w:num w:numId="3">
    <w:abstractNumId w:val="11"/>
  </w:num>
  <w:num w:numId="4">
    <w:abstractNumId w:val="5"/>
  </w:num>
  <w:num w:numId="5">
    <w:abstractNumId w:val="9"/>
  </w:num>
  <w:num w:numId="6">
    <w:abstractNumId w:val="10"/>
  </w:num>
  <w:num w:numId="7">
    <w:abstractNumId w:val="1"/>
  </w:num>
  <w:num w:numId="8">
    <w:abstractNumId w:val="15"/>
  </w:num>
  <w:num w:numId="9">
    <w:abstractNumId w:val="4"/>
  </w:num>
  <w:num w:numId="10">
    <w:abstractNumId w:val="3"/>
  </w:num>
  <w:num w:numId="11">
    <w:abstractNumId w:val="16"/>
  </w:num>
  <w:num w:numId="12">
    <w:abstractNumId w:val="8"/>
  </w:num>
  <w:num w:numId="13">
    <w:abstractNumId w:val="14"/>
  </w:num>
  <w:num w:numId="14">
    <w:abstractNumId w:val="6"/>
  </w:num>
  <w:num w:numId="15">
    <w:abstractNumId w:val="13"/>
  </w:num>
  <w:num w:numId="16">
    <w:abstractNumId w:val="7"/>
  </w:num>
  <w:num w:numId="17">
    <w:abstractNumId w:val="18"/>
  </w:num>
  <w:num w:numId="18">
    <w:abstractNumId w:val="17"/>
  </w:num>
  <w:num w:numId="19">
    <w:abstractNumId w:val="2"/>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yNTQxMzc1NjKzMDdX0lEKTi0uzszPAykwrgUAKwP11CwAAAA="/>
  </w:docVars>
  <w:rsids>
    <w:rsidRoot w:val="00063D5E"/>
    <w:rsid w:val="00000971"/>
    <w:rsid w:val="00010A3C"/>
    <w:rsid w:val="00023644"/>
    <w:rsid w:val="00025057"/>
    <w:rsid w:val="00030110"/>
    <w:rsid w:val="000339E0"/>
    <w:rsid w:val="00035A18"/>
    <w:rsid w:val="000452BD"/>
    <w:rsid w:val="00046CFD"/>
    <w:rsid w:val="000564F0"/>
    <w:rsid w:val="00056BD0"/>
    <w:rsid w:val="00063D5E"/>
    <w:rsid w:val="0007125C"/>
    <w:rsid w:val="00072112"/>
    <w:rsid w:val="00085983"/>
    <w:rsid w:val="00096A8B"/>
    <w:rsid w:val="00097843"/>
    <w:rsid w:val="000A22B5"/>
    <w:rsid w:val="000B110C"/>
    <w:rsid w:val="001010CB"/>
    <w:rsid w:val="0010334B"/>
    <w:rsid w:val="00103992"/>
    <w:rsid w:val="00116335"/>
    <w:rsid w:val="001245AF"/>
    <w:rsid w:val="0012623B"/>
    <w:rsid w:val="00127EEB"/>
    <w:rsid w:val="00133F83"/>
    <w:rsid w:val="0013652A"/>
    <w:rsid w:val="00146506"/>
    <w:rsid w:val="00150F0E"/>
    <w:rsid w:val="00154DBB"/>
    <w:rsid w:val="0017008F"/>
    <w:rsid w:val="001712C1"/>
    <w:rsid w:val="00174056"/>
    <w:rsid w:val="00182743"/>
    <w:rsid w:val="001861DC"/>
    <w:rsid w:val="00191AD1"/>
    <w:rsid w:val="0019202E"/>
    <w:rsid w:val="0019491D"/>
    <w:rsid w:val="001A0BEE"/>
    <w:rsid w:val="001A19C2"/>
    <w:rsid w:val="001B1DA1"/>
    <w:rsid w:val="001B4799"/>
    <w:rsid w:val="001C25D1"/>
    <w:rsid w:val="001E6A58"/>
    <w:rsid w:val="00203759"/>
    <w:rsid w:val="00222967"/>
    <w:rsid w:val="00234211"/>
    <w:rsid w:val="0023551E"/>
    <w:rsid w:val="002415DE"/>
    <w:rsid w:val="002462A6"/>
    <w:rsid w:val="00252C5E"/>
    <w:rsid w:val="0026321E"/>
    <w:rsid w:val="002638FA"/>
    <w:rsid w:val="00265613"/>
    <w:rsid w:val="00266D90"/>
    <w:rsid w:val="00267BFD"/>
    <w:rsid w:val="00294CAF"/>
    <w:rsid w:val="002B6199"/>
    <w:rsid w:val="002C2749"/>
    <w:rsid w:val="002C5132"/>
    <w:rsid w:val="002D1191"/>
    <w:rsid w:val="002D2479"/>
    <w:rsid w:val="002D34ED"/>
    <w:rsid w:val="002E003C"/>
    <w:rsid w:val="002F31FE"/>
    <w:rsid w:val="00302342"/>
    <w:rsid w:val="003046D3"/>
    <w:rsid w:val="00314194"/>
    <w:rsid w:val="003163E1"/>
    <w:rsid w:val="00317FBF"/>
    <w:rsid w:val="003211EB"/>
    <w:rsid w:val="00326B6C"/>
    <w:rsid w:val="00346DB1"/>
    <w:rsid w:val="003540D5"/>
    <w:rsid w:val="00354AE5"/>
    <w:rsid w:val="003627A8"/>
    <w:rsid w:val="00371E73"/>
    <w:rsid w:val="00372909"/>
    <w:rsid w:val="00376CE1"/>
    <w:rsid w:val="00380CE4"/>
    <w:rsid w:val="00380FFC"/>
    <w:rsid w:val="00392A85"/>
    <w:rsid w:val="00396A26"/>
    <w:rsid w:val="003A2E0C"/>
    <w:rsid w:val="003A4BDE"/>
    <w:rsid w:val="003C333D"/>
    <w:rsid w:val="003C48DD"/>
    <w:rsid w:val="003D14A0"/>
    <w:rsid w:val="003D2297"/>
    <w:rsid w:val="003D2E82"/>
    <w:rsid w:val="003D4516"/>
    <w:rsid w:val="003D730D"/>
    <w:rsid w:val="003F3051"/>
    <w:rsid w:val="003F7C71"/>
    <w:rsid w:val="00401FBE"/>
    <w:rsid w:val="004035D4"/>
    <w:rsid w:val="00412C8A"/>
    <w:rsid w:val="00415091"/>
    <w:rsid w:val="00421AEB"/>
    <w:rsid w:val="00433CA6"/>
    <w:rsid w:val="00437446"/>
    <w:rsid w:val="0044439D"/>
    <w:rsid w:val="00451F1C"/>
    <w:rsid w:val="004747FC"/>
    <w:rsid w:val="00480EDE"/>
    <w:rsid w:val="0049394E"/>
    <w:rsid w:val="00494FA4"/>
    <w:rsid w:val="004A0F9A"/>
    <w:rsid w:val="004A2DC9"/>
    <w:rsid w:val="004B2E28"/>
    <w:rsid w:val="004C282F"/>
    <w:rsid w:val="004C3BE7"/>
    <w:rsid w:val="004D1A67"/>
    <w:rsid w:val="004E16A6"/>
    <w:rsid w:val="004F0CEA"/>
    <w:rsid w:val="004F3649"/>
    <w:rsid w:val="005004D8"/>
    <w:rsid w:val="00501D38"/>
    <w:rsid w:val="005068F6"/>
    <w:rsid w:val="00511DAF"/>
    <w:rsid w:val="00513F19"/>
    <w:rsid w:val="0052439F"/>
    <w:rsid w:val="005534CA"/>
    <w:rsid w:val="00557B5D"/>
    <w:rsid w:val="00565FBA"/>
    <w:rsid w:val="00572875"/>
    <w:rsid w:val="00576B93"/>
    <w:rsid w:val="00582C1B"/>
    <w:rsid w:val="00596182"/>
    <w:rsid w:val="005B1A30"/>
    <w:rsid w:val="005B211A"/>
    <w:rsid w:val="005C04D3"/>
    <w:rsid w:val="005C41DD"/>
    <w:rsid w:val="005C7319"/>
    <w:rsid w:val="005D0661"/>
    <w:rsid w:val="005D118D"/>
    <w:rsid w:val="005E5918"/>
    <w:rsid w:val="005F11AC"/>
    <w:rsid w:val="005F2067"/>
    <w:rsid w:val="0060338F"/>
    <w:rsid w:val="006124A6"/>
    <w:rsid w:val="00631F46"/>
    <w:rsid w:val="0064500C"/>
    <w:rsid w:val="0064628B"/>
    <w:rsid w:val="006501DD"/>
    <w:rsid w:val="006506A7"/>
    <w:rsid w:val="00652AAC"/>
    <w:rsid w:val="00652F43"/>
    <w:rsid w:val="00654D44"/>
    <w:rsid w:val="006651F5"/>
    <w:rsid w:val="00674952"/>
    <w:rsid w:val="00674CA2"/>
    <w:rsid w:val="00681429"/>
    <w:rsid w:val="0068446E"/>
    <w:rsid w:val="006B1921"/>
    <w:rsid w:val="006B1E00"/>
    <w:rsid w:val="006B553C"/>
    <w:rsid w:val="006B64E7"/>
    <w:rsid w:val="006C1C09"/>
    <w:rsid w:val="006D4AC5"/>
    <w:rsid w:val="006F709F"/>
    <w:rsid w:val="00702E0F"/>
    <w:rsid w:val="00704D8A"/>
    <w:rsid w:val="00705CA7"/>
    <w:rsid w:val="00720AD3"/>
    <w:rsid w:val="00725FD9"/>
    <w:rsid w:val="00735A1B"/>
    <w:rsid w:val="0074376A"/>
    <w:rsid w:val="00747420"/>
    <w:rsid w:val="00750E94"/>
    <w:rsid w:val="00752229"/>
    <w:rsid w:val="00766194"/>
    <w:rsid w:val="00770CC6"/>
    <w:rsid w:val="00786F4E"/>
    <w:rsid w:val="00797DB6"/>
    <w:rsid w:val="007A33C9"/>
    <w:rsid w:val="007A393A"/>
    <w:rsid w:val="007C4DF6"/>
    <w:rsid w:val="007D0072"/>
    <w:rsid w:val="007D367A"/>
    <w:rsid w:val="007E03AC"/>
    <w:rsid w:val="007E6AB8"/>
    <w:rsid w:val="007F2C9D"/>
    <w:rsid w:val="00803275"/>
    <w:rsid w:val="00812D0B"/>
    <w:rsid w:val="0082028A"/>
    <w:rsid w:val="00830DBD"/>
    <w:rsid w:val="008320C6"/>
    <w:rsid w:val="00832B88"/>
    <w:rsid w:val="00851E7B"/>
    <w:rsid w:val="008554DA"/>
    <w:rsid w:val="00856426"/>
    <w:rsid w:val="00871C65"/>
    <w:rsid w:val="00876838"/>
    <w:rsid w:val="008852B9"/>
    <w:rsid w:val="008A3A12"/>
    <w:rsid w:val="008B01B3"/>
    <w:rsid w:val="008B3050"/>
    <w:rsid w:val="008B3170"/>
    <w:rsid w:val="008B553E"/>
    <w:rsid w:val="008B68B8"/>
    <w:rsid w:val="008C56A0"/>
    <w:rsid w:val="008F59C0"/>
    <w:rsid w:val="0090135F"/>
    <w:rsid w:val="009055F5"/>
    <w:rsid w:val="00906F22"/>
    <w:rsid w:val="00907110"/>
    <w:rsid w:val="00910EE6"/>
    <w:rsid w:val="00923368"/>
    <w:rsid w:val="00934583"/>
    <w:rsid w:val="00934873"/>
    <w:rsid w:val="0093761A"/>
    <w:rsid w:val="00944D24"/>
    <w:rsid w:val="0095208F"/>
    <w:rsid w:val="009555F1"/>
    <w:rsid w:val="0096225B"/>
    <w:rsid w:val="0096445B"/>
    <w:rsid w:val="00966B04"/>
    <w:rsid w:val="0097308A"/>
    <w:rsid w:val="00984B62"/>
    <w:rsid w:val="0098511D"/>
    <w:rsid w:val="00993D95"/>
    <w:rsid w:val="009944AB"/>
    <w:rsid w:val="009A0738"/>
    <w:rsid w:val="009A5B62"/>
    <w:rsid w:val="009A5E5F"/>
    <w:rsid w:val="009B5EDC"/>
    <w:rsid w:val="009C262C"/>
    <w:rsid w:val="009D1F92"/>
    <w:rsid w:val="009D6594"/>
    <w:rsid w:val="009E5F20"/>
    <w:rsid w:val="009F3FB5"/>
    <w:rsid w:val="009F4289"/>
    <w:rsid w:val="009F7D66"/>
    <w:rsid w:val="00A10724"/>
    <w:rsid w:val="00A12872"/>
    <w:rsid w:val="00A12E63"/>
    <w:rsid w:val="00A17154"/>
    <w:rsid w:val="00A17F02"/>
    <w:rsid w:val="00A235CD"/>
    <w:rsid w:val="00A2677C"/>
    <w:rsid w:val="00A27760"/>
    <w:rsid w:val="00A36FCF"/>
    <w:rsid w:val="00A4037A"/>
    <w:rsid w:val="00A419C8"/>
    <w:rsid w:val="00A44392"/>
    <w:rsid w:val="00A51C54"/>
    <w:rsid w:val="00A53AB3"/>
    <w:rsid w:val="00A73834"/>
    <w:rsid w:val="00A74697"/>
    <w:rsid w:val="00A7777D"/>
    <w:rsid w:val="00A86A72"/>
    <w:rsid w:val="00A9031A"/>
    <w:rsid w:val="00AA2680"/>
    <w:rsid w:val="00AA277C"/>
    <w:rsid w:val="00AB2C79"/>
    <w:rsid w:val="00AB78AE"/>
    <w:rsid w:val="00AC3A4D"/>
    <w:rsid w:val="00AE3256"/>
    <w:rsid w:val="00AF5CFD"/>
    <w:rsid w:val="00B07892"/>
    <w:rsid w:val="00B25E25"/>
    <w:rsid w:val="00B26314"/>
    <w:rsid w:val="00B31FA9"/>
    <w:rsid w:val="00B3223C"/>
    <w:rsid w:val="00B45076"/>
    <w:rsid w:val="00B5042A"/>
    <w:rsid w:val="00B57158"/>
    <w:rsid w:val="00B633A1"/>
    <w:rsid w:val="00B72A7A"/>
    <w:rsid w:val="00B73907"/>
    <w:rsid w:val="00B87675"/>
    <w:rsid w:val="00BB349C"/>
    <w:rsid w:val="00BB3DDB"/>
    <w:rsid w:val="00BB6BE1"/>
    <w:rsid w:val="00BC256D"/>
    <w:rsid w:val="00BC35A9"/>
    <w:rsid w:val="00BD00EF"/>
    <w:rsid w:val="00BD38CD"/>
    <w:rsid w:val="00BD78D5"/>
    <w:rsid w:val="00BE346B"/>
    <w:rsid w:val="00BE713F"/>
    <w:rsid w:val="00BF3587"/>
    <w:rsid w:val="00BF4F43"/>
    <w:rsid w:val="00BF7811"/>
    <w:rsid w:val="00C00E61"/>
    <w:rsid w:val="00C04AF1"/>
    <w:rsid w:val="00C07E42"/>
    <w:rsid w:val="00C11330"/>
    <w:rsid w:val="00C16B35"/>
    <w:rsid w:val="00C16E09"/>
    <w:rsid w:val="00C21FFC"/>
    <w:rsid w:val="00C254C4"/>
    <w:rsid w:val="00C32881"/>
    <w:rsid w:val="00C33D38"/>
    <w:rsid w:val="00C41F74"/>
    <w:rsid w:val="00C44F79"/>
    <w:rsid w:val="00C5312C"/>
    <w:rsid w:val="00C54F39"/>
    <w:rsid w:val="00C67695"/>
    <w:rsid w:val="00C71469"/>
    <w:rsid w:val="00C83DB4"/>
    <w:rsid w:val="00C86DFF"/>
    <w:rsid w:val="00C932A7"/>
    <w:rsid w:val="00CC102A"/>
    <w:rsid w:val="00CC7CE9"/>
    <w:rsid w:val="00CD5F57"/>
    <w:rsid w:val="00CE2CA3"/>
    <w:rsid w:val="00CE589C"/>
    <w:rsid w:val="00CE67F9"/>
    <w:rsid w:val="00CE68C1"/>
    <w:rsid w:val="00CF5AA3"/>
    <w:rsid w:val="00D01BB9"/>
    <w:rsid w:val="00D01BE8"/>
    <w:rsid w:val="00D04F64"/>
    <w:rsid w:val="00D14E0F"/>
    <w:rsid w:val="00D17D54"/>
    <w:rsid w:val="00D20772"/>
    <w:rsid w:val="00D22CD4"/>
    <w:rsid w:val="00D30BCF"/>
    <w:rsid w:val="00D41B27"/>
    <w:rsid w:val="00D42793"/>
    <w:rsid w:val="00D537BF"/>
    <w:rsid w:val="00D63ED0"/>
    <w:rsid w:val="00D6438F"/>
    <w:rsid w:val="00D82FCB"/>
    <w:rsid w:val="00D87018"/>
    <w:rsid w:val="00D87FD7"/>
    <w:rsid w:val="00D9252E"/>
    <w:rsid w:val="00DA12CF"/>
    <w:rsid w:val="00DA2F81"/>
    <w:rsid w:val="00DB036F"/>
    <w:rsid w:val="00DB0C4A"/>
    <w:rsid w:val="00DB2C07"/>
    <w:rsid w:val="00DC7F68"/>
    <w:rsid w:val="00DD5250"/>
    <w:rsid w:val="00DE23EF"/>
    <w:rsid w:val="00E02B24"/>
    <w:rsid w:val="00E26B3E"/>
    <w:rsid w:val="00E27B73"/>
    <w:rsid w:val="00E36A43"/>
    <w:rsid w:val="00E46209"/>
    <w:rsid w:val="00E50F0C"/>
    <w:rsid w:val="00E65E6A"/>
    <w:rsid w:val="00E65EA2"/>
    <w:rsid w:val="00E66085"/>
    <w:rsid w:val="00E87E4D"/>
    <w:rsid w:val="00E9481F"/>
    <w:rsid w:val="00EA28FE"/>
    <w:rsid w:val="00EA77F6"/>
    <w:rsid w:val="00EB00AD"/>
    <w:rsid w:val="00EB2F2F"/>
    <w:rsid w:val="00EB57F9"/>
    <w:rsid w:val="00EB5E39"/>
    <w:rsid w:val="00EC5987"/>
    <w:rsid w:val="00ED6463"/>
    <w:rsid w:val="00EF2528"/>
    <w:rsid w:val="00EF30F1"/>
    <w:rsid w:val="00F04EB0"/>
    <w:rsid w:val="00F05173"/>
    <w:rsid w:val="00F10ED3"/>
    <w:rsid w:val="00F1431B"/>
    <w:rsid w:val="00F27FDB"/>
    <w:rsid w:val="00F3693D"/>
    <w:rsid w:val="00F47240"/>
    <w:rsid w:val="00F52BBB"/>
    <w:rsid w:val="00F52C33"/>
    <w:rsid w:val="00F54440"/>
    <w:rsid w:val="00F54B0F"/>
    <w:rsid w:val="00F60739"/>
    <w:rsid w:val="00F61556"/>
    <w:rsid w:val="00F61C7F"/>
    <w:rsid w:val="00F6291D"/>
    <w:rsid w:val="00F648F5"/>
    <w:rsid w:val="00F64EFB"/>
    <w:rsid w:val="00F87F71"/>
    <w:rsid w:val="00F91094"/>
    <w:rsid w:val="00F9445D"/>
    <w:rsid w:val="00F953D3"/>
    <w:rsid w:val="00FA677A"/>
    <w:rsid w:val="00FC3FF0"/>
    <w:rsid w:val="00FC5CA7"/>
    <w:rsid w:val="00FD052B"/>
    <w:rsid w:val="00FD7F7B"/>
    <w:rsid w:val="00FE6C46"/>
    <w:rsid w:val="00FF03B3"/>
    <w:rsid w:val="00FF102E"/>
    <w:rsid w:val="00FF50F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FB899"/>
  <w15:chartTrackingRefBased/>
  <w15:docId w15:val="{38357507-E529-4039-8B9B-0C468F978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7FC"/>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B31FA9"/>
    <w:pPr>
      <w:keepNext/>
      <w:keepLines/>
      <w:numPr>
        <w:numId w:val="18"/>
      </w:numPr>
      <w:spacing w:before="240" w:after="0"/>
      <w:jc w:val="right"/>
      <w:outlineLvl w:val="0"/>
    </w:pPr>
    <w:rPr>
      <w:rFonts w:eastAsiaTheme="majorEastAsia" w:cstheme="majorBidi"/>
      <w:b/>
      <w:color w:val="000000" w:themeColor="text1"/>
      <w:sz w:val="44"/>
      <w:szCs w:val="44"/>
    </w:rPr>
  </w:style>
  <w:style w:type="paragraph" w:styleId="Heading2">
    <w:name w:val="heading 2"/>
    <w:basedOn w:val="Normal"/>
    <w:next w:val="Normal"/>
    <w:link w:val="Heading2Char"/>
    <w:uiPriority w:val="9"/>
    <w:unhideWhenUsed/>
    <w:qFormat/>
    <w:rsid w:val="00A2677C"/>
    <w:pPr>
      <w:keepNext/>
      <w:keepLines/>
      <w:numPr>
        <w:ilvl w:val="1"/>
        <w:numId w:val="18"/>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C4DF6"/>
    <w:pPr>
      <w:keepNext/>
      <w:keepLines/>
      <w:numPr>
        <w:ilvl w:val="2"/>
        <w:numId w:val="18"/>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17008F"/>
    <w:pPr>
      <w:keepNext/>
      <w:keepLines/>
      <w:numPr>
        <w:ilvl w:val="3"/>
        <w:numId w:val="18"/>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A53AB3"/>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53AB3"/>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53AB3"/>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53AB3"/>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3AB3"/>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B31FA9"/>
    <w:rPr>
      <w:rFonts w:ascii="Times New Roman" w:eastAsiaTheme="majorEastAsia" w:hAnsi="Times New Roman" w:cstheme="majorBidi"/>
      <w:b/>
      <w:color w:val="000000" w:themeColor="text1"/>
      <w:sz w:val="44"/>
      <w:szCs w:val="44"/>
    </w:rPr>
  </w:style>
  <w:style w:type="paragraph" w:styleId="TOCHeading">
    <w:name w:val="TOC Heading"/>
    <w:basedOn w:val="Heading1"/>
    <w:next w:val="Normal"/>
    <w:uiPriority w:val="39"/>
    <w:unhideWhenUsed/>
    <w:qFormat/>
    <w:rsid w:val="00FC5CA7"/>
    <w:pPr>
      <w:outlineLvl w:val="9"/>
    </w:pPr>
  </w:style>
  <w:style w:type="paragraph" w:styleId="TOC2">
    <w:name w:val="toc 2"/>
    <w:basedOn w:val="Normal"/>
    <w:next w:val="Normal"/>
    <w:autoRedefine/>
    <w:uiPriority w:val="39"/>
    <w:unhideWhenUsed/>
    <w:rsid w:val="00FC5CA7"/>
    <w:pPr>
      <w:spacing w:after="100"/>
      <w:ind w:left="220"/>
    </w:pPr>
    <w:rPr>
      <w:rFonts w:eastAsiaTheme="minorEastAsia" w:cs="Times New Roman"/>
    </w:rPr>
  </w:style>
  <w:style w:type="paragraph" w:styleId="TOC1">
    <w:name w:val="toc 1"/>
    <w:basedOn w:val="Normal"/>
    <w:next w:val="Normal"/>
    <w:autoRedefine/>
    <w:uiPriority w:val="39"/>
    <w:unhideWhenUsed/>
    <w:rsid w:val="0096445B"/>
    <w:pPr>
      <w:tabs>
        <w:tab w:val="right" w:leader="dot" w:pos="9350"/>
      </w:tabs>
      <w:spacing w:after="100"/>
      <w:jc w:val="left"/>
    </w:pPr>
    <w:rPr>
      <w:rFonts w:eastAsiaTheme="minorEastAsia" w:cs="Times New Roman"/>
    </w:rPr>
  </w:style>
  <w:style w:type="paragraph" w:styleId="TOC3">
    <w:name w:val="toc 3"/>
    <w:basedOn w:val="Normal"/>
    <w:next w:val="Normal"/>
    <w:autoRedefine/>
    <w:uiPriority w:val="39"/>
    <w:unhideWhenUsed/>
    <w:rsid w:val="00FC5CA7"/>
    <w:pPr>
      <w:spacing w:after="100"/>
      <w:ind w:left="440"/>
    </w:pPr>
    <w:rPr>
      <w:rFonts w:eastAsiaTheme="minorEastAsia" w:cs="Times New Roman"/>
    </w:rPr>
  </w:style>
  <w:style w:type="paragraph" w:styleId="ListParagraph">
    <w:name w:val="List Paragraph"/>
    <w:basedOn w:val="Normal"/>
    <w:uiPriority w:val="34"/>
    <w:qFormat/>
    <w:rsid w:val="00FC5CA7"/>
    <w:pPr>
      <w:ind w:left="720"/>
      <w:contextualSpacing/>
    </w:pPr>
  </w:style>
  <w:style w:type="character" w:customStyle="1" w:styleId="Heading2Char">
    <w:name w:val="Heading 2 Char"/>
    <w:basedOn w:val="DefaultParagraphFont"/>
    <w:link w:val="Heading2"/>
    <w:uiPriority w:val="9"/>
    <w:rsid w:val="00A2677C"/>
    <w:rPr>
      <w:rFonts w:ascii="Times New Roman" w:eastAsiaTheme="majorEastAsia" w:hAnsi="Times New Roman" w:cstheme="majorBidi"/>
      <w:b/>
      <w:color w:val="000000" w:themeColor="text1"/>
      <w:sz w:val="32"/>
      <w:szCs w:val="26"/>
    </w:rPr>
  </w:style>
  <w:style w:type="character" w:styleId="Hyperlink">
    <w:name w:val="Hyperlink"/>
    <w:basedOn w:val="DefaultParagraphFont"/>
    <w:uiPriority w:val="99"/>
    <w:unhideWhenUsed/>
    <w:rsid w:val="00A2677C"/>
    <w:rPr>
      <w:color w:val="0563C1" w:themeColor="hyperlink"/>
      <w:u w:val="single"/>
    </w:rPr>
  </w:style>
  <w:style w:type="character" w:customStyle="1" w:styleId="Heading3Char">
    <w:name w:val="Heading 3 Char"/>
    <w:basedOn w:val="DefaultParagraphFont"/>
    <w:link w:val="Heading3"/>
    <w:uiPriority w:val="9"/>
    <w:rsid w:val="007C4DF6"/>
    <w:rPr>
      <w:rFonts w:ascii="Times New Roman" w:eastAsiaTheme="majorEastAsia" w:hAnsi="Times New Roman" w:cstheme="majorBidi"/>
      <w:b/>
      <w:color w:val="000000" w:themeColor="text1"/>
      <w:sz w:val="28"/>
      <w:szCs w:val="24"/>
    </w:rPr>
  </w:style>
  <w:style w:type="table" w:styleId="TableGrid">
    <w:name w:val="Table Grid"/>
    <w:basedOn w:val="TableNormal"/>
    <w:uiPriority w:val="39"/>
    <w:rsid w:val="0081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AE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B5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E39"/>
    <w:rPr>
      <w:rFonts w:ascii="Segoe UI" w:hAnsi="Segoe UI" w:cs="Segoe UI"/>
      <w:sz w:val="18"/>
      <w:szCs w:val="18"/>
    </w:rPr>
  </w:style>
  <w:style w:type="table" w:customStyle="1" w:styleId="TableGrid1">
    <w:name w:val="Table Grid1"/>
    <w:basedOn w:val="TableNormal"/>
    <w:next w:val="TableGrid"/>
    <w:uiPriority w:val="39"/>
    <w:rsid w:val="0030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2638F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1Light-Accent6">
    <w:name w:val="Grid Table 1 Light Accent 6"/>
    <w:basedOn w:val="TableNormal"/>
    <w:uiPriority w:val="46"/>
    <w:rsid w:val="00CE589C"/>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CE589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
    <w:name w:val="Grid Table 5 Dark"/>
    <w:basedOn w:val="TableNormal"/>
    <w:uiPriority w:val="50"/>
    <w:rsid w:val="004F364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PlaceholderText">
    <w:name w:val="Placeholder Text"/>
    <w:basedOn w:val="DefaultParagraphFont"/>
    <w:uiPriority w:val="99"/>
    <w:semiHidden/>
    <w:rsid w:val="00984B62"/>
    <w:rPr>
      <w:color w:val="808080"/>
    </w:rPr>
  </w:style>
  <w:style w:type="character" w:customStyle="1" w:styleId="Heading4Char">
    <w:name w:val="Heading 4 Char"/>
    <w:basedOn w:val="DefaultParagraphFont"/>
    <w:link w:val="Heading4"/>
    <w:uiPriority w:val="9"/>
    <w:rsid w:val="0017008F"/>
    <w:rPr>
      <w:rFonts w:asciiTheme="majorHAnsi" w:eastAsiaTheme="majorEastAsia" w:hAnsiTheme="majorHAnsi" w:cstheme="majorBidi"/>
      <w:i/>
      <w:iCs/>
      <w:sz w:val="24"/>
    </w:rPr>
  </w:style>
  <w:style w:type="character" w:customStyle="1" w:styleId="Heading5Char">
    <w:name w:val="Heading 5 Char"/>
    <w:basedOn w:val="DefaultParagraphFont"/>
    <w:link w:val="Heading5"/>
    <w:uiPriority w:val="9"/>
    <w:semiHidden/>
    <w:rsid w:val="00A53AB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53AB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53AB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53A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3AB3"/>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DD5250"/>
    <w:pPr>
      <w:spacing w:after="0"/>
    </w:pPr>
  </w:style>
  <w:style w:type="paragraph" w:styleId="NormalWeb">
    <w:name w:val="Normal (Web)"/>
    <w:basedOn w:val="Normal"/>
    <w:uiPriority w:val="99"/>
    <w:semiHidden/>
    <w:unhideWhenUsed/>
    <w:rsid w:val="00803275"/>
    <w:pPr>
      <w:spacing w:before="100" w:beforeAutospacing="1" w:after="100" w:afterAutospacing="1" w:line="240" w:lineRule="auto"/>
      <w:jc w:val="left"/>
    </w:pPr>
    <w:rPr>
      <w:rFonts w:eastAsiaTheme="minorEastAsia" w:cs="Times New Roman"/>
      <w:szCs w:val="24"/>
    </w:rPr>
  </w:style>
  <w:style w:type="paragraph" w:styleId="Header">
    <w:name w:val="header"/>
    <w:basedOn w:val="Normal"/>
    <w:link w:val="HeaderChar"/>
    <w:uiPriority w:val="99"/>
    <w:unhideWhenUsed/>
    <w:rsid w:val="007D00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0072"/>
    <w:rPr>
      <w:rFonts w:ascii="Times New Roman" w:hAnsi="Times New Roman"/>
      <w:sz w:val="24"/>
    </w:rPr>
  </w:style>
  <w:style w:type="paragraph" w:styleId="Footer">
    <w:name w:val="footer"/>
    <w:basedOn w:val="Normal"/>
    <w:link w:val="FooterChar"/>
    <w:uiPriority w:val="99"/>
    <w:unhideWhenUsed/>
    <w:rsid w:val="007D00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007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54">
      <w:bodyDiv w:val="1"/>
      <w:marLeft w:val="0"/>
      <w:marRight w:val="0"/>
      <w:marTop w:val="0"/>
      <w:marBottom w:val="0"/>
      <w:divBdr>
        <w:top w:val="none" w:sz="0" w:space="0" w:color="auto"/>
        <w:left w:val="none" w:sz="0" w:space="0" w:color="auto"/>
        <w:bottom w:val="none" w:sz="0" w:space="0" w:color="auto"/>
        <w:right w:val="none" w:sz="0" w:space="0" w:color="auto"/>
      </w:divBdr>
    </w:div>
    <w:div w:id="116418461">
      <w:bodyDiv w:val="1"/>
      <w:marLeft w:val="0"/>
      <w:marRight w:val="0"/>
      <w:marTop w:val="0"/>
      <w:marBottom w:val="0"/>
      <w:divBdr>
        <w:top w:val="none" w:sz="0" w:space="0" w:color="auto"/>
        <w:left w:val="none" w:sz="0" w:space="0" w:color="auto"/>
        <w:bottom w:val="none" w:sz="0" w:space="0" w:color="auto"/>
        <w:right w:val="none" w:sz="0" w:space="0" w:color="auto"/>
      </w:divBdr>
    </w:div>
    <w:div w:id="173306043">
      <w:bodyDiv w:val="1"/>
      <w:marLeft w:val="0"/>
      <w:marRight w:val="0"/>
      <w:marTop w:val="0"/>
      <w:marBottom w:val="0"/>
      <w:divBdr>
        <w:top w:val="none" w:sz="0" w:space="0" w:color="auto"/>
        <w:left w:val="none" w:sz="0" w:space="0" w:color="auto"/>
        <w:bottom w:val="none" w:sz="0" w:space="0" w:color="auto"/>
        <w:right w:val="none" w:sz="0" w:space="0" w:color="auto"/>
      </w:divBdr>
    </w:div>
    <w:div w:id="260112666">
      <w:bodyDiv w:val="1"/>
      <w:marLeft w:val="0"/>
      <w:marRight w:val="0"/>
      <w:marTop w:val="0"/>
      <w:marBottom w:val="0"/>
      <w:divBdr>
        <w:top w:val="none" w:sz="0" w:space="0" w:color="auto"/>
        <w:left w:val="none" w:sz="0" w:space="0" w:color="auto"/>
        <w:bottom w:val="none" w:sz="0" w:space="0" w:color="auto"/>
        <w:right w:val="none" w:sz="0" w:space="0" w:color="auto"/>
      </w:divBdr>
    </w:div>
    <w:div w:id="403798602">
      <w:bodyDiv w:val="1"/>
      <w:marLeft w:val="0"/>
      <w:marRight w:val="0"/>
      <w:marTop w:val="0"/>
      <w:marBottom w:val="0"/>
      <w:divBdr>
        <w:top w:val="none" w:sz="0" w:space="0" w:color="auto"/>
        <w:left w:val="none" w:sz="0" w:space="0" w:color="auto"/>
        <w:bottom w:val="none" w:sz="0" w:space="0" w:color="auto"/>
        <w:right w:val="none" w:sz="0" w:space="0" w:color="auto"/>
      </w:divBdr>
    </w:div>
    <w:div w:id="488062903">
      <w:bodyDiv w:val="1"/>
      <w:marLeft w:val="0"/>
      <w:marRight w:val="0"/>
      <w:marTop w:val="0"/>
      <w:marBottom w:val="0"/>
      <w:divBdr>
        <w:top w:val="none" w:sz="0" w:space="0" w:color="auto"/>
        <w:left w:val="none" w:sz="0" w:space="0" w:color="auto"/>
        <w:bottom w:val="none" w:sz="0" w:space="0" w:color="auto"/>
        <w:right w:val="none" w:sz="0" w:space="0" w:color="auto"/>
      </w:divBdr>
    </w:div>
    <w:div w:id="570315642">
      <w:bodyDiv w:val="1"/>
      <w:marLeft w:val="0"/>
      <w:marRight w:val="0"/>
      <w:marTop w:val="0"/>
      <w:marBottom w:val="0"/>
      <w:divBdr>
        <w:top w:val="none" w:sz="0" w:space="0" w:color="auto"/>
        <w:left w:val="none" w:sz="0" w:space="0" w:color="auto"/>
        <w:bottom w:val="none" w:sz="0" w:space="0" w:color="auto"/>
        <w:right w:val="none" w:sz="0" w:space="0" w:color="auto"/>
      </w:divBdr>
    </w:div>
    <w:div w:id="604000329">
      <w:bodyDiv w:val="1"/>
      <w:marLeft w:val="0"/>
      <w:marRight w:val="0"/>
      <w:marTop w:val="0"/>
      <w:marBottom w:val="0"/>
      <w:divBdr>
        <w:top w:val="none" w:sz="0" w:space="0" w:color="auto"/>
        <w:left w:val="none" w:sz="0" w:space="0" w:color="auto"/>
        <w:bottom w:val="none" w:sz="0" w:space="0" w:color="auto"/>
        <w:right w:val="none" w:sz="0" w:space="0" w:color="auto"/>
      </w:divBdr>
    </w:div>
    <w:div w:id="634481566">
      <w:bodyDiv w:val="1"/>
      <w:marLeft w:val="0"/>
      <w:marRight w:val="0"/>
      <w:marTop w:val="0"/>
      <w:marBottom w:val="0"/>
      <w:divBdr>
        <w:top w:val="none" w:sz="0" w:space="0" w:color="auto"/>
        <w:left w:val="none" w:sz="0" w:space="0" w:color="auto"/>
        <w:bottom w:val="none" w:sz="0" w:space="0" w:color="auto"/>
        <w:right w:val="none" w:sz="0" w:space="0" w:color="auto"/>
      </w:divBdr>
    </w:div>
    <w:div w:id="736632342">
      <w:bodyDiv w:val="1"/>
      <w:marLeft w:val="0"/>
      <w:marRight w:val="0"/>
      <w:marTop w:val="0"/>
      <w:marBottom w:val="0"/>
      <w:divBdr>
        <w:top w:val="none" w:sz="0" w:space="0" w:color="auto"/>
        <w:left w:val="none" w:sz="0" w:space="0" w:color="auto"/>
        <w:bottom w:val="none" w:sz="0" w:space="0" w:color="auto"/>
        <w:right w:val="none" w:sz="0" w:space="0" w:color="auto"/>
      </w:divBdr>
    </w:div>
    <w:div w:id="1461070738">
      <w:bodyDiv w:val="1"/>
      <w:marLeft w:val="0"/>
      <w:marRight w:val="0"/>
      <w:marTop w:val="0"/>
      <w:marBottom w:val="0"/>
      <w:divBdr>
        <w:top w:val="none" w:sz="0" w:space="0" w:color="auto"/>
        <w:left w:val="none" w:sz="0" w:space="0" w:color="auto"/>
        <w:bottom w:val="none" w:sz="0" w:space="0" w:color="auto"/>
        <w:right w:val="none" w:sz="0" w:space="0" w:color="auto"/>
      </w:divBdr>
    </w:div>
    <w:div w:id="1534264990">
      <w:bodyDiv w:val="1"/>
      <w:marLeft w:val="0"/>
      <w:marRight w:val="0"/>
      <w:marTop w:val="0"/>
      <w:marBottom w:val="0"/>
      <w:divBdr>
        <w:top w:val="none" w:sz="0" w:space="0" w:color="auto"/>
        <w:left w:val="none" w:sz="0" w:space="0" w:color="auto"/>
        <w:bottom w:val="none" w:sz="0" w:space="0" w:color="auto"/>
        <w:right w:val="none" w:sz="0" w:space="0" w:color="auto"/>
      </w:divBdr>
    </w:div>
    <w:div w:id="1598782390">
      <w:bodyDiv w:val="1"/>
      <w:marLeft w:val="0"/>
      <w:marRight w:val="0"/>
      <w:marTop w:val="0"/>
      <w:marBottom w:val="0"/>
      <w:divBdr>
        <w:top w:val="none" w:sz="0" w:space="0" w:color="auto"/>
        <w:left w:val="none" w:sz="0" w:space="0" w:color="auto"/>
        <w:bottom w:val="none" w:sz="0" w:space="0" w:color="auto"/>
        <w:right w:val="none" w:sz="0" w:space="0" w:color="auto"/>
      </w:divBdr>
    </w:div>
    <w:div w:id="2131044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North%20South%20CSE\Semester%2011\CSE%20499B\Report_Group1.docx" TargetMode="Externa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hyperlink" Target="file:///F:\North%20South%20CSE\Semester%2011\CSE%20499B\Report_Group1.docx" TargetMode="Externa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file:///F:\North%20South%20CSE\Semester%2011\CSE%20499B\Report_Group1.docx"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1D8C4-D8F0-49E5-A88B-F999A8C1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1</TotalTime>
  <Pages>1</Pages>
  <Words>15888</Words>
  <Characters>9056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Shimul</cp:lastModifiedBy>
  <cp:revision>255</cp:revision>
  <cp:lastPrinted>2021-01-20T04:38:00Z</cp:lastPrinted>
  <dcterms:created xsi:type="dcterms:W3CDTF">2020-09-28T14:21:00Z</dcterms:created>
  <dcterms:modified xsi:type="dcterms:W3CDTF">2021-01-2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